
<file path=[Content_Types].xml><?xml version="1.0" encoding="utf-8"?>
<Types xmlns="http://schemas.openxmlformats.org/package/2006/content-types">
  <Default Extension="jpeg" ContentType="image/jpeg"/>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38"/>
        <w:gridCol w:w="5596"/>
        <w:gridCol w:w="1738"/>
      </w:tblGrid>
      <w:tr w:rsidR="00DE7FDE" w:rsidRPr="00DE7FDE" w14:paraId="0042E8C4" w14:textId="77777777" w:rsidTr="00785684">
        <w:tc>
          <w:tcPr>
            <w:tcW w:w="1738" w:type="dxa"/>
          </w:tcPr>
          <w:p w14:paraId="1DDAECFD" w14:textId="77777777" w:rsidR="00DE7FDE" w:rsidRPr="00DE7FDE" w:rsidRDefault="00DE7FDE" w:rsidP="00DE7FDE">
            <w:pPr>
              <w:suppressAutoHyphens w:val="0"/>
              <w:spacing w:after="160" w:line="259" w:lineRule="auto"/>
              <w:jc w:val="left"/>
            </w:pPr>
          </w:p>
        </w:tc>
        <w:tc>
          <w:tcPr>
            <w:tcW w:w="5596" w:type="dxa"/>
          </w:tcPr>
          <w:p w14:paraId="72C2618D" w14:textId="4B59474B" w:rsidR="00DE7FDE" w:rsidRPr="00DE7FDE" w:rsidRDefault="0058395B" w:rsidP="00DE7FDE">
            <w:pPr>
              <w:suppressAutoHyphens w:val="0"/>
              <w:spacing w:after="160" w:line="259" w:lineRule="auto"/>
              <w:jc w:val="left"/>
            </w:pPr>
            <w:r>
              <w:rPr>
                <w:noProof/>
              </w:rPr>
              <w:drawing>
                <wp:inline distT="0" distB="0" distL="0" distR="0" wp14:anchorId="3B10EBD4" wp14:editId="157FF4C8">
                  <wp:extent cx="3416400" cy="1710000"/>
                  <wp:effectExtent l="0" t="0" r="0" b="5080"/>
                  <wp:docPr id="261" name="Grafik 26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 name="Grafik 261" descr="Ein Bild, das Text enthält.&#10;&#10;Automatisch generierte Beschreibu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416400" cy="1710000"/>
                          </a:xfrm>
                          <a:prstGeom prst="rect">
                            <a:avLst/>
                          </a:prstGeom>
                        </pic:spPr>
                      </pic:pic>
                    </a:graphicData>
                  </a:graphic>
                </wp:inline>
              </w:drawing>
            </w:r>
          </w:p>
        </w:tc>
        <w:tc>
          <w:tcPr>
            <w:tcW w:w="1738" w:type="dxa"/>
          </w:tcPr>
          <w:p w14:paraId="26254E8B" w14:textId="77777777" w:rsidR="00DE7FDE" w:rsidRPr="00DE7FDE" w:rsidRDefault="00DE7FDE" w:rsidP="00DE7FDE">
            <w:pPr>
              <w:suppressAutoHyphens w:val="0"/>
              <w:spacing w:after="160" w:line="259" w:lineRule="auto"/>
              <w:jc w:val="left"/>
            </w:pPr>
          </w:p>
        </w:tc>
      </w:tr>
      <w:tr w:rsidR="00076262" w:rsidRPr="00DE7FDE" w14:paraId="2023B914" w14:textId="77777777" w:rsidTr="00785684">
        <w:tc>
          <w:tcPr>
            <w:tcW w:w="1738" w:type="dxa"/>
          </w:tcPr>
          <w:p w14:paraId="5CE69E09" w14:textId="77777777" w:rsidR="00076262" w:rsidRPr="00DE7FDE" w:rsidRDefault="00076262" w:rsidP="00DE7FDE">
            <w:pPr>
              <w:suppressAutoHyphens w:val="0"/>
              <w:spacing w:after="160" w:line="259" w:lineRule="auto"/>
              <w:jc w:val="left"/>
            </w:pPr>
          </w:p>
        </w:tc>
        <w:tc>
          <w:tcPr>
            <w:tcW w:w="5596" w:type="dxa"/>
          </w:tcPr>
          <w:p w14:paraId="1649B50F" w14:textId="77777777" w:rsidR="00076262" w:rsidRDefault="00076262" w:rsidP="00DE7FDE">
            <w:pPr>
              <w:suppressAutoHyphens w:val="0"/>
              <w:spacing w:after="160" w:line="259" w:lineRule="auto"/>
              <w:jc w:val="left"/>
              <w:rPr>
                <w:noProof/>
              </w:rPr>
            </w:pPr>
          </w:p>
        </w:tc>
        <w:tc>
          <w:tcPr>
            <w:tcW w:w="1738" w:type="dxa"/>
          </w:tcPr>
          <w:p w14:paraId="24B3C89B" w14:textId="77777777" w:rsidR="00076262" w:rsidRPr="00DE7FDE" w:rsidRDefault="00076262" w:rsidP="00DE7FDE">
            <w:pPr>
              <w:suppressAutoHyphens w:val="0"/>
              <w:spacing w:after="160" w:line="259" w:lineRule="auto"/>
              <w:jc w:val="left"/>
            </w:pPr>
          </w:p>
        </w:tc>
      </w:tr>
      <w:tr w:rsidR="00076262" w:rsidRPr="00DE7FDE" w14:paraId="273802F3" w14:textId="77777777" w:rsidTr="00785684">
        <w:tc>
          <w:tcPr>
            <w:tcW w:w="1738" w:type="dxa"/>
          </w:tcPr>
          <w:p w14:paraId="15B39D85" w14:textId="77777777" w:rsidR="00076262" w:rsidRPr="00DE7FDE" w:rsidRDefault="00076262" w:rsidP="00DE7FDE">
            <w:pPr>
              <w:suppressAutoHyphens w:val="0"/>
              <w:spacing w:after="160" w:line="259" w:lineRule="auto"/>
              <w:jc w:val="left"/>
            </w:pPr>
          </w:p>
        </w:tc>
        <w:tc>
          <w:tcPr>
            <w:tcW w:w="5596" w:type="dxa"/>
          </w:tcPr>
          <w:p w14:paraId="26AEA6E6" w14:textId="77777777" w:rsidR="00076262" w:rsidRDefault="00076262" w:rsidP="00DE7FDE">
            <w:pPr>
              <w:suppressAutoHyphens w:val="0"/>
              <w:spacing w:after="160" w:line="259" w:lineRule="auto"/>
              <w:jc w:val="left"/>
              <w:rPr>
                <w:noProof/>
              </w:rPr>
            </w:pPr>
          </w:p>
        </w:tc>
        <w:tc>
          <w:tcPr>
            <w:tcW w:w="1738" w:type="dxa"/>
          </w:tcPr>
          <w:p w14:paraId="15458625" w14:textId="77777777" w:rsidR="00076262" w:rsidRPr="00DE7FDE" w:rsidRDefault="00076262" w:rsidP="00DE7FDE">
            <w:pPr>
              <w:suppressAutoHyphens w:val="0"/>
              <w:spacing w:after="160" w:line="259" w:lineRule="auto"/>
              <w:jc w:val="left"/>
            </w:pPr>
          </w:p>
        </w:tc>
      </w:tr>
      <w:tr w:rsidR="0058395B" w:rsidRPr="00DE7FDE" w14:paraId="0E7BC24B" w14:textId="77777777" w:rsidTr="00785684">
        <w:tc>
          <w:tcPr>
            <w:tcW w:w="9072" w:type="dxa"/>
            <w:gridSpan w:val="3"/>
            <w:vAlign w:val="center"/>
          </w:tcPr>
          <w:p w14:paraId="100E450D" w14:textId="1AF7228E" w:rsidR="0058395B" w:rsidRPr="00DE7FDE" w:rsidRDefault="0058395B" w:rsidP="00076262">
            <w:pPr>
              <w:suppressAutoHyphens w:val="0"/>
              <w:spacing w:after="0" w:line="259" w:lineRule="auto"/>
              <w:jc w:val="center"/>
              <w:rPr>
                <w:b/>
                <w:bCs/>
                <w:sz w:val="42"/>
                <w:szCs w:val="46"/>
              </w:rPr>
            </w:pPr>
            <w:r w:rsidRPr="00785684">
              <w:rPr>
                <w:b/>
                <w:bCs/>
                <w:sz w:val="42"/>
                <w:szCs w:val="46"/>
              </w:rPr>
              <w:t>Einführung in die Laborpraktika</w:t>
            </w:r>
          </w:p>
        </w:tc>
      </w:tr>
      <w:tr w:rsidR="00DE7FDE" w:rsidRPr="00DE7FDE" w14:paraId="56E6E6F2" w14:textId="77777777" w:rsidTr="00785684">
        <w:tc>
          <w:tcPr>
            <w:tcW w:w="1738" w:type="dxa"/>
          </w:tcPr>
          <w:p w14:paraId="3CD95E0F" w14:textId="77777777" w:rsidR="00DE7FDE" w:rsidRPr="00DE7FDE" w:rsidRDefault="00DE7FDE" w:rsidP="00DE7FDE">
            <w:pPr>
              <w:suppressAutoHyphens w:val="0"/>
              <w:spacing w:after="160" w:line="259" w:lineRule="auto"/>
              <w:jc w:val="left"/>
            </w:pPr>
          </w:p>
        </w:tc>
        <w:tc>
          <w:tcPr>
            <w:tcW w:w="5596" w:type="dxa"/>
          </w:tcPr>
          <w:p w14:paraId="79FA42BB" w14:textId="77777777" w:rsidR="00DE7FDE" w:rsidRPr="00DE7FDE" w:rsidRDefault="00DE7FDE" w:rsidP="00DE7FDE">
            <w:pPr>
              <w:suppressAutoHyphens w:val="0"/>
              <w:spacing w:after="160" w:line="259" w:lineRule="auto"/>
              <w:jc w:val="left"/>
            </w:pPr>
          </w:p>
        </w:tc>
        <w:tc>
          <w:tcPr>
            <w:tcW w:w="1738" w:type="dxa"/>
          </w:tcPr>
          <w:p w14:paraId="10DF059C" w14:textId="77777777" w:rsidR="00DE7FDE" w:rsidRPr="00DE7FDE" w:rsidRDefault="00DE7FDE" w:rsidP="00DE7FDE">
            <w:pPr>
              <w:suppressAutoHyphens w:val="0"/>
              <w:spacing w:after="160" w:line="259" w:lineRule="auto"/>
              <w:jc w:val="left"/>
            </w:pPr>
          </w:p>
        </w:tc>
      </w:tr>
      <w:tr w:rsidR="00785684" w:rsidRPr="00DE7FDE" w14:paraId="5FDEBD72" w14:textId="77777777" w:rsidTr="00113BCE">
        <w:tc>
          <w:tcPr>
            <w:tcW w:w="9072" w:type="dxa"/>
            <w:gridSpan w:val="3"/>
          </w:tcPr>
          <w:p w14:paraId="612EEA48" w14:textId="2E9E34A2" w:rsidR="00785684" w:rsidRPr="00DE7FDE" w:rsidRDefault="00785684" w:rsidP="00785684">
            <w:pPr>
              <w:suppressAutoHyphens w:val="0"/>
              <w:spacing w:after="0" w:line="259" w:lineRule="auto"/>
              <w:jc w:val="center"/>
              <w:rPr>
                <w:rFonts w:ascii="Roboto" w:hAnsi="Roboto"/>
                <w:sz w:val="28"/>
              </w:rPr>
            </w:pPr>
            <w:r w:rsidRPr="00785684">
              <w:rPr>
                <w:rFonts w:ascii="Roboto" w:hAnsi="Roboto"/>
                <w:sz w:val="32"/>
                <w:szCs w:val="32"/>
              </w:rPr>
              <w:t xml:space="preserve">Handout mit allgemeinen Hinweisen für </w:t>
            </w:r>
            <w:r w:rsidRPr="00785684">
              <w:rPr>
                <w:rFonts w:ascii="Roboto" w:hAnsi="Roboto"/>
                <w:sz w:val="32"/>
                <w:szCs w:val="32"/>
              </w:rPr>
              <w:br/>
              <w:t>chemie- und umwelttechnische Praktika</w:t>
            </w:r>
          </w:p>
        </w:tc>
      </w:tr>
      <w:tr w:rsidR="005312EB" w:rsidRPr="00DE7FDE" w14:paraId="7D402D36" w14:textId="77777777" w:rsidTr="00785684">
        <w:tc>
          <w:tcPr>
            <w:tcW w:w="1738" w:type="dxa"/>
          </w:tcPr>
          <w:p w14:paraId="7152852F" w14:textId="77777777" w:rsidR="005312EB" w:rsidRPr="00DE7FDE" w:rsidRDefault="005312EB" w:rsidP="00DE7FDE">
            <w:pPr>
              <w:suppressAutoHyphens w:val="0"/>
              <w:spacing w:after="160" w:line="259" w:lineRule="auto"/>
              <w:jc w:val="left"/>
            </w:pPr>
          </w:p>
        </w:tc>
        <w:tc>
          <w:tcPr>
            <w:tcW w:w="5596" w:type="dxa"/>
          </w:tcPr>
          <w:p w14:paraId="05CC6353" w14:textId="77777777" w:rsidR="005312EB" w:rsidRPr="00DE7FDE" w:rsidRDefault="005312EB" w:rsidP="00DE7FDE">
            <w:pPr>
              <w:suppressAutoHyphens w:val="0"/>
              <w:spacing w:after="160" w:line="259" w:lineRule="auto"/>
              <w:jc w:val="left"/>
            </w:pPr>
          </w:p>
        </w:tc>
        <w:tc>
          <w:tcPr>
            <w:tcW w:w="1738" w:type="dxa"/>
          </w:tcPr>
          <w:p w14:paraId="0D0B1563" w14:textId="77777777" w:rsidR="005312EB" w:rsidRPr="00DE7FDE" w:rsidRDefault="005312EB" w:rsidP="00DE7FDE">
            <w:pPr>
              <w:suppressAutoHyphens w:val="0"/>
              <w:spacing w:after="160" w:line="259" w:lineRule="auto"/>
              <w:jc w:val="left"/>
            </w:pPr>
          </w:p>
        </w:tc>
      </w:tr>
      <w:tr w:rsidR="005312EB" w:rsidRPr="00DE7FDE" w14:paraId="6076C8CF" w14:textId="77777777" w:rsidTr="00113BCE">
        <w:tc>
          <w:tcPr>
            <w:tcW w:w="9072" w:type="dxa"/>
            <w:gridSpan w:val="3"/>
          </w:tcPr>
          <w:p w14:paraId="72E89A5D" w14:textId="5DEF8806" w:rsidR="005312EB" w:rsidRPr="00DE7FDE" w:rsidRDefault="005312EB" w:rsidP="005312EB">
            <w:pPr>
              <w:suppressAutoHyphens w:val="0"/>
              <w:spacing w:after="160" w:line="259" w:lineRule="auto"/>
              <w:jc w:val="center"/>
            </w:pPr>
            <w:r>
              <w:rPr>
                <w:noProof/>
              </w:rPr>
              <w:drawing>
                <wp:inline distT="0" distB="0" distL="0" distR="0" wp14:anchorId="4942301C" wp14:editId="1464008E">
                  <wp:extent cx="4960800" cy="3240000"/>
                  <wp:effectExtent l="0" t="0" r="0" b="0"/>
                  <wp:docPr id="266" name="Grafik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 name="Grafik 266"/>
                          <pic:cNvPicPr/>
                        </pic:nvPicPr>
                        <pic:blipFill>
                          <a:blip r:embed="rId9">
                            <a:extLst>
                              <a:ext uri="{28A0092B-C50C-407E-A947-70E740481C1C}">
                                <a14:useLocalDpi xmlns:a14="http://schemas.microsoft.com/office/drawing/2010/main" val="0"/>
                              </a:ext>
                            </a:extLst>
                          </a:blip>
                          <a:stretch>
                            <a:fillRect/>
                          </a:stretch>
                        </pic:blipFill>
                        <pic:spPr>
                          <a:xfrm>
                            <a:off x="0" y="0"/>
                            <a:ext cx="4960800" cy="3240000"/>
                          </a:xfrm>
                          <a:prstGeom prst="rect">
                            <a:avLst/>
                          </a:prstGeom>
                        </pic:spPr>
                      </pic:pic>
                    </a:graphicData>
                  </a:graphic>
                </wp:inline>
              </w:drawing>
            </w:r>
          </w:p>
        </w:tc>
      </w:tr>
      <w:tr w:rsidR="005312EB" w:rsidRPr="00DE7FDE" w14:paraId="6D727405" w14:textId="77777777" w:rsidTr="00113BCE">
        <w:tc>
          <w:tcPr>
            <w:tcW w:w="9072" w:type="dxa"/>
            <w:gridSpan w:val="3"/>
          </w:tcPr>
          <w:p w14:paraId="70A7B909" w14:textId="5EB7C26A" w:rsidR="005312EB" w:rsidRPr="003112DE" w:rsidRDefault="003112DE" w:rsidP="003112DE">
            <w:pPr>
              <w:suppressAutoHyphens w:val="0"/>
              <w:spacing w:after="160" w:line="259" w:lineRule="auto"/>
              <w:jc w:val="center"/>
              <w:rPr>
                <w:rFonts w:ascii="Roboto" w:hAnsi="Roboto"/>
              </w:rPr>
            </w:pPr>
            <w:r w:rsidRPr="003112DE">
              <w:rPr>
                <w:rFonts w:ascii="Roboto" w:hAnsi="Roboto"/>
                <w:color w:val="000000"/>
                <w:szCs w:val="24"/>
              </w:rPr>
              <w:t>Diese Übersicht soll für zukünftige Praktika in Form von Vorschlägen und Wissen</w:t>
            </w:r>
            <w:r w:rsidRPr="003112DE">
              <w:rPr>
                <w:rFonts w:ascii="Roboto" w:hAnsi="Roboto"/>
                <w:color w:val="000000"/>
              </w:rPr>
              <w:br/>
            </w:r>
            <w:r w:rsidRPr="003112DE">
              <w:rPr>
                <w:rFonts w:ascii="Roboto" w:hAnsi="Roboto"/>
                <w:color w:val="000000"/>
                <w:szCs w:val="24"/>
              </w:rPr>
              <w:t>eine Unterstützung bieten, um Geräte oder Versuchsstände selbstständig bedienen</w:t>
            </w:r>
            <w:r w:rsidRPr="003112DE">
              <w:rPr>
                <w:rFonts w:ascii="Roboto" w:hAnsi="Roboto"/>
                <w:color w:val="000000"/>
              </w:rPr>
              <w:br/>
            </w:r>
            <w:r w:rsidRPr="003112DE">
              <w:rPr>
                <w:rFonts w:ascii="Roboto" w:hAnsi="Roboto"/>
                <w:color w:val="000000"/>
                <w:szCs w:val="24"/>
              </w:rPr>
              <w:t>und aufbauen zu können.</w:t>
            </w:r>
          </w:p>
        </w:tc>
      </w:tr>
      <w:tr w:rsidR="005312EB" w:rsidRPr="00DE7FDE" w14:paraId="62FA34E7" w14:textId="77777777" w:rsidTr="00785684">
        <w:tc>
          <w:tcPr>
            <w:tcW w:w="1738" w:type="dxa"/>
          </w:tcPr>
          <w:p w14:paraId="66831EAC" w14:textId="77777777" w:rsidR="005312EB" w:rsidRPr="00DE7FDE" w:rsidRDefault="005312EB" w:rsidP="00DE7FDE">
            <w:pPr>
              <w:suppressAutoHyphens w:val="0"/>
              <w:spacing w:after="160" w:line="259" w:lineRule="auto"/>
              <w:jc w:val="left"/>
            </w:pPr>
          </w:p>
        </w:tc>
        <w:tc>
          <w:tcPr>
            <w:tcW w:w="5596" w:type="dxa"/>
          </w:tcPr>
          <w:p w14:paraId="4F3C8EA4" w14:textId="77777777" w:rsidR="005312EB" w:rsidRPr="00DE7FDE" w:rsidRDefault="005312EB" w:rsidP="00DE7FDE">
            <w:pPr>
              <w:suppressAutoHyphens w:val="0"/>
              <w:spacing w:after="160" w:line="259" w:lineRule="auto"/>
              <w:jc w:val="left"/>
            </w:pPr>
          </w:p>
        </w:tc>
        <w:tc>
          <w:tcPr>
            <w:tcW w:w="1738" w:type="dxa"/>
          </w:tcPr>
          <w:p w14:paraId="61390178" w14:textId="77777777" w:rsidR="005312EB" w:rsidRPr="00DE7FDE" w:rsidRDefault="005312EB" w:rsidP="00DE7FDE">
            <w:pPr>
              <w:suppressAutoHyphens w:val="0"/>
              <w:spacing w:after="160" w:line="259" w:lineRule="auto"/>
              <w:jc w:val="left"/>
            </w:pPr>
          </w:p>
        </w:tc>
      </w:tr>
      <w:tr w:rsidR="003112DE" w:rsidRPr="00DE7FDE" w14:paraId="35CD5CAD" w14:textId="77777777" w:rsidTr="00113BCE">
        <w:tc>
          <w:tcPr>
            <w:tcW w:w="7334" w:type="dxa"/>
            <w:gridSpan w:val="2"/>
          </w:tcPr>
          <w:p w14:paraId="3352097D" w14:textId="48623EE8" w:rsidR="003112DE" w:rsidRPr="00DE7FDE" w:rsidRDefault="003112DE" w:rsidP="00DE7FDE">
            <w:pPr>
              <w:suppressAutoHyphens w:val="0"/>
              <w:spacing w:after="160" w:line="259" w:lineRule="auto"/>
              <w:jc w:val="left"/>
            </w:pPr>
            <w:r>
              <w:t xml:space="preserve">Merseburg den </w:t>
            </w:r>
            <w:r>
              <w:fldChar w:fldCharType="begin"/>
            </w:r>
            <w:r>
              <w:instrText xml:space="preserve"> TIME \@ "dd.MM.yyyy" </w:instrText>
            </w:r>
            <w:r>
              <w:fldChar w:fldCharType="separate"/>
            </w:r>
            <w:r w:rsidR="00B4490F">
              <w:rPr>
                <w:noProof/>
              </w:rPr>
              <w:t>05.04.2021</w:t>
            </w:r>
            <w:r>
              <w:fldChar w:fldCharType="end"/>
            </w:r>
          </w:p>
        </w:tc>
        <w:tc>
          <w:tcPr>
            <w:tcW w:w="1738" w:type="dxa"/>
          </w:tcPr>
          <w:p w14:paraId="6D42C6B1" w14:textId="77777777" w:rsidR="003112DE" w:rsidRPr="00DE7FDE" w:rsidRDefault="003112DE" w:rsidP="00DE7FDE">
            <w:pPr>
              <w:suppressAutoHyphens w:val="0"/>
              <w:spacing w:after="160" w:line="259" w:lineRule="auto"/>
              <w:jc w:val="left"/>
            </w:pPr>
          </w:p>
        </w:tc>
      </w:tr>
    </w:tbl>
    <w:p w14:paraId="43F0DE3F" w14:textId="77777777" w:rsidR="00DE7FDE" w:rsidRDefault="00B37555">
      <w:pPr>
        <w:suppressAutoHyphens w:val="0"/>
        <w:spacing w:after="160" w:line="259" w:lineRule="auto"/>
        <w:jc w:val="left"/>
      </w:pPr>
      <w:r>
        <w:br w:type="page"/>
      </w:r>
    </w:p>
    <w:p w14:paraId="7029E2F9" w14:textId="750B0CA4" w:rsidR="00A965D6" w:rsidRDefault="00A965D6">
      <w:pPr>
        <w:suppressAutoHyphens w:val="0"/>
        <w:spacing w:after="160" w:line="259" w:lineRule="auto"/>
        <w:jc w:val="left"/>
        <w:sectPr w:rsidR="00A965D6" w:rsidSect="003236AE">
          <w:headerReference w:type="even" r:id="rId10"/>
          <w:headerReference w:type="default" r:id="rId11"/>
          <w:footerReference w:type="even" r:id="rId12"/>
          <w:footerReference w:type="default" r:id="rId13"/>
          <w:headerReference w:type="first" r:id="rId14"/>
          <w:footerReference w:type="first" r:id="rId15"/>
          <w:pgSz w:w="11906" w:h="16838"/>
          <w:pgMar w:top="1417" w:right="1417" w:bottom="1134" w:left="1417" w:header="708" w:footer="567" w:gutter="0"/>
          <w:cols w:space="708"/>
          <w:titlePg/>
          <w:docGrid w:linePitch="360"/>
        </w:sectPr>
      </w:pPr>
    </w:p>
    <w:p w14:paraId="46E3884A" w14:textId="39F9C6AE" w:rsidR="00410B9D" w:rsidRDefault="00410B9D" w:rsidP="00410B9D">
      <w:pPr>
        <w:pStyle w:val="berschrift1"/>
        <w:numPr>
          <w:ilvl w:val="0"/>
          <w:numId w:val="0"/>
        </w:numPr>
      </w:pPr>
      <w:bookmarkStart w:id="0" w:name="_Toc68534518"/>
      <w:r>
        <w:lastRenderedPageBreak/>
        <w:t>Inhaltverzeichnis</w:t>
      </w:r>
      <w:bookmarkEnd w:id="0"/>
    </w:p>
    <w:p w14:paraId="1557409F" w14:textId="2C543E23" w:rsidR="00496A04" w:rsidRDefault="00873E08">
      <w:pPr>
        <w:pStyle w:val="Verzeichnis1"/>
        <w:tabs>
          <w:tab w:val="right" w:leader="dot" w:pos="9062"/>
        </w:tabs>
        <w:rPr>
          <w:rFonts w:asciiTheme="minorHAnsi" w:eastAsiaTheme="minorEastAsia" w:hAnsiTheme="minorHAnsi" w:cstheme="minorBidi"/>
          <w:b w:val="0"/>
          <w:noProof/>
          <w:sz w:val="22"/>
          <w:szCs w:val="22"/>
          <w:lang w:eastAsia="de-DE"/>
        </w:rPr>
      </w:pPr>
      <w:r>
        <w:rPr>
          <w:b w:val="0"/>
        </w:rPr>
        <w:fldChar w:fldCharType="begin"/>
      </w:r>
      <w:r>
        <w:rPr>
          <w:b w:val="0"/>
        </w:rPr>
        <w:instrText xml:space="preserve"> TOC \h \z \t "Überschrift 1;1;Überschrift 2;2" </w:instrText>
      </w:r>
      <w:r>
        <w:rPr>
          <w:b w:val="0"/>
        </w:rPr>
        <w:fldChar w:fldCharType="separate"/>
      </w:r>
      <w:hyperlink w:anchor="_Toc68534518" w:history="1">
        <w:r w:rsidR="00496A04" w:rsidRPr="00301EA1">
          <w:rPr>
            <w:rStyle w:val="Hyperlink"/>
            <w:noProof/>
          </w:rPr>
          <w:t>Inhaltverzeichnis</w:t>
        </w:r>
        <w:r w:rsidR="00496A04">
          <w:rPr>
            <w:noProof/>
            <w:webHidden/>
          </w:rPr>
          <w:tab/>
        </w:r>
        <w:r w:rsidR="00496A04">
          <w:rPr>
            <w:noProof/>
            <w:webHidden/>
          </w:rPr>
          <w:fldChar w:fldCharType="begin"/>
        </w:r>
        <w:r w:rsidR="00496A04">
          <w:rPr>
            <w:noProof/>
            <w:webHidden/>
          </w:rPr>
          <w:instrText xml:space="preserve"> PAGEREF _Toc68534518 \h </w:instrText>
        </w:r>
        <w:r w:rsidR="00496A04">
          <w:rPr>
            <w:noProof/>
            <w:webHidden/>
          </w:rPr>
        </w:r>
        <w:r w:rsidR="00496A04">
          <w:rPr>
            <w:noProof/>
            <w:webHidden/>
          </w:rPr>
          <w:fldChar w:fldCharType="separate"/>
        </w:r>
        <w:r w:rsidR="00B4490F">
          <w:rPr>
            <w:noProof/>
            <w:webHidden/>
          </w:rPr>
          <w:t>2</w:t>
        </w:r>
        <w:r w:rsidR="00496A04">
          <w:rPr>
            <w:noProof/>
            <w:webHidden/>
          </w:rPr>
          <w:fldChar w:fldCharType="end"/>
        </w:r>
      </w:hyperlink>
    </w:p>
    <w:p w14:paraId="4F56E309" w14:textId="5DDFB0EB" w:rsidR="00496A04" w:rsidRDefault="00496A04">
      <w:pPr>
        <w:pStyle w:val="Verzeichnis1"/>
        <w:tabs>
          <w:tab w:val="left" w:pos="560"/>
          <w:tab w:val="right" w:leader="dot" w:pos="9062"/>
        </w:tabs>
        <w:rPr>
          <w:rFonts w:asciiTheme="minorHAnsi" w:eastAsiaTheme="minorEastAsia" w:hAnsiTheme="minorHAnsi" w:cstheme="minorBidi"/>
          <w:b w:val="0"/>
          <w:noProof/>
          <w:sz w:val="22"/>
          <w:szCs w:val="22"/>
          <w:lang w:eastAsia="de-DE"/>
        </w:rPr>
      </w:pPr>
      <w:hyperlink w:anchor="_Toc68534519" w:history="1">
        <w:r w:rsidRPr="00301EA1">
          <w:rPr>
            <w:rStyle w:val="Hyperlink"/>
            <w:noProof/>
          </w:rPr>
          <w:t>1</w:t>
        </w:r>
        <w:r>
          <w:rPr>
            <w:rFonts w:asciiTheme="minorHAnsi" w:eastAsiaTheme="minorEastAsia" w:hAnsiTheme="minorHAnsi" w:cstheme="minorBidi"/>
            <w:b w:val="0"/>
            <w:noProof/>
            <w:sz w:val="22"/>
            <w:szCs w:val="22"/>
            <w:lang w:eastAsia="de-DE"/>
          </w:rPr>
          <w:tab/>
        </w:r>
        <w:r w:rsidRPr="00301EA1">
          <w:rPr>
            <w:rStyle w:val="Hyperlink"/>
            <w:noProof/>
          </w:rPr>
          <w:t>Sicherheitsmaßnahmen</w:t>
        </w:r>
        <w:r>
          <w:rPr>
            <w:noProof/>
            <w:webHidden/>
          </w:rPr>
          <w:tab/>
        </w:r>
        <w:r>
          <w:rPr>
            <w:noProof/>
            <w:webHidden/>
          </w:rPr>
          <w:fldChar w:fldCharType="begin"/>
        </w:r>
        <w:r>
          <w:rPr>
            <w:noProof/>
            <w:webHidden/>
          </w:rPr>
          <w:instrText xml:space="preserve"> PAGEREF _Toc68534519 \h </w:instrText>
        </w:r>
        <w:r>
          <w:rPr>
            <w:noProof/>
            <w:webHidden/>
          </w:rPr>
        </w:r>
        <w:r>
          <w:rPr>
            <w:noProof/>
            <w:webHidden/>
          </w:rPr>
          <w:fldChar w:fldCharType="separate"/>
        </w:r>
        <w:r w:rsidR="00B4490F">
          <w:rPr>
            <w:noProof/>
            <w:webHidden/>
          </w:rPr>
          <w:t>4</w:t>
        </w:r>
        <w:r>
          <w:rPr>
            <w:noProof/>
            <w:webHidden/>
          </w:rPr>
          <w:fldChar w:fldCharType="end"/>
        </w:r>
      </w:hyperlink>
    </w:p>
    <w:p w14:paraId="5350B0DA" w14:textId="4900F683" w:rsidR="00496A04" w:rsidRDefault="00496A04">
      <w:pPr>
        <w:pStyle w:val="Verzeichnis1"/>
        <w:tabs>
          <w:tab w:val="left" w:pos="560"/>
          <w:tab w:val="right" w:leader="dot" w:pos="9062"/>
        </w:tabs>
        <w:rPr>
          <w:rFonts w:asciiTheme="minorHAnsi" w:eastAsiaTheme="minorEastAsia" w:hAnsiTheme="minorHAnsi" w:cstheme="minorBidi"/>
          <w:b w:val="0"/>
          <w:noProof/>
          <w:sz w:val="22"/>
          <w:szCs w:val="22"/>
          <w:lang w:eastAsia="de-DE"/>
        </w:rPr>
      </w:pPr>
      <w:hyperlink w:anchor="_Toc68534520" w:history="1">
        <w:r w:rsidRPr="00301EA1">
          <w:rPr>
            <w:rStyle w:val="Hyperlink"/>
            <w:noProof/>
          </w:rPr>
          <w:t>2</w:t>
        </w:r>
        <w:r>
          <w:rPr>
            <w:rFonts w:asciiTheme="minorHAnsi" w:eastAsiaTheme="minorEastAsia" w:hAnsiTheme="minorHAnsi" w:cstheme="minorBidi"/>
            <w:b w:val="0"/>
            <w:noProof/>
            <w:sz w:val="22"/>
            <w:szCs w:val="22"/>
            <w:lang w:eastAsia="de-DE"/>
          </w:rPr>
          <w:tab/>
        </w:r>
        <w:r w:rsidRPr="00301EA1">
          <w:rPr>
            <w:rStyle w:val="Hyperlink"/>
            <w:noProof/>
          </w:rPr>
          <w:t>Laborgeräte und Werkzeuge</w:t>
        </w:r>
        <w:r>
          <w:rPr>
            <w:noProof/>
            <w:webHidden/>
          </w:rPr>
          <w:tab/>
        </w:r>
        <w:r>
          <w:rPr>
            <w:noProof/>
            <w:webHidden/>
          </w:rPr>
          <w:fldChar w:fldCharType="begin"/>
        </w:r>
        <w:r>
          <w:rPr>
            <w:noProof/>
            <w:webHidden/>
          </w:rPr>
          <w:instrText xml:space="preserve"> PAGEREF _Toc68534520 \h </w:instrText>
        </w:r>
        <w:r>
          <w:rPr>
            <w:noProof/>
            <w:webHidden/>
          </w:rPr>
        </w:r>
        <w:r>
          <w:rPr>
            <w:noProof/>
            <w:webHidden/>
          </w:rPr>
          <w:fldChar w:fldCharType="separate"/>
        </w:r>
        <w:r w:rsidR="00B4490F">
          <w:rPr>
            <w:noProof/>
            <w:webHidden/>
          </w:rPr>
          <w:t>5</w:t>
        </w:r>
        <w:r>
          <w:rPr>
            <w:noProof/>
            <w:webHidden/>
          </w:rPr>
          <w:fldChar w:fldCharType="end"/>
        </w:r>
      </w:hyperlink>
    </w:p>
    <w:p w14:paraId="599D7A34" w14:textId="58DEAA64" w:rsidR="00496A04" w:rsidRDefault="00496A04">
      <w:pPr>
        <w:pStyle w:val="Verzeichnis2"/>
        <w:rPr>
          <w:rFonts w:asciiTheme="minorHAnsi" w:eastAsiaTheme="minorEastAsia" w:hAnsiTheme="minorHAnsi" w:cstheme="minorBidi"/>
          <w:noProof/>
          <w:sz w:val="22"/>
          <w:szCs w:val="22"/>
          <w:lang w:eastAsia="de-DE"/>
        </w:rPr>
      </w:pPr>
      <w:hyperlink w:anchor="_Toc68534521" w:history="1">
        <w:r w:rsidRPr="00301EA1">
          <w:rPr>
            <w:rStyle w:val="Hyperlink"/>
            <w:noProof/>
          </w:rPr>
          <w:t>2.1</w:t>
        </w:r>
        <w:r>
          <w:rPr>
            <w:rFonts w:asciiTheme="minorHAnsi" w:eastAsiaTheme="minorEastAsia" w:hAnsiTheme="minorHAnsi" w:cstheme="minorBidi"/>
            <w:noProof/>
            <w:sz w:val="22"/>
            <w:szCs w:val="22"/>
            <w:lang w:eastAsia="de-DE"/>
          </w:rPr>
          <w:tab/>
        </w:r>
        <w:r w:rsidRPr="00301EA1">
          <w:rPr>
            <w:rStyle w:val="Hyperlink"/>
            <w:noProof/>
          </w:rPr>
          <w:t>Allgemeiner Apparaturaufbau</w:t>
        </w:r>
        <w:r>
          <w:rPr>
            <w:noProof/>
            <w:webHidden/>
          </w:rPr>
          <w:tab/>
        </w:r>
        <w:r>
          <w:rPr>
            <w:noProof/>
            <w:webHidden/>
          </w:rPr>
          <w:fldChar w:fldCharType="begin"/>
        </w:r>
        <w:r>
          <w:rPr>
            <w:noProof/>
            <w:webHidden/>
          </w:rPr>
          <w:instrText xml:space="preserve"> PAGEREF _Toc68534521 \h </w:instrText>
        </w:r>
        <w:r>
          <w:rPr>
            <w:noProof/>
            <w:webHidden/>
          </w:rPr>
        </w:r>
        <w:r>
          <w:rPr>
            <w:noProof/>
            <w:webHidden/>
          </w:rPr>
          <w:fldChar w:fldCharType="separate"/>
        </w:r>
        <w:r w:rsidR="00B4490F">
          <w:rPr>
            <w:noProof/>
            <w:webHidden/>
          </w:rPr>
          <w:t>5</w:t>
        </w:r>
        <w:r>
          <w:rPr>
            <w:noProof/>
            <w:webHidden/>
          </w:rPr>
          <w:fldChar w:fldCharType="end"/>
        </w:r>
      </w:hyperlink>
    </w:p>
    <w:p w14:paraId="09660306" w14:textId="18C79E96" w:rsidR="00496A04" w:rsidRDefault="00496A04">
      <w:pPr>
        <w:pStyle w:val="Verzeichnis2"/>
        <w:rPr>
          <w:rFonts w:asciiTheme="minorHAnsi" w:eastAsiaTheme="minorEastAsia" w:hAnsiTheme="minorHAnsi" w:cstheme="minorBidi"/>
          <w:noProof/>
          <w:sz w:val="22"/>
          <w:szCs w:val="22"/>
          <w:lang w:eastAsia="de-DE"/>
        </w:rPr>
      </w:pPr>
      <w:hyperlink w:anchor="_Toc68534522" w:history="1">
        <w:r w:rsidRPr="00301EA1">
          <w:rPr>
            <w:rStyle w:val="Hyperlink"/>
            <w:noProof/>
          </w:rPr>
          <w:t>2.2</w:t>
        </w:r>
        <w:r>
          <w:rPr>
            <w:rFonts w:asciiTheme="minorHAnsi" w:eastAsiaTheme="minorEastAsia" w:hAnsiTheme="minorHAnsi" w:cstheme="minorBidi"/>
            <w:noProof/>
            <w:sz w:val="22"/>
            <w:szCs w:val="22"/>
            <w:lang w:eastAsia="de-DE"/>
          </w:rPr>
          <w:tab/>
        </w:r>
        <w:r w:rsidRPr="00301EA1">
          <w:rPr>
            <w:rStyle w:val="Hyperlink"/>
            <w:noProof/>
          </w:rPr>
          <w:t>Volumengefäße [11, 12]</w:t>
        </w:r>
        <w:r>
          <w:rPr>
            <w:noProof/>
            <w:webHidden/>
          </w:rPr>
          <w:tab/>
        </w:r>
        <w:r>
          <w:rPr>
            <w:noProof/>
            <w:webHidden/>
          </w:rPr>
          <w:fldChar w:fldCharType="begin"/>
        </w:r>
        <w:r>
          <w:rPr>
            <w:noProof/>
            <w:webHidden/>
          </w:rPr>
          <w:instrText xml:space="preserve"> PAGEREF _Toc68534522 \h </w:instrText>
        </w:r>
        <w:r>
          <w:rPr>
            <w:noProof/>
            <w:webHidden/>
          </w:rPr>
        </w:r>
        <w:r>
          <w:rPr>
            <w:noProof/>
            <w:webHidden/>
          </w:rPr>
          <w:fldChar w:fldCharType="separate"/>
        </w:r>
        <w:r w:rsidR="00B4490F">
          <w:rPr>
            <w:noProof/>
            <w:webHidden/>
          </w:rPr>
          <w:t>8</w:t>
        </w:r>
        <w:r>
          <w:rPr>
            <w:noProof/>
            <w:webHidden/>
          </w:rPr>
          <w:fldChar w:fldCharType="end"/>
        </w:r>
      </w:hyperlink>
    </w:p>
    <w:p w14:paraId="298EA066" w14:textId="66D75974" w:rsidR="00496A04" w:rsidRDefault="00496A04">
      <w:pPr>
        <w:pStyle w:val="Verzeichnis2"/>
        <w:rPr>
          <w:rFonts w:asciiTheme="minorHAnsi" w:eastAsiaTheme="minorEastAsia" w:hAnsiTheme="minorHAnsi" w:cstheme="minorBidi"/>
          <w:noProof/>
          <w:sz w:val="22"/>
          <w:szCs w:val="22"/>
          <w:lang w:eastAsia="de-DE"/>
        </w:rPr>
      </w:pPr>
      <w:hyperlink w:anchor="_Toc68534523" w:history="1">
        <w:r w:rsidRPr="00301EA1">
          <w:rPr>
            <w:rStyle w:val="Hyperlink"/>
            <w:noProof/>
          </w:rPr>
          <w:t>2.3</w:t>
        </w:r>
        <w:r>
          <w:rPr>
            <w:rFonts w:asciiTheme="minorHAnsi" w:eastAsiaTheme="minorEastAsia" w:hAnsiTheme="minorHAnsi" w:cstheme="minorBidi"/>
            <w:noProof/>
            <w:sz w:val="22"/>
            <w:szCs w:val="22"/>
            <w:lang w:eastAsia="de-DE"/>
          </w:rPr>
          <w:tab/>
        </w:r>
        <w:r w:rsidRPr="00301EA1">
          <w:rPr>
            <w:rStyle w:val="Hyperlink"/>
            <w:noProof/>
          </w:rPr>
          <w:t>Pipetten [11]</w:t>
        </w:r>
        <w:r>
          <w:rPr>
            <w:noProof/>
            <w:webHidden/>
          </w:rPr>
          <w:tab/>
        </w:r>
        <w:r>
          <w:rPr>
            <w:noProof/>
            <w:webHidden/>
          </w:rPr>
          <w:fldChar w:fldCharType="begin"/>
        </w:r>
        <w:r>
          <w:rPr>
            <w:noProof/>
            <w:webHidden/>
          </w:rPr>
          <w:instrText xml:space="preserve"> PAGEREF _Toc68534523 \h </w:instrText>
        </w:r>
        <w:r>
          <w:rPr>
            <w:noProof/>
            <w:webHidden/>
          </w:rPr>
        </w:r>
        <w:r>
          <w:rPr>
            <w:noProof/>
            <w:webHidden/>
          </w:rPr>
          <w:fldChar w:fldCharType="separate"/>
        </w:r>
        <w:r w:rsidR="00B4490F">
          <w:rPr>
            <w:noProof/>
            <w:webHidden/>
          </w:rPr>
          <w:t>11</w:t>
        </w:r>
        <w:r>
          <w:rPr>
            <w:noProof/>
            <w:webHidden/>
          </w:rPr>
          <w:fldChar w:fldCharType="end"/>
        </w:r>
      </w:hyperlink>
    </w:p>
    <w:p w14:paraId="5FAC2AC4" w14:textId="162F6E0C" w:rsidR="00496A04" w:rsidRDefault="00496A04">
      <w:pPr>
        <w:pStyle w:val="Verzeichnis2"/>
        <w:rPr>
          <w:rFonts w:asciiTheme="minorHAnsi" w:eastAsiaTheme="minorEastAsia" w:hAnsiTheme="minorHAnsi" w:cstheme="minorBidi"/>
          <w:noProof/>
          <w:sz w:val="22"/>
          <w:szCs w:val="22"/>
          <w:lang w:eastAsia="de-DE"/>
        </w:rPr>
      </w:pPr>
      <w:hyperlink w:anchor="_Toc68534524" w:history="1">
        <w:r w:rsidRPr="00301EA1">
          <w:rPr>
            <w:rStyle w:val="Hyperlink"/>
            <w:noProof/>
          </w:rPr>
          <w:t>2.4</w:t>
        </w:r>
        <w:r>
          <w:rPr>
            <w:rFonts w:asciiTheme="minorHAnsi" w:eastAsiaTheme="minorEastAsia" w:hAnsiTheme="minorHAnsi" w:cstheme="minorBidi"/>
            <w:noProof/>
            <w:sz w:val="22"/>
            <w:szCs w:val="22"/>
            <w:lang w:eastAsia="de-DE"/>
          </w:rPr>
          <w:tab/>
        </w:r>
        <w:r w:rsidRPr="00301EA1">
          <w:rPr>
            <w:rStyle w:val="Hyperlink"/>
            <w:noProof/>
          </w:rPr>
          <w:t>Trichter</w:t>
        </w:r>
        <w:r>
          <w:rPr>
            <w:noProof/>
            <w:webHidden/>
          </w:rPr>
          <w:tab/>
        </w:r>
        <w:r>
          <w:rPr>
            <w:noProof/>
            <w:webHidden/>
          </w:rPr>
          <w:fldChar w:fldCharType="begin"/>
        </w:r>
        <w:r>
          <w:rPr>
            <w:noProof/>
            <w:webHidden/>
          </w:rPr>
          <w:instrText xml:space="preserve"> PAGEREF _Toc68534524 \h </w:instrText>
        </w:r>
        <w:r>
          <w:rPr>
            <w:noProof/>
            <w:webHidden/>
          </w:rPr>
        </w:r>
        <w:r>
          <w:rPr>
            <w:noProof/>
            <w:webHidden/>
          </w:rPr>
          <w:fldChar w:fldCharType="separate"/>
        </w:r>
        <w:r w:rsidR="00B4490F">
          <w:rPr>
            <w:noProof/>
            <w:webHidden/>
          </w:rPr>
          <w:t>13</w:t>
        </w:r>
        <w:r>
          <w:rPr>
            <w:noProof/>
            <w:webHidden/>
          </w:rPr>
          <w:fldChar w:fldCharType="end"/>
        </w:r>
      </w:hyperlink>
    </w:p>
    <w:p w14:paraId="6AF18681" w14:textId="17E0E2DD" w:rsidR="00496A04" w:rsidRDefault="00496A04">
      <w:pPr>
        <w:pStyle w:val="Verzeichnis2"/>
        <w:rPr>
          <w:rFonts w:asciiTheme="minorHAnsi" w:eastAsiaTheme="minorEastAsia" w:hAnsiTheme="minorHAnsi" w:cstheme="minorBidi"/>
          <w:noProof/>
          <w:sz w:val="22"/>
          <w:szCs w:val="22"/>
          <w:lang w:eastAsia="de-DE"/>
        </w:rPr>
      </w:pPr>
      <w:hyperlink w:anchor="_Toc68534525" w:history="1">
        <w:r w:rsidRPr="00301EA1">
          <w:rPr>
            <w:rStyle w:val="Hyperlink"/>
            <w:noProof/>
          </w:rPr>
          <w:t>2.5</w:t>
        </w:r>
        <w:r>
          <w:rPr>
            <w:rFonts w:asciiTheme="minorHAnsi" w:eastAsiaTheme="minorEastAsia" w:hAnsiTheme="minorHAnsi" w:cstheme="minorBidi"/>
            <w:noProof/>
            <w:sz w:val="22"/>
            <w:szCs w:val="22"/>
            <w:lang w:eastAsia="de-DE"/>
          </w:rPr>
          <w:tab/>
        </w:r>
        <w:r w:rsidRPr="00301EA1">
          <w:rPr>
            <w:rStyle w:val="Hyperlink"/>
            <w:noProof/>
          </w:rPr>
          <w:t>Manometer</w:t>
        </w:r>
        <w:r>
          <w:rPr>
            <w:noProof/>
            <w:webHidden/>
          </w:rPr>
          <w:tab/>
        </w:r>
        <w:r>
          <w:rPr>
            <w:noProof/>
            <w:webHidden/>
          </w:rPr>
          <w:fldChar w:fldCharType="begin"/>
        </w:r>
        <w:r>
          <w:rPr>
            <w:noProof/>
            <w:webHidden/>
          </w:rPr>
          <w:instrText xml:space="preserve"> PAGEREF _Toc68534525 \h </w:instrText>
        </w:r>
        <w:r>
          <w:rPr>
            <w:noProof/>
            <w:webHidden/>
          </w:rPr>
        </w:r>
        <w:r>
          <w:rPr>
            <w:noProof/>
            <w:webHidden/>
          </w:rPr>
          <w:fldChar w:fldCharType="separate"/>
        </w:r>
        <w:r w:rsidR="00B4490F">
          <w:rPr>
            <w:noProof/>
            <w:webHidden/>
          </w:rPr>
          <w:t>14</w:t>
        </w:r>
        <w:r>
          <w:rPr>
            <w:noProof/>
            <w:webHidden/>
          </w:rPr>
          <w:fldChar w:fldCharType="end"/>
        </w:r>
      </w:hyperlink>
    </w:p>
    <w:p w14:paraId="4EC1F2E1" w14:textId="30457B37" w:rsidR="00496A04" w:rsidRDefault="00496A04">
      <w:pPr>
        <w:pStyle w:val="Verzeichnis2"/>
        <w:rPr>
          <w:rFonts w:asciiTheme="minorHAnsi" w:eastAsiaTheme="minorEastAsia" w:hAnsiTheme="minorHAnsi" w:cstheme="minorBidi"/>
          <w:noProof/>
          <w:sz w:val="22"/>
          <w:szCs w:val="22"/>
          <w:lang w:eastAsia="de-DE"/>
        </w:rPr>
      </w:pPr>
      <w:hyperlink w:anchor="_Toc68534526" w:history="1">
        <w:r w:rsidRPr="00301EA1">
          <w:rPr>
            <w:rStyle w:val="Hyperlink"/>
            <w:noProof/>
          </w:rPr>
          <w:t>2.6</w:t>
        </w:r>
        <w:r>
          <w:rPr>
            <w:rFonts w:asciiTheme="minorHAnsi" w:eastAsiaTheme="minorEastAsia" w:hAnsiTheme="minorHAnsi" w:cstheme="minorBidi"/>
            <w:noProof/>
            <w:sz w:val="22"/>
            <w:szCs w:val="22"/>
            <w:lang w:eastAsia="de-DE"/>
          </w:rPr>
          <w:tab/>
        </w:r>
        <w:r w:rsidRPr="00301EA1">
          <w:rPr>
            <w:rStyle w:val="Hyperlink"/>
            <w:noProof/>
          </w:rPr>
          <w:t>Thermometer [20]</w:t>
        </w:r>
        <w:r>
          <w:rPr>
            <w:noProof/>
            <w:webHidden/>
          </w:rPr>
          <w:tab/>
        </w:r>
        <w:r>
          <w:rPr>
            <w:noProof/>
            <w:webHidden/>
          </w:rPr>
          <w:fldChar w:fldCharType="begin"/>
        </w:r>
        <w:r>
          <w:rPr>
            <w:noProof/>
            <w:webHidden/>
          </w:rPr>
          <w:instrText xml:space="preserve"> PAGEREF _Toc68534526 \h </w:instrText>
        </w:r>
        <w:r>
          <w:rPr>
            <w:noProof/>
            <w:webHidden/>
          </w:rPr>
        </w:r>
        <w:r>
          <w:rPr>
            <w:noProof/>
            <w:webHidden/>
          </w:rPr>
          <w:fldChar w:fldCharType="separate"/>
        </w:r>
        <w:r w:rsidR="00B4490F">
          <w:rPr>
            <w:noProof/>
            <w:webHidden/>
          </w:rPr>
          <w:t>16</w:t>
        </w:r>
        <w:r>
          <w:rPr>
            <w:noProof/>
            <w:webHidden/>
          </w:rPr>
          <w:fldChar w:fldCharType="end"/>
        </w:r>
      </w:hyperlink>
    </w:p>
    <w:p w14:paraId="018F90DC" w14:textId="07EA5701" w:rsidR="00496A04" w:rsidRDefault="00496A04">
      <w:pPr>
        <w:pStyle w:val="Verzeichnis2"/>
        <w:rPr>
          <w:rFonts w:asciiTheme="minorHAnsi" w:eastAsiaTheme="minorEastAsia" w:hAnsiTheme="minorHAnsi" w:cstheme="minorBidi"/>
          <w:noProof/>
          <w:sz w:val="22"/>
          <w:szCs w:val="22"/>
          <w:lang w:eastAsia="de-DE"/>
        </w:rPr>
      </w:pPr>
      <w:hyperlink w:anchor="_Toc68534527" w:history="1">
        <w:r w:rsidRPr="00301EA1">
          <w:rPr>
            <w:rStyle w:val="Hyperlink"/>
            <w:noProof/>
          </w:rPr>
          <w:t>2.7</w:t>
        </w:r>
        <w:r>
          <w:rPr>
            <w:rFonts w:asciiTheme="minorHAnsi" w:eastAsiaTheme="minorEastAsia" w:hAnsiTheme="minorHAnsi" w:cstheme="minorBidi"/>
            <w:noProof/>
            <w:sz w:val="22"/>
            <w:szCs w:val="22"/>
            <w:lang w:eastAsia="de-DE"/>
          </w:rPr>
          <w:tab/>
        </w:r>
        <w:r w:rsidRPr="00301EA1">
          <w:rPr>
            <w:rStyle w:val="Hyperlink"/>
            <w:noProof/>
          </w:rPr>
          <w:t>Schläuche</w:t>
        </w:r>
        <w:r>
          <w:rPr>
            <w:noProof/>
            <w:webHidden/>
          </w:rPr>
          <w:tab/>
        </w:r>
        <w:r>
          <w:rPr>
            <w:noProof/>
            <w:webHidden/>
          </w:rPr>
          <w:fldChar w:fldCharType="begin"/>
        </w:r>
        <w:r>
          <w:rPr>
            <w:noProof/>
            <w:webHidden/>
          </w:rPr>
          <w:instrText xml:space="preserve"> PAGEREF _Toc68534527 \h </w:instrText>
        </w:r>
        <w:r>
          <w:rPr>
            <w:noProof/>
            <w:webHidden/>
          </w:rPr>
        </w:r>
        <w:r>
          <w:rPr>
            <w:noProof/>
            <w:webHidden/>
          </w:rPr>
          <w:fldChar w:fldCharType="separate"/>
        </w:r>
        <w:r w:rsidR="00B4490F">
          <w:rPr>
            <w:noProof/>
            <w:webHidden/>
          </w:rPr>
          <w:t>17</w:t>
        </w:r>
        <w:r>
          <w:rPr>
            <w:noProof/>
            <w:webHidden/>
          </w:rPr>
          <w:fldChar w:fldCharType="end"/>
        </w:r>
      </w:hyperlink>
    </w:p>
    <w:p w14:paraId="7BB509B5" w14:textId="77F9BCC7" w:rsidR="00496A04" w:rsidRDefault="00496A04">
      <w:pPr>
        <w:pStyle w:val="Verzeichnis2"/>
        <w:rPr>
          <w:rFonts w:asciiTheme="minorHAnsi" w:eastAsiaTheme="minorEastAsia" w:hAnsiTheme="minorHAnsi" w:cstheme="minorBidi"/>
          <w:noProof/>
          <w:sz w:val="22"/>
          <w:szCs w:val="22"/>
          <w:lang w:eastAsia="de-DE"/>
        </w:rPr>
      </w:pPr>
      <w:hyperlink w:anchor="_Toc68534528" w:history="1">
        <w:r w:rsidRPr="00301EA1">
          <w:rPr>
            <w:rStyle w:val="Hyperlink"/>
            <w:noProof/>
          </w:rPr>
          <w:t>2.8</w:t>
        </w:r>
        <w:r>
          <w:rPr>
            <w:rFonts w:asciiTheme="minorHAnsi" w:eastAsiaTheme="minorEastAsia" w:hAnsiTheme="minorHAnsi" w:cstheme="minorBidi"/>
            <w:noProof/>
            <w:sz w:val="22"/>
            <w:szCs w:val="22"/>
            <w:lang w:eastAsia="de-DE"/>
          </w:rPr>
          <w:tab/>
        </w:r>
        <w:r w:rsidRPr="00301EA1">
          <w:rPr>
            <w:rStyle w:val="Hyperlink"/>
            <w:noProof/>
          </w:rPr>
          <w:t>Filter</w:t>
        </w:r>
        <w:r>
          <w:rPr>
            <w:noProof/>
            <w:webHidden/>
          </w:rPr>
          <w:tab/>
        </w:r>
        <w:r>
          <w:rPr>
            <w:noProof/>
            <w:webHidden/>
          </w:rPr>
          <w:fldChar w:fldCharType="begin"/>
        </w:r>
        <w:r>
          <w:rPr>
            <w:noProof/>
            <w:webHidden/>
          </w:rPr>
          <w:instrText xml:space="preserve"> PAGEREF _Toc68534528 \h </w:instrText>
        </w:r>
        <w:r>
          <w:rPr>
            <w:noProof/>
            <w:webHidden/>
          </w:rPr>
        </w:r>
        <w:r>
          <w:rPr>
            <w:noProof/>
            <w:webHidden/>
          </w:rPr>
          <w:fldChar w:fldCharType="separate"/>
        </w:r>
        <w:r w:rsidR="00B4490F">
          <w:rPr>
            <w:noProof/>
            <w:webHidden/>
          </w:rPr>
          <w:t>18</w:t>
        </w:r>
        <w:r>
          <w:rPr>
            <w:noProof/>
            <w:webHidden/>
          </w:rPr>
          <w:fldChar w:fldCharType="end"/>
        </w:r>
      </w:hyperlink>
    </w:p>
    <w:p w14:paraId="6B425106" w14:textId="2890245B" w:rsidR="00496A04" w:rsidRDefault="00496A04">
      <w:pPr>
        <w:pStyle w:val="Verzeichnis2"/>
        <w:rPr>
          <w:rFonts w:asciiTheme="minorHAnsi" w:eastAsiaTheme="minorEastAsia" w:hAnsiTheme="minorHAnsi" w:cstheme="minorBidi"/>
          <w:noProof/>
          <w:sz w:val="22"/>
          <w:szCs w:val="22"/>
          <w:lang w:eastAsia="de-DE"/>
        </w:rPr>
      </w:pPr>
      <w:hyperlink w:anchor="_Toc68534529" w:history="1">
        <w:r w:rsidRPr="00301EA1">
          <w:rPr>
            <w:rStyle w:val="Hyperlink"/>
            <w:noProof/>
          </w:rPr>
          <w:t>2.9</w:t>
        </w:r>
        <w:r>
          <w:rPr>
            <w:rFonts w:asciiTheme="minorHAnsi" w:eastAsiaTheme="minorEastAsia" w:hAnsiTheme="minorHAnsi" w:cstheme="minorBidi"/>
            <w:noProof/>
            <w:sz w:val="22"/>
            <w:szCs w:val="22"/>
            <w:lang w:eastAsia="de-DE"/>
          </w:rPr>
          <w:tab/>
        </w:r>
        <w:r w:rsidRPr="00301EA1">
          <w:rPr>
            <w:rStyle w:val="Hyperlink"/>
            <w:noProof/>
          </w:rPr>
          <w:t>Waschflaschen und Kühlfallen</w:t>
        </w:r>
        <w:r>
          <w:rPr>
            <w:noProof/>
            <w:webHidden/>
          </w:rPr>
          <w:tab/>
        </w:r>
        <w:r>
          <w:rPr>
            <w:noProof/>
            <w:webHidden/>
          </w:rPr>
          <w:fldChar w:fldCharType="begin"/>
        </w:r>
        <w:r>
          <w:rPr>
            <w:noProof/>
            <w:webHidden/>
          </w:rPr>
          <w:instrText xml:space="preserve"> PAGEREF _Toc68534529 \h </w:instrText>
        </w:r>
        <w:r>
          <w:rPr>
            <w:noProof/>
            <w:webHidden/>
          </w:rPr>
        </w:r>
        <w:r>
          <w:rPr>
            <w:noProof/>
            <w:webHidden/>
          </w:rPr>
          <w:fldChar w:fldCharType="separate"/>
        </w:r>
        <w:r w:rsidR="00B4490F">
          <w:rPr>
            <w:noProof/>
            <w:webHidden/>
          </w:rPr>
          <w:t>20</w:t>
        </w:r>
        <w:r>
          <w:rPr>
            <w:noProof/>
            <w:webHidden/>
          </w:rPr>
          <w:fldChar w:fldCharType="end"/>
        </w:r>
      </w:hyperlink>
    </w:p>
    <w:p w14:paraId="6A2B4AB0" w14:textId="7EE01CCA" w:rsidR="00496A04" w:rsidRDefault="00496A04">
      <w:pPr>
        <w:pStyle w:val="Verzeichnis2"/>
        <w:rPr>
          <w:rFonts w:asciiTheme="minorHAnsi" w:eastAsiaTheme="minorEastAsia" w:hAnsiTheme="minorHAnsi" w:cstheme="minorBidi"/>
          <w:noProof/>
          <w:sz w:val="22"/>
          <w:szCs w:val="22"/>
          <w:lang w:eastAsia="de-DE"/>
        </w:rPr>
      </w:pPr>
      <w:hyperlink w:anchor="_Toc68534530" w:history="1">
        <w:r w:rsidRPr="00301EA1">
          <w:rPr>
            <w:rStyle w:val="Hyperlink"/>
            <w:noProof/>
          </w:rPr>
          <w:t>2.10</w:t>
        </w:r>
        <w:r>
          <w:rPr>
            <w:rFonts w:asciiTheme="minorHAnsi" w:eastAsiaTheme="minorEastAsia" w:hAnsiTheme="minorHAnsi" w:cstheme="minorBidi"/>
            <w:noProof/>
            <w:sz w:val="22"/>
            <w:szCs w:val="22"/>
            <w:lang w:eastAsia="de-DE"/>
          </w:rPr>
          <w:tab/>
        </w:r>
        <w:r w:rsidRPr="00301EA1">
          <w:rPr>
            <w:rStyle w:val="Hyperlink"/>
            <w:noProof/>
          </w:rPr>
          <w:t>Rührer</w:t>
        </w:r>
        <w:r>
          <w:rPr>
            <w:noProof/>
            <w:webHidden/>
          </w:rPr>
          <w:tab/>
        </w:r>
        <w:r>
          <w:rPr>
            <w:noProof/>
            <w:webHidden/>
          </w:rPr>
          <w:fldChar w:fldCharType="begin"/>
        </w:r>
        <w:r>
          <w:rPr>
            <w:noProof/>
            <w:webHidden/>
          </w:rPr>
          <w:instrText xml:space="preserve"> PAGEREF _Toc68534530 \h </w:instrText>
        </w:r>
        <w:r>
          <w:rPr>
            <w:noProof/>
            <w:webHidden/>
          </w:rPr>
        </w:r>
        <w:r>
          <w:rPr>
            <w:noProof/>
            <w:webHidden/>
          </w:rPr>
          <w:fldChar w:fldCharType="separate"/>
        </w:r>
        <w:r w:rsidR="00B4490F">
          <w:rPr>
            <w:noProof/>
            <w:webHidden/>
          </w:rPr>
          <w:t>21</w:t>
        </w:r>
        <w:r>
          <w:rPr>
            <w:noProof/>
            <w:webHidden/>
          </w:rPr>
          <w:fldChar w:fldCharType="end"/>
        </w:r>
      </w:hyperlink>
    </w:p>
    <w:p w14:paraId="19DD375A" w14:textId="5A06987B" w:rsidR="00496A04" w:rsidRDefault="00496A04">
      <w:pPr>
        <w:pStyle w:val="Verzeichnis2"/>
        <w:rPr>
          <w:rFonts w:asciiTheme="minorHAnsi" w:eastAsiaTheme="minorEastAsia" w:hAnsiTheme="minorHAnsi" w:cstheme="minorBidi"/>
          <w:noProof/>
          <w:sz w:val="22"/>
          <w:szCs w:val="22"/>
          <w:lang w:eastAsia="de-DE"/>
        </w:rPr>
      </w:pPr>
      <w:hyperlink w:anchor="_Toc68534531" w:history="1">
        <w:r w:rsidRPr="00301EA1">
          <w:rPr>
            <w:rStyle w:val="Hyperlink"/>
            <w:noProof/>
          </w:rPr>
          <w:t>2.11</w:t>
        </w:r>
        <w:r>
          <w:rPr>
            <w:rFonts w:asciiTheme="minorHAnsi" w:eastAsiaTheme="minorEastAsia" w:hAnsiTheme="minorHAnsi" w:cstheme="minorBidi"/>
            <w:noProof/>
            <w:sz w:val="22"/>
            <w:szCs w:val="22"/>
            <w:lang w:eastAsia="de-DE"/>
          </w:rPr>
          <w:tab/>
        </w:r>
        <w:r w:rsidRPr="00301EA1">
          <w:rPr>
            <w:rStyle w:val="Hyperlink"/>
            <w:noProof/>
          </w:rPr>
          <w:t>Kühler</w:t>
        </w:r>
        <w:r>
          <w:rPr>
            <w:noProof/>
            <w:webHidden/>
          </w:rPr>
          <w:tab/>
        </w:r>
        <w:r>
          <w:rPr>
            <w:noProof/>
            <w:webHidden/>
          </w:rPr>
          <w:fldChar w:fldCharType="begin"/>
        </w:r>
        <w:r>
          <w:rPr>
            <w:noProof/>
            <w:webHidden/>
          </w:rPr>
          <w:instrText xml:space="preserve"> PAGEREF _Toc68534531 \h </w:instrText>
        </w:r>
        <w:r>
          <w:rPr>
            <w:noProof/>
            <w:webHidden/>
          </w:rPr>
        </w:r>
        <w:r>
          <w:rPr>
            <w:noProof/>
            <w:webHidden/>
          </w:rPr>
          <w:fldChar w:fldCharType="separate"/>
        </w:r>
        <w:r w:rsidR="00B4490F">
          <w:rPr>
            <w:noProof/>
            <w:webHidden/>
          </w:rPr>
          <w:t>22</w:t>
        </w:r>
        <w:r>
          <w:rPr>
            <w:noProof/>
            <w:webHidden/>
          </w:rPr>
          <w:fldChar w:fldCharType="end"/>
        </w:r>
      </w:hyperlink>
    </w:p>
    <w:p w14:paraId="56A1435F" w14:textId="10F7D651" w:rsidR="00496A04" w:rsidRDefault="00496A04">
      <w:pPr>
        <w:pStyle w:val="Verzeichnis2"/>
        <w:rPr>
          <w:rFonts w:asciiTheme="minorHAnsi" w:eastAsiaTheme="minorEastAsia" w:hAnsiTheme="minorHAnsi" w:cstheme="minorBidi"/>
          <w:noProof/>
          <w:sz w:val="22"/>
          <w:szCs w:val="22"/>
          <w:lang w:eastAsia="de-DE"/>
        </w:rPr>
      </w:pPr>
      <w:hyperlink w:anchor="_Toc68534532" w:history="1">
        <w:r w:rsidRPr="00301EA1">
          <w:rPr>
            <w:rStyle w:val="Hyperlink"/>
            <w:noProof/>
          </w:rPr>
          <w:t>2.12</w:t>
        </w:r>
        <w:r>
          <w:rPr>
            <w:rFonts w:asciiTheme="minorHAnsi" w:eastAsiaTheme="minorEastAsia" w:hAnsiTheme="minorHAnsi" w:cstheme="minorBidi"/>
            <w:noProof/>
            <w:sz w:val="22"/>
            <w:szCs w:val="22"/>
            <w:lang w:eastAsia="de-DE"/>
          </w:rPr>
          <w:tab/>
        </w:r>
        <w:r w:rsidRPr="00301EA1">
          <w:rPr>
            <w:rStyle w:val="Hyperlink"/>
            <w:noProof/>
          </w:rPr>
          <w:t>Heiz- und Kühlelemente</w:t>
        </w:r>
        <w:r>
          <w:rPr>
            <w:noProof/>
            <w:webHidden/>
          </w:rPr>
          <w:tab/>
        </w:r>
        <w:r>
          <w:rPr>
            <w:noProof/>
            <w:webHidden/>
          </w:rPr>
          <w:fldChar w:fldCharType="begin"/>
        </w:r>
        <w:r>
          <w:rPr>
            <w:noProof/>
            <w:webHidden/>
          </w:rPr>
          <w:instrText xml:space="preserve"> PAGEREF _Toc68534532 \h </w:instrText>
        </w:r>
        <w:r>
          <w:rPr>
            <w:noProof/>
            <w:webHidden/>
          </w:rPr>
        </w:r>
        <w:r>
          <w:rPr>
            <w:noProof/>
            <w:webHidden/>
          </w:rPr>
          <w:fldChar w:fldCharType="separate"/>
        </w:r>
        <w:r w:rsidR="00B4490F">
          <w:rPr>
            <w:noProof/>
            <w:webHidden/>
          </w:rPr>
          <w:t>23</w:t>
        </w:r>
        <w:r>
          <w:rPr>
            <w:noProof/>
            <w:webHidden/>
          </w:rPr>
          <w:fldChar w:fldCharType="end"/>
        </w:r>
      </w:hyperlink>
    </w:p>
    <w:p w14:paraId="03A27EE3" w14:textId="1C65475D" w:rsidR="00496A04" w:rsidRDefault="00496A04">
      <w:pPr>
        <w:pStyle w:val="Verzeichnis2"/>
        <w:rPr>
          <w:rFonts w:asciiTheme="minorHAnsi" w:eastAsiaTheme="minorEastAsia" w:hAnsiTheme="minorHAnsi" w:cstheme="minorBidi"/>
          <w:noProof/>
          <w:sz w:val="22"/>
          <w:szCs w:val="22"/>
          <w:lang w:eastAsia="de-DE"/>
        </w:rPr>
      </w:pPr>
      <w:hyperlink w:anchor="_Toc68534533" w:history="1">
        <w:r w:rsidRPr="00301EA1">
          <w:rPr>
            <w:rStyle w:val="Hyperlink"/>
            <w:noProof/>
          </w:rPr>
          <w:t>2.13</w:t>
        </w:r>
        <w:r>
          <w:rPr>
            <w:rFonts w:asciiTheme="minorHAnsi" w:eastAsiaTheme="minorEastAsia" w:hAnsiTheme="minorHAnsi" w:cstheme="minorBidi"/>
            <w:noProof/>
            <w:sz w:val="22"/>
            <w:szCs w:val="22"/>
            <w:lang w:eastAsia="de-DE"/>
          </w:rPr>
          <w:tab/>
        </w:r>
        <w:r w:rsidRPr="00301EA1">
          <w:rPr>
            <w:rStyle w:val="Hyperlink"/>
            <w:noProof/>
          </w:rPr>
          <w:t>Apparaturen zum Trocknen und Brennen</w:t>
        </w:r>
        <w:r>
          <w:rPr>
            <w:noProof/>
            <w:webHidden/>
          </w:rPr>
          <w:tab/>
        </w:r>
        <w:r>
          <w:rPr>
            <w:noProof/>
            <w:webHidden/>
          </w:rPr>
          <w:fldChar w:fldCharType="begin"/>
        </w:r>
        <w:r>
          <w:rPr>
            <w:noProof/>
            <w:webHidden/>
          </w:rPr>
          <w:instrText xml:space="preserve"> PAGEREF _Toc68534533 \h </w:instrText>
        </w:r>
        <w:r>
          <w:rPr>
            <w:noProof/>
            <w:webHidden/>
          </w:rPr>
        </w:r>
        <w:r>
          <w:rPr>
            <w:noProof/>
            <w:webHidden/>
          </w:rPr>
          <w:fldChar w:fldCharType="separate"/>
        </w:r>
        <w:r w:rsidR="00B4490F">
          <w:rPr>
            <w:noProof/>
            <w:webHidden/>
          </w:rPr>
          <w:t>25</w:t>
        </w:r>
        <w:r>
          <w:rPr>
            <w:noProof/>
            <w:webHidden/>
          </w:rPr>
          <w:fldChar w:fldCharType="end"/>
        </w:r>
      </w:hyperlink>
    </w:p>
    <w:p w14:paraId="0BEA891C" w14:textId="7355C175" w:rsidR="00496A04" w:rsidRDefault="00496A04">
      <w:pPr>
        <w:pStyle w:val="Verzeichnis2"/>
        <w:rPr>
          <w:rFonts w:asciiTheme="minorHAnsi" w:eastAsiaTheme="minorEastAsia" w:hAnsiTheme="minorHAnsi" w:cstheme="minorBidi"/>
          <w:noProof/>
          <w:sz w:val="22"/>
          <w:szCs w:val="22"/>
          <w:lang w:eastAsia="de-DE"/>
        </w:rPr>
      </w:pPr>
      <w:hyperlink w:anchor="_Toc68534534" w:history="1">
        <w:r w:rsidRPr="00301EA1">
          <w:rPr>
            <w:rStyle w:val="Hyperlink"/>
            <w:noProof/>
          </w:rPr>
          <w:t>2.14</w:t>
        </w:r>
        <w:r>
          <w:rPr>
            <w:rFonts w:asciiTheme="minorHAnsi" w:eastAsiaTheme="minorEastAsia" w:hAnsiTheme="minorHAnsi" w:cstheme="minorBidi"/>
            <w:noProof/>
            <w:sz w:val="22"/>
            <w:szCs w:val="22"/>
            <w:lang w:eastAsia="de-DE"/>
          </w:rPr>
          <w:tab/>
        </w:r>
        <w:r w:rsidRPr="00301EA1">
          <w:rPr>
            <w:rStyle w:val="Hyperlink"/>
            <w:noProof/>
          </w:rPr>
          <w:t>Pumpen [46, 47]</w:t>
        </w:r>
        <w:r>
          <w:rPr>
            <w:noProof/>
            <w:webHidden/>
          </w:rPr>
          <w:tab/>
        </w:r>
        <w:r>
          <w:rPr>
            <w:noProof/>
            <w:webHidden/>
          </w:rPr>
          <w:fldChar w:fldCharType="begin"/>
        </w:r>
        <w:r>
          <w:rPr>
            <w:noProof/>
            <w:webHidden/>
          </w:rPr>
          <w:instrText xml:space="preserve"> PAGEREF _Toc68534534 \h </w:instrText>
        </w:r>
        <w:r>
          <w:rPr>
            <w:noProof/>
            <w:webHidden/>
          </w:rPr>
        </w:r>
        <w:r>
          <w:rPr>
            <w:noProof/>
            <w:webHidden/>
          </w:rPr>
          <w:fldChar w:fldCharType="separate"/>
        </w:r>
        <w:r w:rsidR="00B4490F">
          <w:rPr>
            <w:noProof/>
            <w:webHidden/>
          </w:rPr>
          <w:t>26</w:t>
        </w:r>
        <w:r>
          <w:rPr>
            <w:noProof/>
            <w:webHidden/>
          </w:rPr>
          <w:fldChar w:fldCharType="end"/>
        </w:r>
      </w:hyperlink>
    </w:p>
    <w:p w14:paraId="3F9AA4F4" w14:textId="55E594AE" w:rsidR="00496A04" w:rsidRDefault="00496A04">
      <w:pPr>
        <w:pStyle w:val="Verzeichnis2"/>
        <w:rPr>
          <w:rFonts w:asciiTheme="minorHAnsi" w:eastAsiaTheme="minorEastAsia" w:hAnsiTheme="minorHAnsi" w:cstheme="minorBidi"/>
          <w:noProof/>
          <w:sz w:val="22"/>
          <w:szCs w:val="22"/>
          <w:lang w:eastAsia="de-DE"/>
        </w:rPr>
      </w:pPr>
      <w:hyperlink w:anchor="_Toc68534535" w:history="1">
        <w:r w:rsidRPr="00301EA1">
          <w:rPr>
            <w:rStyle w:val="Hyperlink"/>
            <w:noProof/>
          </w:rPr>
          <w:t>2.15</w:t>
        </w:r>
        <w:r>
          <w:rPr>
            <w:rFonts w:asciiTheme="minorHAnsi" w:eastAsiaTheme="minorEastAsia" w:hAnsiTheme="minorHAnsi" w:cstheme="minorBidi"/>
            <w:noProof/>
            <w:sz w:val="22"/>
            <w:szCs w:val="22"/>
            <w:lang w:eastAsia="de-DE"/>
          </w:rPr>
          <w:tab/>
        </w:r>
        <w:r w:rsidRPr="00301EA1">
          <w:rPr>
            <w:rStyle w:val="Hyperlink"/>
            <w:noProof/>
          </w:rPr>
          <w:t>Füllkörper [48, 49]</w:t>
        </w:r>
        <w:r>
          <w:rPr>
            <w:noProof/>
            <w:webHidden/>
          </w:rPr>
          <w:tab/>
        </w:r>
        <w:r>
          <w:rPr>
            <w:noProof/>
            <w:webHidden/>
          </w:rPr>
          <w:fldChar w:fldCharType="begin"/>
        </w:r>
        <w:r>
          <w:rPr>
            <w:noProof/>
            <w:webHidden/>
          </w:rPr>
          <w:instrText xml:space="preserve"> PAGEREF _Toc68534535 \h </w:instrText>
        </w:r>
        <w:r>
          <w:rPr>
            <w:noProof/>
            <w:webHidden/>
          </w:rPr>
        </w:r>
        <w:r>
          <w:rPr>
            <w:noProof/>
            <w:webHidden/>
          </w:rPr>
          <w:fldChar w:fldCharType="separate"/>
        </w:r>
        <w:r w:rsidR="00B4490F">
          <w:rPr>
            <w:noProof/>
            <w:webHidden/>
          </w:rPr>
          <w:t>28</w:t>
        </w:r>
        <w:r>
          <w:rPr>
            <w:noProof/>
            <w:webHidden/>
          </w:rPr>
          <w:fldChar w:fldCharType="end"/>
        </w:r>
      </w:hyperlink>
    </w:p>
    <w:p w14:paraId="2AB6FDCF" w14:textId="1A08BB5B" w:rsidR="00496A04" w:rsidRDefault="00496A04">
      <w:pPr>
        <w:pStyle w:val="Verzeichnis2"/>
        <w:rPr>
          <w:rFonts w:asciiTheme="minorHAnsi" w:eastAsiaTheme="minorEastAsia" w:hAnsiTheme="minorHAnsi" w:cstheme="minorBidi"/>
          <w:noProof/>
          <w:sz w:val="22"/>
          <w:szCs w:val="22"/>
          <w:lang w:eastAsia="de-DE"/>
        </w:rPr>
      </w:pPr>
      <w:hyperlink w:anchor="_Toc68534536" w:history="1">
        <w:r w:rsidRPr="00301EA1">
          <w:rPr>
            <w:rStyle w:val="Hyperlink"/>
            <w:noProof/>
          </w:rPr>
          <w:t>2.16</w:t>
        </w:r>
        <w:r>
          <w:rPr>
            <w:rFonts w:asciiTheme="minorHAnsi" w:eastAsiaTheme="minorEastAsia" w:hAnsiTheme="minorHAnsi" w:cstheme="minorBidi"/>
            <w:noProof/>
            <w:sz w:val="22"/>
            <w:szCs w:val="22"/>
            <w:lang w:eastAsia="de-DE"/>
          </w:rPr>
          <w:tab/>
        </w:r>
        <w:r w:rsidRPr="00301EA1">
          <w:rPr>
            <w:rStyle w:val="Hyperlink"/>
            <w:noProof/>
          </w:rPr>
          <w:t>Zusätzlich:</w:t>
        </w:r>
        <w:r>
          <w:rPr>
            <w:noProof/>
            <w:webHidden/>
          </w:rPr>
          <w:tab/>
        </w:r>
        <w:r>
          <w:rPr>
            <w:noProof/>
            <w:webHidden/>
          </w:rPr>
          <w:fldChar w:fldCharType="begin"/>
        </w:r>
        <w:r>
          <w:rPr>
            <w:noProof/>
            <w:webHidden/>
          </w:rPr>
          <w:instrText xml:space="preserve"> PAGEREF _Toc68534536 \h </w:instrText>
        </w:r>
        <w:r>
          <w:rPr>
            <w:noProof/>
            <w:webHidden/>
          </w:rPr>
        </w:r>
        <w:r>
          <w:rPr>
            <w:noProof/>
            <w:webHidden/>
          </w:rPr>
          <w:fldChar w:fldCharType="separate"/>
        </w:r>
        <w:r w:rsidR="00B4490F">
          <w:rPr>
            <w:noProof/>
            <w:webHidden/>
          </w:rPr>
          <w:t>29</w:t>
        </w:r>
        <w:r>
          <w:rPr>
            <w:noProof/>
            <w:webHidden/>
          </w:rPr>
          <w:fldChar w:fldCharType="end"/>
        </w:r>
      </w:hyperlink>
    </w:p>
    <w:p w14:paraId="4933A785" w14:textId="45DEB93E" w:rsidR="00496A04" w:rsidRDefault="00496A04">
      <w:pPr>
        <w:pStyle w:val="Verzeichnis1"/>
        <w:tabs>
          <w:tab w:val="left" w:pos="560"/>
          <w:tab w:val="right" w:leader="dot" w:pos="9062"/>
        </w:tabs>
        <w:rPr>
          <w:rFonts w:asciiTheme="minorHAnsi" w:eastAsiaTheme="minorEastAsia" w:hAnsiTheme="minorHAnsi" w:cstheme="minorBidi"/>
          <w:b w:val="0"/>
          <w:noProof/>
          <w:sz w:val="22"/>
          <w:szCs w:val="22"/>
          <w:lang w:eastAsia="de-DE"/>
        </w:rPr>
      </w:pPr>
      <w:hyperlink w:anchor="_Toc68534537" w:history="1">
        <w:r w:rsidRPr="00301EA1">
          <w:rPr>
            <w:rStyle w:val="Hyperlink"/>
            <w:noProof/>
          </w:rPr>
          <w:t>3</w:t>
        </w:r>
        <w:r>
          <w:rPr>
            <w:rFonts w:asciiTheme="minorHAnsi" w:eastAsiaTheme="minorEastAsia" w:hAnsiTheme="minorHAnsi" w:cstheme="minorBidi"/>
            <w:b w:val="0"/>
            <w:noProof/>
            <w:sz w:val="22"/>
            <w:szCs w:val="22"/>
            <w:lang w:eastAsia="de-DE"/>
          </w:rPr>
          <w:tab/>
        </w:r>
        <w:r w:rsidRPr="00301EA1">
          <w:rPr>
            <w:rStyle w:val="Hyperlink"/>
            <w:noProof/>
          </w:rPr>
          <w:t>Typische Versuchsstände und Aufgaben</w:t>
        </w:r>
        <w:r>
          <w:rPr>
            <w:noProof/>
            <w:webHidden/>
          </w:rPr>
          <w:tab/>
        </w:r>
        <w:r>
          <w:rPr>
            <w:noProof/>
            <w:webHidden/>
          </w:rPr>
          <w:fldChar w:fldCharType="begin"/>
        </w:r>
        <w:r>
          <w:rPr>
            <w:noProof/>
            <w:webHidden/>
          </w:rPr>
          <w:instrText xml:space="preserve"> PAGEREF _Toc68534537 \h </w:instrText>
        </w:r>
        <w:r>
          <w:rPr>
            <w:noProof/>
            <w:webHidden/>
          </w:rPr>
        </w:r>
        <w:r>
          <w:rPr>
            <w:noProof/>
            <w:webHidden/>
          </w:rPr>
          <w:fldChar w:fldCharType="separate"/>
        </w:r>
        <w:r w:rsidR="00B4490F">
          <w:rPr>
            <w:noProof/>
            <w:webHidden/>
          </w:rPr>
          <w:t>32</w:t>
        </w:r>
        <w:r>
          <w:rPr>
            <w:noProof/>
            <w:webHidden/>
          </w:rPr>
          <w:fldChar w:fldCharType="end"/>
        </w:r>
      </w:hyperlink>
    </w:p>
    <w:p w14:paraId="5DAE716E" w14:textId="0B3A4A3F" w:rsidR="00496A04" w:rsidRDefault="00496A04">
      <w:pPr>
        <w:pStyle w:val="Verzeichnis2"/>
        <w:rPr>
          <w:rFonts w:asciiTheme="minorHAnsi" w:eastAsiaTheme="minorEastAsia" w:hAnsiTheme="minorHAnsi" w:cstheme="minorBidi"/>
          <w:noProof/>
          <w:sz w:val="22"/>
          <w:szCs w:val="22"/>
          <w:lang w:eastAsia="de-DE"/>
        </w:rPr>
      </w:pPr>
      <w:hyperlink w:anchor="_Toc68534538" w:history="1">
        <w:r w:rsidRPr="00301EA1">
          <w:rPr>
            <w:rStyle w:val="Hyperlink"/>
            <w:noProof/>
          </w:rPr>
          <w:t>3.1</w:t>
        </w:r>
        <w:r>
          <w:rPr>
            <w:rFonts w:asciiTheme="minorHAnsi" w:eastAsiaTheme="minorEastAsia" w:hAnsiTheme="minorHAnsi" w:cstheme="minorBidi"/>
            <w:noProof/>
            <w:sz w:val="22"/>
            <w:szCs w:val="22"/>
            <w:lang w:eastAsia="de-DE"/>
          </w:rPr>
          <w:tab/>
        </w:r>
        <w:r w:rsidRPr="00301EA1">
          <w:rPr>
            <w:rStyle w:val="Hyperlink"/>
            <w:noProof/>
          </w:rPr>
          <w:t>Typische Versuchsstände</w:t>
        </w:r>
        <w:r>
          <w:rPr>
            <w:noProof/>
            <w:webHidden/>
          </w:rPr>
          <w:tab/>
        </w:r>
        <w:r>
          <w:rPr>
            <w:noProof/>
            <w:webHidden/>
          </w:rPr>
          <w:fldChar w:fldCharType="begin"/>
        </w:r>
        <w:r>
          <w:rPr>
            <w:noProof/>
            <w:webHidden/>
          </w:rPr>
          <w:instrText xml:space="preserve"> PAGEREF _Toc68534538 \h </w:instrText>
        </w:r>
        <w:r>
          <w:rPr>
            <w:noProof/>
            <w:webHidden/>
          </w:rPr>
        </w:r>
        <w:r>
          <w:rPr>
            <w:noProof/>
            <w:webHidden/>
          </w:rPr>
          <w:fldChar w:fldCharType="separate"/>
        </w:r>
        <w:r w:rsidR="00B4490F">
          <w:rPr>
            <w:noProof/>
            <w:webHidden/>
          </w:rPr>
          <w:t>32</w:t>
        </w:r>
        <w:r>
          <w:rPr>
            <w:noProof/>
            <w:webHidden/>
          </w:rPr>
          <w:fldChar w:fldCharType="end"/>
        </w:r>
      </w:hyperlink>
    </w:p>
    <w:p w14:paraId="08427A2E" w14:textId="4D53B365" w:rsidR="00496A04" w:rsidRDefault="00496A04">
      <w:pPr>
        <w:pStyle w:val="Verzeichnis2"/>
        <w:rPr>
          <w:rFonts w:asciiTheme="minorHAnsi" w:eastAsiaTheme="minorEastAsia" w:hAnsiTheme="minorHAnsi" w:cstheme="minorBidi"/>
          <w:noProof/>
          <w:sz w:val="22"/>
          <w:szCs w:val="22"/>
          <w:lang w:eastAsia="de-DE"/>
        </w:rPr>
      </w:pPr>
      <w:hyperlink w:anchor="_Toc68534539" w:history="1">
        <w:r w:rsidRPr="00301EA1">
          <w:rPr>
            <w:rStyle w:val="Hyperlink"/>
            <w:noProof/>
          </w:rPr>
          <w:t>3.2</w:t>
        </w:r>
        <w:r>
          <w:rPr>
            <w:rFonts w:asciiTheme="minorHAnsi" w:eastAsiaTheme="minorEastAsia" w:hAnsiTheme="minorHAnsi" w:cstheme="minorBidi"/>
            <w:noProof/>
            <w:sz w:val="22"/>
            <w:szCs w:val="22"/>
            <w:lang w:eastAsia="de-DE"/>
          </w:rPr>
          <w:tab/>
        </w:r>
        <w:r w:rsidRPr="00301EA1">
          <w:rPr>
            <w:rStyle w:val="Hyperlink"/>
            <w:noProof/>
          </w:rPr>
          <w:t>Typische Verfahren und Aufgabenstellungen</w:t>
        </w:r>
        <w:r>
          <w:rPr>
            <w:noProof/>
            <w:webHidden/>
          </w:rPr>
          <w:tab/>
        </w:r>
        <w:r>
          <w:rPr>
            <w:noProof/>
            <w:webHidden/>
          </w:rPr>
          <w:fldChar w:fldCharType="begin"/>
        </w:r>
        <w:r>
          <w:rPr>
            <w:noProof/>
            <w:webHidden/>
          </w:rPr>
          <w:instrText xml:space="preserve"> PAGEREF _Toc68534539 \h </w:instrText>
        </w:r>
        <w:r>
          <w:rPr>
            <w:noProof/>
            <w:webHidden/>
          </w:rPr>
        </w:r>
        <w:r>
          <w:rPr>
            <w:noProof/>
            <w:webHidden/>
          </w:rPr>
          <w:fldChar w:fldCharType="separate"/>
        </w:r>
        <w:r w:rsidR="00B4490F">
          <w:rPr>
            <w:noProof/>
            <w:webHidden/>
          </w:rPr>
          <w:t>33</w:t>
        </w:r>
        <w:r>
          <w:rPr>
            <w:noProof/>
            <w:webHidden/>
          </w:rPr>
          <w:fldChar w:fldCharType="end"/>
        </w:r>
      </w:hyperlink>
    </w:p>
    <w:p w14:paraId="7955FBCB" w14:textId="28B7FF6B" w:rsidR="00496A04" w:rsidRDefault="00496A04">
      <w:pPr>
        <w:pStyle w:val="Verzeichnis1"/>
        <w:tabs>
          <w:tab w:val="left" w:pos="560"/>
          <w:tab w:val="right" w:leader="dot" w:pos="9062"/>
        </w:tabs>
        <w:rPr>
          <w:rFonts w:asciiTheme="minorHAnsi" w:eastAsiaTheme="minorEastAsia" w:hAnsiTheme="minorHAnsi" w:cstheme="minorBidi"/>
          <w:b w:val="0"/>
          <w:noProof/>
          <w:sz w:val="22"/>
          <w:szCs w:val="22"/>
          <w:lang w:eastAsia="de-DE"/>
        </w:rPr>
      </w:pPr>
      <w:hyperlink w:anchor="_Toc68534540" w:history="1">
        <w:r w:rsidRPr="00301EA1">
          <w:rPr>
            <w:rStyle w:val="Hyperlink"/>
            <w:noProof/>
          </w:rPr>
          <w:t>4</w:t>
        </w:r>
        <w:r>
          <w:rPr>
            <w:rFonts w:asciiTheme="minorHAnsi" w:eastAsiaTheme="minorEastAsia" w:hAnsiTheme="minorHAnsi" w:cstheme="minorBidi"/>
            <w:b w:val="0"/>
            <w:noProof/>
            <w:sz w:val="22"/>
            <w:szCs w:val="22"/>
            <w:lang w:eastAsia="de-DE"/>
          </w:rPr>
          <w:tab/>
        </w:r>
        <w:r w:rsidRPr="00301EA1">
          <w:rPr>
            <w:rStyle w:val="Hyperlink"/>
            <w:noProof/>
          </w:rPr>
          <w:t>Fehlerquellen für die Versuchsauswertung</w:t>
        </w:r>
        <w:r>
          <w:rPr>
            <w:noProof/>
            <w:webHidden/>
          </w:rPr>
          <w:tab/>
        </w:r>
        <w:r>
          <w:rPr>
            <w:noProof/>
            <w:webHidden/>
          </w:rPr>
          <w:fldChar w:fldCharType="begin"/>
        </w:r>
        <w:r>
          <w:rPr>
            <w:noProof/>
            <w:webHidden/>
          </w:rPr>
          <w:instrText xml:space="preserve"> PAGEREF _Toc68534540 \h </w:instrText>
        </w:r>
        <w:r>
          <w:rPr>
            <w:noProof/>
            <w:webHidden/>
          </w:rPr>
        </w:r>
        <w:r>
          <w:rPr>
            <w:noProof/>
            <w:webHidden/>
          </w:rPr>
          <w:fldChar w:fldCharType="separate"/>
        </w:r>
        <w:r w:rsidR="00B4490F">
          <w:rPr>
            <w:noProof/>
            <w:webHidden/>
          </w:rPr>
          <w:t>38</w:t>
        </w:r>
        <w:r>
          <w:rPr>
            <w:noProof/>
            <w:webHidden/>
          </w:rPr>
          <w:fldChar w:fldCharType="end"/>
        </w:r>
      </w:hyperlink>
    </w:p>
    <w:p w14:paraId="72A986B7" w14:textId="4D45DBCD" w:rsidR="00496A04" w:rsidRDefault="00496A04">
      <w:pPr>
        <w:pStyle w:val="Verzeichnis2"/>
        <w:rPr>
          <w:rFonts w:asciiTheme="minorHAnsi" w:eastAsiaTheme="minorEastAsia" w:hAnsiTheme="minorHAnsi" w:cstheme="minorBidi"/>
          <w:noProof/>
          <w:sz w:val="22"/>
          <w:szCs w:val="22"/>
          <w:lang w:eastAsia="de-DE"/>
        </w:rPr>
      </w:pPr>
      <w:hyperlink w:anchor="_Toc68534541" w:history="1">
        <w:r w:rsidRPr="00301EA1">
          <w:rPr>
            <w:rStyle w:val="Hyperlink"/>
            <w:noProof/>
          </w:rPr>
          <w:t>4.1</w:t>
        </w:r>
        <w:r>
          <w:rPr>
            <w:rFonts w:asciiTheme="minorHAnsi" w:eastAsiaTheme="minorEastAsia" w:hAnsiTheme="minorHAnsi" w:cstheme="minorBidi"/>
            <w:noProof/>
            <w:sz w:val="22"/>
            <w:szCs w:val="22"/>
            <w:lang w:eastAsia="de-DE"/>
          </w:rPr>
          <w:tab/>
        </w:r>
        <w:r w:rsidRPr="00301EA1">
          <w:rPr>
            <w:rStyle w:val="Hyperlink"/>
            <w:noProof/>
          </w:rPr>
          <w:t>Zufällige Fehler und systematische Fehler [61]</w:t>
        </w:r>
        <w:r>
          <w:rPr>
            <w:noProof/>
            <w:webHidden/>
          </w:rPr>
          <w:tab/>
        </w:r>
        <w:r>
          <w:rPr>
            <w:noProof/>
            <w:webHidden/>
          </w:rPr>
          <w:fldChar w:fldCharType="begin"/>
        </w:r>
        <w:r>
          <w:rPr>
            <w:noProof/>
            <w:webHidden/>
          </w:rPr>
          <w:instrText xml:space="preserve"> PAGEREF _Toc68534541 \h </w:instrText>
        </w:r>
        <w:r>
          <w:rPr>
            <w:noProof/>
            <w:webHidden/>
          </w:rPr>
        </w:r>
        <w:r>
          <w:rPr>
            <w:noProof/>
            <w:webHidden/>
          </w:rPr>
          <w:fldChar w:fldCharType="separate"/>
        </w:r>
        <w:r w:rsidR="00B4490F">
          <w:rPr>
            <w:noProof/>
            <w:webHidden/>
          </w:rPr>
          <w:t>38</w:t>
        </w:r>
        <w:r>
          <w:rPr>
            <w:noProof/>
            <w:webHidden/>
          </w:rPr>
          <w:fldChar w:fldCharType="end"/>
        </w:r>
      </w:hyperlink>
    </w:p>
    <w:p w14:paraId="6CA210F1" w14:textId="13DBFA5A" w:rsidR="00496A04" w:rsidRDefault="00496A04">
      <w:pPr>
        <w:pStyle w:val="Verzeichnis2"/>
        <w:rPr>
          <w:rFonts w:asciiTheme="minorHAnsi" w:eastAsiaTheme="minorEastAsia" w:hAnsiTheme="minorHAnsi" w:cstheme="minorBidi"/>
          <w:noProof/>
          <w:sz w:val="22"/>
          <w:szCs w:val="22"/>
          <w:lang w:eastAsia="de-DE"/>
        </w:rPr>
      </w:pPr>
      <w:hyperlink w:anchor="_Toc68534542" w:history="1">
        <w:r w:rsidRPr="00301EA1">
          <w:rPr>
            <w:rStyle w:val="Hyperlink"/>
            <w:noProof/>
          </w:rPr>
          <w:t>4.2</w:t>
        </w:r>
        <w:r>
          <w:rPr>
            <w:rFonts w:asciiTheme="minorHAnsi" w:eastAsiaTheme="minorEastAsia" w:hAnsiTheme="minorHAnsi" w:cstheme="minorBidi"/>
            <w:noProof/>
            <w:sz w:val="22"/>
            <w:szCs w:val="22"/>
            <w:lang w:eastAsia="de-DE"/>
          </w:rPr>
          <w:tab/>
        </w:r>
        <w:r w:rsidRPr="00301EA1">
          <w:rPr>
            <w:rStyle w:val="Hyperlink"/>
            <w:noProof/>
          </w:rPr>
          <w:t>Anzahl der Messreihen</w:t>
        </w:r>
        <w:r>
          <w:rPr>
            <w:noProof/>
            <w:webHidden/>
          </w:rPr>
          <w:tab/>
        </w:r>
        <w:r>
          <w:rPr>
            <w:noProof/>
            <w:webHidden/>
          </w:rPr>
          <w:fldChar w:fldCharType="begin"/>
        </w:r>
        <w:r>
          <w:rPr>
            <w:noProof/>
            <w:webHidden/>
          </w:rPr>
          <w:instrText xml:space="preserve"> PAGEREF _Toc68534542 \h </w:instrText>
        </w:r>
        <w:r>
          <w:rPr>
            <w:noProof/>
            <w:webHidden/>
          </w:rPr>
        </w:r>
        <w:r>
          <w:rPr>
            <w:noProof/>
            <w:webHidden/>
          </w:rPr>
          <w:fldChar w:fldCharType="separate"/>
        </w:r>
        <w:r w:rsidR="00B4490F">
          <w:rPr>
            <w:noProof/>
            <w:webHidden/>
          </w:rPr>
          <w:t>39</w:t>
        </w:r>
        <w:r>
          <w:rPr>
            <w:noProof/>
            <w:webHidden/>
          </w:rPr>
          <w:fldChar w:fldCharType="end"/>
        </w:r>
      </w:hyperlink>
    </w:p>
    <w:p w14:paraId="2070CE23" w14:textId="5CBAFB40" w:rsidR="00496A04" w:rsidRDefault="00496A04">
      <w:pPr>
        <w:pStyle w:val="Verzeichnis2"/>
        <w:rPr>
          <w:rFonts w:asciiTheme="minorHAnsi" w:eastAsiaTheme="minorEastAsia" w:hAnsiTheme="minorHAnsi" w:cstheme="minorBidi"/>
          <w:noProof/>
          <w:sz w:val="22"/>
          <w:szCs w:val="22"/>
          <w:lang w:eastAsia="de-DE"/>
        </w:rPr>
      </w:pPr>
      <w:hyperlink w:anchor="_Toc68534543" w:history="1">
        <w:r w:rsidRPr="00301EA1">
          <w:rPr>
            <w:rStyle w:val="Hyperlink"/>
            <w:noProof/>
          </w:rPr>
          <w:t>4.3</w:t>
        </w:r>
        <w:r>
          <w:rPr>
            <w:rFonts w:asciiTheme="minorHAnsi" w:eastAsiaTheme="minorEastAsia" w:hAnsiTheme="minorHAnsi" w:cstheme="minorBidi"/>
            <w:noProof/>
            <w:sz w:val="22"/>
            <w:szCs w:val="22"/>
            <w:lang w:eastAsia="de-DE"/>
          </w:rPr>
          <w:tab/>
        </w:r>
        <w:r w:rsidRPr="00301EA1">
          <w:rPr>
            <w:rStyle w:val="Hyperlink"/>
            <w:noProof/>
          </w:rPr>
          <w:t>Vergleich analoger und digitaler Messungen  [62–65]</w:t>
        </w:r>
        <w:r>
          <w:rPr>
            <w:noProof/>
            <w:webHidden/>
          </w:rPr>
          <w:tab/>
        </w:r>
        <w:r>
          <w:rPr>
            <w:noProof/>
            <w:webHidden/>
          </w:rPr>
          <w:fldChar w:fldCharType="begin"/>
        </w:r>
        <w:r>
          <w:rPr>
            <w:noProof/>
            <w:webHidden/>
          </w:rPr>
          <w:instrText xml:space="preserve"> PAGEREF _Toc68534543 \h </w:instrText>
        </w:r>
        <w:r>
          <w:rPr>
            <w:noProof/>
            <w:webHidden/>
          </w:rPr>
        </w:r>
        <w:r>
          <w:rPr>
            <w:noProof/>
            <w:webHidden/>
          </w:rPr>
          <w:fldChar w:fldCharType="separate"/>
        </w:r>
        <w:r w:rsidR="00B4490F">
          <w:rPr>
            <w:noProof/>
            <w:webHidden/>
          </w:rPr>
          <w:t>39</w:t>
        </w:r>
        <w:r>
          <w:rPr>
            <w:noProof/>
            <w:webHidden/>
          </w:rPr>
          <w:fldChar w:fldCharType="end"/>
        </w:r>
      </w:hyperlink>
    </w:p>
    <w:p w14:paraId="22A0CD70" w14:textId="6626E382" w:rsidR="00496A04" w:rsidRDefault="00496A04">
      <w:pPr>
        <w:pStyle w:val="Verzeichnis2"/>
        <w:rPr>
          <w:rFonts w:asciiTheme="minorHAnsi" w:eastAsiaTheme="minorEastAsia" w:hAnsiTheme="minorHAnsi" w:cstheme="minorBidi"/>
          <w:noProof/>
          <w:sz w:val="22"/>
          <w:szCs w:val="22"/>
          <w:lang w:eastAsia="de-DE"/>
        </w:rPr>
      </w:pPr>
      <w:hyperlink w:anchor="_Toc68534544" w:history="1">
        <w:r w:rsidRPr="00301EA1">
          <w:rPr>
            <w:rStyle w:val="Hyperlink"/>
            <w:noProof/>
          </w:rPr>
          <w:t>4.4</w:t>
        </w:r>
        <w:r>
          <w:rPr>
            <w:rFonts w:asciiTheme="minorHAnsi" w:eastAsiaTheme="minorEastAsia" w:hAnsiTheme="minorHAnsi" w:cstheme="minorBidi"/>
            <w:noProof/>
            <w:sz w:val="22"/>
            <w:szCs w:val="22"/>
            <w:lang w:eastAsia="de-DE"/>
          </w:rPr>
          <w:tab/>
        </w:r>
        <w:r w:rsidRPr="00301EA1">
          <w:rPr>
            <w:rStyle w:val="Hyperlink"/>
            <w:noProof/>
          </w:rPr>
          <w:t>Genauigkeitsklasse und Fehlertoleranzen [66–71]</w:t>
        </w:r>
        <w:r>
          <w:rPr>
            <w:noProof/>
            <w:webHidden/>
          </w:rPr>
          <w:tab/>
        </w:r>
        <w:r>
          <w:rPr>
            <w:noProof/>
            <w:webHidden/>
          </w:rPr>
          <w:fldChar w:fldCharType="begin"/>
        </w:r>
        <w:r>
          <w:rPr>
            <w:noProof/>
            <w:webHidden/>
          </w:rPr>
          <w:instrText xml:space="preserve"> PAGEREF _Toc68534544 \h </w:instrText>
        </w:r>
        <w:r>
          <w:rPr>
            <w:noProof/>
            <w:webHidden/>
          </w:rPr>
        </w:r>
        <w:r>
          <w:rPr>
            <w:noProof/>
            <w:webHidden/>
          </w:rPr>
          <w:fldChar w:fldCharType="separate"/>
        </w:r>
        <w:r w:rsidR="00B4490F">
          <w:rPr>
            <w:noProof/>
            <w:webHidden/>
          </w:rPr>
          <w:t>40</w:t>
        </w:r>
        <w:r>
          <w:rPr>
            <w:noProof/>
            <w:webHidden/>
          </w:rPr>
          <w:fldChar w:fldCharType="end"/>
        </w:r>
      </w:hyperlink>
    </w:p>
    <w:p w14:paraId="0DF6086C" w14:textId="0CC194DD" w:rsidR="00496A04" w:rsidRDefault="00496A04">
      <w:pPr>
        <w:pStyle w:val="Verzeichnis2"/>
        <w:rPr>
          <w:rFonts w:asciiTheme="minorHAnsi" w:eastAsiaTheme="minorEastAsia" w:hAnsiTheme="minorHAnsi" w:cstheme="minorBidi"/>
          <w:noProof/>
          <w:sz w:val="22"/>
          <w:szCs w:val="22"/>
          <w:lang w:eastAsia="de-DE"/>
        </w:rPr>
      </w:pPr>
      <w:hyperlink w:anchor="_Toc68534545" w:history="1">
        <w:r w:rsidRPr="00301EA1">
          <w:rPr>
            <w:rStyle w:val="Hyperlink"/>
            <w:noProof/>
          </w:rPr>
          <w:t>4.5</w:t>
        </w:r>
        <w:r>
          <w:rPr>
            <w:rFonts w:asciiTheme="minorHAnsi" w:eastAsiaTheme="minorEastAsia" w:hAnsiTheme="minorHAnsi" w:cstheme="minorBidi"/>
            <w:noProof/>
            <w:sz w:val="22"/>
            <w:szCs w:val="22"/>
            <w:lang w:eastAsia="de-DE"/>
          </w:rPr>
          <w:tab/>
        </w:r>
        <w:r w:rsidRPr="00301EA1">
          <w:rPr>
            <w:rStyle w:val="Hyperlink"/>
            <w:noProof/>
          </w:rPr>
          <w:t>Vertrauenswürdigkeit verschiedener Messungen</w:t>
        </w:r>
        <w:r>
          <w:rPr>
            <w:noProof/>
            <w:webHidden/>
          </w:rPr>
          <w:tab/>
        </w:r>
        <w:r>
          <w:rPr>
            <w:noProof/>
            <w:webHidden/>
          </w:rPr>
          <w:fldChar w:fldCharType="begin"/>
        </w:r>
        <w:r>
          <w:rPr>
            <w:noProof/>
            <w:webHidden/>
          </w:rPr>
          <w:instrText xml:space="preserve"> PAGEREF _Toc68534545 \h </w:instrText>
        </w:r>
        <w:r>
          <w:rPr>
            <w:noProof/>
            <w:webHidden/>
          </w:rPr>
        </w:r>
        <w:r>
          <w:rPr>
            <w:noProof/>
            <w:webHidden/>
          </w:rPr>
          <w:fldChar w:fldCharType="separate"/>
        </w:r>
        <w:r w:rsidR="00B4490F">
          <w:rPr>
            <w:noProof/>
            <w:webHidden/>
          </w:rPr>
          <w:t>41</w:t>
        </w:r>
        <w:r>
          <w:rPr>
            <w:noProof/>
            <w:webHidden/>
          </w:rPr>
          <w:fldChar w:fldCharType="end"/>
        </w:r>
      </w:hyperlink>
    </w:p>
    <w:p w14:paraId="50A7C0A6" w14:textId="32ADDCB2" w:rsidR="00C52B62" w:rsidRPr="00595FAB" w:rsidRDefault="00873E08" w:rsidP="00595FAB">
      <w:r>
        <w:rPr>
          <w:rFonts w:ascii="Roboto" w:hAnsi="Roboto"/>
          <w:b/>
          <w:sz w:val="28"/>
        </w:rPr>
        <w:lastRenderedPageBreak/>
        <w:fldChar w:fldCharType="end"/>
      </w:r>
    </w:p>
    <w:p w14:paraId="36B5C927" w14:textId="77777777" w:rsidR="00526510" w:rsidRDefault="00C52B62" w:rsidP="00410B9D">
      <w:pPr>
        <w:sectPr w:rsidR="00526510" w:rsidSect="003236AE">
          <w:footerReference w:type="default" r:id="rId16"/>
          <w:pgSz w:w="11906" w:h="16838"/>
          <w:pgMar w:top="1417" w:right="1417" w:bottom="1134" w:left="1417" w:header="708" w:footer="567" w:gutter="0"/>
          <w:cols w:space="708"/>
          <w:titlePg/>
          <w:docGrid w:linePitch="360"/>
        </w:sectPr>
      </w:pPr>
      <w:r>
        <w:br w:type="page"/>
      </w:r>
    </w:p>
    <w:p w14:paraId="79B007A7" w14:textId="17B70A89" w:rsidR="00E269A5" w:rsidRPr="00AA166C" w:rsidRDefault="00012948" w:rsidP="00FB01EB">
      <w:pPr>
        <w:pStyle w:val="berschrift1"/>
      </w:pPr>
      <w:bookmarkStart w:id="1" w:name="_Toc68534519"/>
      <w:r w:rsidRPr="00AA166C">
        <w:lastRenderedPageBreak/>
        <w:t>Sicherheit</w:t>
      </w:r>
      <w:r w:rsidR="00FB01EB" w:rsidRPr="00AA166C">
        <w:t>s</w:t>
      </w:r>
      <w:r w:rsidRPr="00AA166C">
        <w:t>maßnahmen</w:t>
      </w:r>
      <w:bookmarkEnd w:id="1"/>
    </w:p>
    <w:p w14:paraId="794094E8" w14:textId="0A3A2D8D" w:rsidR="00892A1B" w:rsidRPr="003A1459" w:rsidRDefault="00843FDD" w:rsidP="003A1459">
      <w:pPr>
        <w:pStyle w:val="AllgStichpunkte"/>
      </w:pPr>
      <w:r w:rsidRPr="003A1459">
        <w:t>es ist</w:t>
      </w:r>
      <w:r w:rsidR="003723B2" w:rsidRPr="003A1459">
        <w:t xml:space="preserve"> </w:t>
      </w:r>
      <w:r w:rsidRPr="003A1459">
        <w:t xml:space="preserve">sich stets über den durchzuführenden </w:t>
      </w:r>
      <w:r w:rsidR="00214B88" w:rsidRPr="003A1459">
        <w:t xml:space="preserve">Versuchsaufbau, </w:t>
      </w:r>
      <w:r w:rsidR="00071295" w:rsidRPr="003A1459">
        <w:br/>
      </w:r>
      <w:r w:rsidR="00214B88" w:rsidRPr="003A1459">
        <w:t>sowie</w:t>
      </w:r>
      <w:r w:rsidRPr="003A1459">
        <w:t xml:space="preserve"> die genutzten Stoffe/Chemikalien zu informieren und </w:t>
      </w:r>
      <w:r w:rsidR="00214B88" w:rsidRPr="003A1459">
        <w:t>deren Gefahr</w:t>
      </w:r>
      <w:r w:rsidRPr="003A1459">
        <w:t xml:space="preserve"> </w:t>
      </w:r>
      <w:r w:rsidR="001B74D8">
        <w:t xml:space="preserve">ausgehend von der Menge </w:t>
      </w:r>
      <w:r w:rsidRPr="003A1459">
        <w:t>abzuschätzen</w:t>
      </w:r>
    </w:p>
    <w:p w14:paraId="7A9775F7" w14:textId="66ECDACF" w:rsidR="00892A1B" w:rsidRPr="003A1459" w:rsidRDefault="00843FDD" w:rsidP="003A1459">
      <w:pPr>
        <w:pStyle w:val="AllgStichpunkte"/>
      </w:pPr>
      <w:r w:rsidRPr="003A1459">
        <w:t xml:space="preserve">das Tragen von Schutzkleidung ist Pflicht </w:t>
      </w:r>
      <w:r w:rsidR="00226426">
        <w:br/>
      </w:r>
      <w:r w:rsidRPr="003A1459">
        <w:t xml:space="preserve">(Kittel, Brille, </w:t>
      </w:r>
      <w:r w:rsidR="00214B88" w:rsidRPr="003A1459">
        <w:t>evtl. Handschuhe</w:t>
      </w:r>
      <w:r w:rsidRPr="003A1459">
        <w:t>)</w:t>
      </w:r>
    </w:p>
    <w:p w14:paraId="09362B7C" w14:textId="1B6C312B" w:rsidR="00214B88" w:rsidRPr="003A1459" w:rsidRDefault="00843FDD" w:rsidP="003A1459">
      <w:pPr>
        <w:pStyle w:val="AllgStichpunkte"/>
      </w:pPr>
      <w:r w:rsidRPr="003A1459">
        <w:t>je nach Risiko sind die Versuche nur unter Beaufsichtigung oder</w:t>
      </w:r>
      <w:r w:rsidR="002403C0" w:rsidRPr="003A1459">
        <w:t xml:space="preserve"> </w:t>
      </w:r>
      <w:r w:rsidRPr="003A1459">
        <w:t>unter einem Abzug durchzuführen</w:t>
      </w:r>
    </w:p>
    <w:p w14:paraId="1C545DBB" w14:textId="7E2EF6BB" w:rsidR="00892A1B" w:rsidRPr="003A1459" w:rsidRDefault="00843FDD" w:rsidP="00C6652F">
      <w:pPr>
        <w:pStyle w:val="AllgStichpunkte"/>
        <w:jc w:val="left"/>
      </w:pPr>
      <w:r w:rsidRPr="003A1459">
        <w:t>Essen und Trinken ist im Labor verboten</w:t>
      </w:r>
    </w:p>
    <w:p w14:paraId="129285D0" w14:textId="6ECB0CD8" w:rsidR="00892A1B" w:rsidRPr="003A1459" w:rsidRDefault="00843FDD" w:rsidP="003A1459">
      <w:pPr>
        <w:pStyle w:val="AllgStichpunkte"/>
      </w:pPr>
      <w:r w:rsidRPr="003A1459">
        <w:t xml:space="preserve">Hände </w:t>
      </w:r>
      <w:r w:rsidR="006A0F99">
        <w:t xml:space="preserve">müssen </w:t>
      </w:r>
      <w:r w:rsidRPr="003A1459">
        <w:t>nach der Versuchsdurchführung gewaschen werden</w:t>
      </w:r>
    </w:p>
    <w:p w14:paraId="7950E16E" w14:textId="70461244" w:rsidR="00892A1B" w:rsidRPr="003A1459" w:rsidRDefault="00843FDD" w:rsidP="003A1459">
      <w:pPr>
        <w:pStyle w:val="AllgStichpunkte"/>
      </w:pPr>
      <w:r w:rsidRPr="003A1459">
        <w:t>Um an höhere liegende Objekte zu gelangen, ist eine Leiter (</w:t>
      </w:r>
      <w:r w:rsidR="00214B88" w:rsidRPr="003A1459">
        <w:t>zu zweit</w:t>
      </w:r>
      <w:r w:rsidRPr="003A1459">
        <w:t>) oder ein Elefantenfuß zu nutzen</w:t>
      </w:r>
    </w:p>
    <w:p w14:paraId="76D2B57D" w14:textId="77777777" w:rsidR="00892A1B" w:rsidRPr="003A1459" w:rsidRDefault="00843FDD" w:rsidP="003A1459">
      <w:pPr>
        <w:pStyle w:val="AllgStichpunkte"/>
      </w:pPr>
      <w:r w:rsidRPr="003A1459">
        <w:t>Fluchtwege sind stets freizuhalten</w:t>
      </w:r>
    </w:p>
    <w:p w14:paraId="7A74DB2B" w14:textId="77777777" w:rsidR="00892A1B" w:rsidRPr="00722433" w:rsidRDefault="00843FDD" w:rsidP="002350C0">
      <w:pPr>
        <w:pStyle w:val="Listenabsatz"/>
        <w:numPr>
          <w:ilvl w:val="0"/>
          <w:numId w:val="3"/>
        </w:numPr>
        <w:ind w:hanging="357"/>
        <w:rPr>
          <w:rFonts w:ascii="Roboto Slab Medium" w:hAnsi="Roboto Slab Medium"/>
          <w:b/>
          <w:bCs/>
          <w:sz w:val="32"/>
          <w:szCs w:val="32"/>
        </w:rPr>
      </w:pPr>
      <w:r w:rsidRPr="00722433">
        <w:rPr>
          <w:rFonts w:ascii="Roboto Slab Medium" w:hAnsi="Roboto Slab Medium"/>
          <w:b/>
          <w:bCs/>
          <w:sz w:val="32"/>
          <w:szCs w:val="32"/>
        </w:rPr>
        <w:t>Notfalltelefonnummern:</w:t>
      </w:r>
    </w:p>
    <w:p w14:paraId="51D46764" w14:textId="7B50AE9B" w:rsidR="00971F0E" w:rsidRPr="00722433" w:rsidRDefault="00214B88" w:rsidP="002350C0">
      <w:pPr>
        <w:pStyle w:val="Listenabsatz"/>
        <w:numPr>
          <w:ilvl w:val="1"/>
          <w:numId w:val="3"/>
        </w:numPr>
        <w:ind w:hanging="357"/>
        <w:rPr>
          <w:rFonts w:ascii="Roboto Slab Medium" w:hAnsi="Roboto Slab Medium"/>
          <w:b/>
          <w:bCs/>
          <w:sz w:val="32"/>
          <w:szCs w:val="32"/>
        </w:rPr>
      </w:pPr>
      <w:r w:rsidRPr="00722433">
        <w:rPr>
          <w:rFonts w:ascii="Roboto Slab Medium" w:hAnsi="Roboto Slab Medium"/>
          <w:b/>
          <w:bCs/>
          <w:sz w:val="32"/>
          <w:szCs w:val="32"/>
        </w:rPr>
        <w:t>L</w:t>
      </w:r>
      <w:r w:rsidR="00843FDD" w:rsidRPr="00722433">
        <w:rPr>
          <w:rFonts w:ascii="Roboto Slab Medium" w:hAnsi="Roboto Slab Medium"/>
          <w:b/>
          <w:bCs/>
          <w:sz w:val="32"/>
          <w:szCs w:val="32"/>
        </w:rPr>
        <w:t>abortelefon: 2666</w:t>
      </w:r>
    </w:p>
    <w:p w14:paraId="7DAE672C" w14:textId="5B330DCF" w:rsidR="00892A1B" w:rsidRPr="00722433" w:rsidRDefault="00843FDD" w:rsidP="002350C0">
      <w:pPr>
        <w:pStyle w:val="Listenabsatz"/>
        <w:numPr>
          <w:ilvl w:val="1"/>
          <w:numId w:val="3"/>
        </w:numPr>
        <w:ind w:hanging="357"/>
        <w:contextualSpacing w:val="0"/>
        <w:rPr>
          <w:rFonts w:ascii="Roboto Slab Medium" w:hAnsi="Roboto Slab Medium"/>
          <w:b/>
          <w:bCs/>
          <w:sz w:val="32"/>
          <w:szCs w:val="32"/>
        </w:rPr>
      </w:pPr>
      <w:r w:rsidRPr="00722433">
        <w:rPr>
          <w:rFonts w:ascii="Roboto Slab Medium" w:hAnsi="Roboto Slab Medium"/>
          <w:b/>
          <w:bCs/>
          <w:sz w:val="32"/>
          <w:szCs w:val="32"/>
        </w:rPr>
        <w:t>Handy: 112</w:t>
      </w:r>
    </w:p>
    <w:p w14:paraId="1E57C7A8" w14:textId="656EB402" w:rsidR="003D227A" w:rsidRDefault="00843FDD" w:rsidP="002350C0">
      <w:pPr>
        <w:pStyle w:val="Listenabsatz"/>
        <w:numPr>
          <w:ilvl w:val="0"/>
          <w:numId w:val="3"/>
        </w:numPr>
        <w:ind w:hanging="357"/>
        <w:contextualSpacing w:val="0"/>
        <w:rPr>
          <w:rFonts w:ascii="Roboto Slab Medium" w:hAnsi="Roboto Slab Medium"/>
          <w:b/>
          <w:bCs/>
          <w:sz w:val="44"/>
          <w:szCs w:val="44"/>
        </w:rPr>
      </w:pPr>
      <w:r w:rsidRPr="00722433">
        <w:rPr>
          <w:rFonts w:ascii="Roboto Slab Medium" w:hAnsi="Roboto Slab Medium"/>
          <w:b/>
          <w:bCs/>
          <w:sz w:val="44"/>
          <w:szCs w:val="44"/>
        </w:rPr>
        <w:t>Hilfe holen</w:t>
      </w:r>
      <w:r w:rsidR="00534FAC" w:rsidRPr="00722433">
        <w:rPr>
          <w:rFonts w:ascii="Roboto Slab Medium" w:hAnsi="Roboto Slab Medium"/>
          <w:b/>
          <w:bCs/>
          <w:sz w:val="44"/>
          <w:szCs w:val="44"/>
        </w:rPr>
        <w:t>!</w:t>
      </w:r>
    </w:p>
    <w:p w14:paraId="62FC94D4" w14:textId="77777777" w:rsidR="00BE2045" w:rsidRPr="00722433" w:rsidRDefault="00BE2045" w:rsidP="00BE2045">
      <w:pPr>
        <w:pStyle w:val="Listenabsatz"/>
        <w:contextualSpacing w:val="0"/>
        <w:rPr>
          <w:rFonts w:ascii="Roboto Slab Medium" w:hAnsi="Roboto Slab Medium"/>
          <w:b/>
          <w:bCs/>
          <w:sz w:val="44"/>
          <w:szCs w:val="44"/>
        </w:rPr>
      </w:pPr>
    </w:p>
    <w:p w14:paraId="3890B6D2" w14:textId="38ECA11B" w:rsidR="003D227A" w:rsidRDefault="003D227A" w:rsidP="000314C5">
      <w:pPr>
        <w:pStyle w:val="berschrift2"/>
      </w:pPr>
      <w:r>
        <w:br w:type="page"/>
      </w:r>
    </w:p>
    <w:p w14:paraId="3EC00063" w14:textId="5262BC2C" w:rsidR="00F40E05" w:rsidRDefault="00BD3AF9" w:rsidP="00FB01EB">
      <w:pPr>
        <w:pStyle w:val="berschrift1"/>
      </w:pPr>
      <w:bookmarkStart w:id="2" w:name="_Toc68534520"/>
      <w:r w:rsidRPr="00FB01EB">
        <w:lastRenderedPageBreak/>
        <w:t>Laborgeräte</w:t>
      </w:r>
      <w:r>
        <w:t xml:space="preserve"> und Werkzeuge</w:t>
      </w:r>
      <w:bookmarkEnd w:id="2"/>
    </w:p>
    <w:p w14:paraId="2603FC2C" w14:textId="4B7596A6" w:rsidR="007B2210" w:rsidRPr="00FC6543" w:rsidRDefault="00F40E05" w:rsidP="00FC6543">
      <w:r w:rsidRPr="00FC6543">
        <w:t xml:space="preserve">Im Umgang mit Laborgeräten ergeben sich mehrere </w:t>
      </w:r>
      <w:r w:rsidRPr="00AA166C">
        <w:t>Fehlerquellen</w:t>
      </w:r>
      <w:r w:rsidRPr="00FC6543">
        <w:t>, welche in der Auswertung von Versuchen relevant sein können. Zudem sollte jeweils der Nutzen des jeweiligen Arbeitsmittels bekannt sein, um Messungenauigkeiten zu vermeiden.</w:t>
      </w:r>
    </w:p>
    <w:p w14:paraId="67DCF420" w14:textId="7365A2DC" w:rsidR="00F2106D" w:rsidRPr="00FB01EB" w:rsidRDefault="00FE091D" w:rsidP="00BE1C7C">
      <w:pPr>
        <w:pStyle w:val="berschrift2"/>
      </w:pPr>
      <w:bookmarkStart w:id="3" w:name="_Toc68534521"/>
      <w:r w:rsidRPr="00FB01EB">
        <w:t>Allgemeiner Apparaturaufbau</w:t>
      </w:r>
      <w:bookmarkEnd w:id="3"/>
    </w:p>
    <w:p w14:paraId="0F6E314C" w14:textId="7605C095" w:rsidR="008973DE" w:rsidRPr="00FC6543" w:rsidRDefault="002439F5" w:rsidP="002D18A7">
      <w:pPr>
        <w:pStyle w:val="AllgAufzhlung"/>
      </w:pPr>
      <w:r w:rsidRPr="00FC6543">
        <w:t>Vor dem Aufbau überzeugt man sich, dass die Geräte unbeschädigt, einwandfrei nutzbar und sauber sind.</w:t>
      </w:r>
    </w:p>
    <w:p w14:paraId="2829ACCE" w14:textId="268C10E0" w:rsidR="00FD47F4" w:rsidRPr="00FC6543" w:rsidRDefault="00FD47F4" w:rsidP="002D18A7">
      <w:pPr>
        <w:pStyle w:val="AllgAufzhlung"/>
      </w:pPr>
      <w:r w:rsidRPr="00FC6543">
        <w:t>Es ist immer darauf zu achten, dass die Apparatur von unten nach oben und von links nach rechts aufgebaut wird</w:t>
      </w:r>
      <w:r w:rsidR="00A1059C">
        <w:t xml:space="preserve"> (sieh</w:t>
      </w:r>
      <w:r w:rsidR="00F71FC5">
        <w:t xml:space="preserve">e </w:t>
      </w:r>
      <w:r w:rsidR="00F71FC5">
        <w:fldChar w:fldCharType="begin"/>
      </w:r>
      <w:r w:rsidR="00F71FC5">
        <w:instrText xml:space="preserve"> REF _Ref65226265 \h </w:instrText>
      </w:r>
      <w:r w:rsidR="00F71FC5">
        <w:fldChar w:fldCharType="separate"/>
      </w:r>
      <w:r w:rsidR="00B4490F">
        <w:t xml:space="preserve">Abb. </w:t>
      </w:r>
      <w:r w:rsidR="00B4490F">
        <w:rPr>
          <w:noProof/>
        </w:rPr>
        <w:t>1</w:t>
      </w:r>
      <w:r w:rsidR="00F71FC5">
        <w:fldChar w:fldCharType="end"/>
      </w:r>
      <w:r w:rsidR="00A1059C">
        <w:t>)</w:t>
      </w:r>
      <w:r w:rsidRPr="00FC6543">
        <w:t xml:space="preserve">. </w:t>
      </w:r>
    </w:p>
    <w:p w14:paraId="05E06496" w14:textId="6337CA1D" w:rsidR="00FD47F4" w:rsidRPr="00FC6543" w:rsidRDefault="00FD47F4" w:rsidP="002D18A7">
      <w:pPr>
        <w:pStyle w:val="AllgAufzhlung"/>
      </w:pPr>
      <w:r w:rsidRPr="00FC6543">
        <w:t>Hierbei soll die offene Seite der Muffe nach links und die Flügelschraube der Klammer nach rechts zeigen</w:t>
      </w:r>
      <w:r w:rsidR="00065665">
        <w:t xml:space="preserve"> (sieh</w:t>
      </w:r>
      <w:r w:rsidR="00F71FC5">
        <w:t xml:space="preserve">e </w:t>
      </w:r>
      <w:r w:rsidR="00F71FC5">
        <w:fldChar w:fldCharType="begin"/>
      </w:r>
      <w:r w:rsidR="00F71FC5">
        <w:instrText xml:space="preserve"> REF _Ref65226246 \h </w:instrText>
      </w:r>
      <w:r w:rsidR="00F71FC5">
        <w:fldChar w:fldCharType="separate"/>
      </w:r>
      <w:r w:rsidR="00B4490F">
        <w:t xml:space="preserve">Abb. </w:t>
      </w:r>
      <w:r w:rsidR="00B4490F">
        <w:rPr>
          <w:noProof/>
        </w:rPr>
        <w:t>2</w:t>
      </w:r>
      <w:r w:rsidR="00F71FC5">
        <w:fldChar w:fldCharType="end"/>
      </w:r>
      <w:r w:rsidR="00065665">
        <w:t>)</w:t>
      </w:r>
      <w:r w:rsidR="00065665" w:rsidRPr="00FC6543">
        <w:t>.</w:t>
      </w:r>
    </w:p>
    <w:p w14:paraId="46FE0DD9" w14:textId="77777777" w:rsidR="00FD47F4" w:rsidRPr="00FC6543" w:rsidRDefault="00FD47F4" w:rsidP="002D18A7">
      <w:pPr>
        <w:pStyle w:val="AllgAufzhlung"/>
      </w:pPr>
      <w:r w:rsidRPr="00FC6543">
        <w:t xml:space="preserve">Vor dem Aufbau der Apparatur ist zu überlegen auf welche Höhe die Hebebühne einzustellen ist, um gegebenenfalls die Probe ohne Abbau der Messapparaturen zu erreichen. </w:t>
      </w:r>
    </w:p>
    <w:p w14:paraId="5B3D3F11" w14:textId="2120E5EC" w:rsidR="00FD47F4" w:rsidRPr="00FC6543" w:rsidRDefault="00FD47F4" w:rsidP="002D18A7">
      <w:pPr>
        <w:pStyle w:val="AllgAufzhlung"/>
      </w:pPr>
      <w:r w:rsidRPr="00FC6543">
        <w:t>Die Brücke der Muffe soll die Klammer unterstützen</w:t>
      </w:r>
      <w:r w:rsidR="00065665">
        <w:t xml:space="preserve"> (sieh</w:t>
      </w:r>
      <w:r w:rsidR="00F71FC5">
        <w:t xml:space="preserve">e </w:t>
      </w:r>
      <w:r w:rsidR="00F71FC5">
        <w:fldChar w:fldCharType="begin"/>
      </w:r>
      <w:r w:rsidR="00F71FC5">
        <w:instrText xml:space="preserve"> REF _Ref65226246 \h </w:instrText>
      </w:r>
      <w:r w:rsidR="00F71FC5">
        <w:fldChar w:fldCharType="separate"/>
      </w:r>
      <w:r w:rsidR="00B4490F">
        <w:t xml:space="preserve">Abb. </w:t>
      </w:r>
      <w:r w:rsidR="00B4490F">
        <w:rPr>
          <w:noProof/>
        </w:rPr>
        <w:t>2</w:t>
      </w:r>
      <w:r w:rsidR="00F71FC5">
        <w:fldChar w:fldCharType="end"/>
      </w:r>
      <w:r w:rsidR="00065665">
        <w:t>)</w:t>
      </w:r>
      <w:r w:rsidRPr="00FC6543">
        <w:t xml:space="preserve">. </w:t>
      </w:r>
    </w:p>
    <w:p w14:paraId="2BBA0A90" w14:textId="77777777" w:rsidR="00FD47F4" w:rsidRPr="00FC6543" w:rsidRDefault="00FD47F4" w:rsidP="002D18A7">
      <w:pPr>
        <w:pStyle w:val="AllgAufzhlung"/>
      </w:pPr>
      <w:r w:rsidRPr="00FC6543">
        <w:t xml:space="preserve">Sinnvoller, lotrechter und winkliger Aufbau ist von besonderer Bedeutung. </w:t>
      </w:r>
    </w:p>
    <w:p w14:paraId="46DD9140" w14:textId="77777777" w:rsidR="00FD47F4" w:rsidRPr="00FC6543" w:rsidRDefault="00FD47F4" w:rsidP="002D18A7">
      <w:pPr>
        <w:pStyle w:val="AllgAufzhlung"/>
      </w:pPr>
      <w:r w:rsidRPr="00FC6543">
        <w:t xml:space="preserve">Beim Klammern erst den feststehenden Teil der Klammer an das Gerät anlegen und dann erst den beweglichen Teil anziehen. </w:t>
      </w:r>
    </w:p>
    <w:p w14:paraId="1744B68B" w14:textId="2C512DED" w:rsidR="00FD47F4" w:rsidRPr="00FC6543" w:rsidRDefault="00FD47F4" w:rsidP="002D18A7">
      <w:pPr>
        <w:pStyle w:val="AllgAufzhlung"/>
      </w:pPr>
      <w:r w:rsidRPr="00FC6543">
        <w:t>Bei Schliffapparaturen auf Spannungsfreiheit achten und dass die obere Hälfte der Schliffe mit</w:t>
      </w:r>
      <w:r w:rsidR="005F13F5">
        <w:t xml:space="preserve"> sehr wenig</w:t>
      </w:r>
      <w:r w:rsidRPr="00FC6543">
        <w:t xml:space="preserve"> Schlifffett gleichmäßig und durchsichtig gefettet ist. </w:t>
      </w:r>
    </w:p>
    <w:p w14:paraId="4D25F1D4" w14:textId="77777777" w:rsidR="00FD47F4" w:rsidRPr="00FC6543" w:rsidRDefault="00FD47F4" w:rsidP="002D18A7">
      <w:pPr>
        <w:pStyle w:val="AllgAufzhlung"/>
      </w:pPr>
      <w:r w:rsidRPr="00FC6543">
        <w:t xml:space="preserve">Schliffverbindung nicht zusammenpressen und nie unnötige längere Zeit Alkalien, Phosphorsäure und Wasserdampf aussetzen. </w:t>
      </w:r>
    </w:p>
    <w:p w14:paraId="16D450DC" w14:textId="3F6A16B1" w:rsidR="00FD565D" w:rsidRDefault="00FD47F4" w:rsidP="002D18A7">
      <w:pPr>
        <w:pStyle w:val="AllgAufzhlung"/>
      </w:pPr>
      <w:r w:rsidRPr="00FC6543">
        <w:t>Schlauchverbindung möglichst kurzhalten und vor heißen Apparaturteilen, gegebenenfalls durch gebündeltes Hochbinden schützen.</w:t>
      </w:r>
    </w:p>
    <w:p w14:paraId="7726DD5D" w14:textId="2E18FA8F" w:rsidR="009F26B1" w:rsidRDefault="00FD565D" w:rsidP="009F26B1">
      <w:pPr>
        <w:spacing w:after="160"/>
        <w:jc w:val="left"/>
      </w:pPr>
      <w:r>
        <w:br w:type="page"/>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1"/>
        <w:gridCol w:w="5391"/>
      </w:tblGrid>
      <w:tr w:rsidR="006C77D2" w14:paraId="5967D910" w14:textId="77777777" w:rsidTr="001E56BA">
        <w:tc>
          <w:tcPr>
            <w:tcW w:w="3396" w:type="dxa"/>
            <w:vAlign w:val="center"/>
          </w:tcPr>
          <w:p w14:paraId="3BEBAA23" w14:textId="77777777" w:rsidR="001E56BA" w:rsidRDefault="001E56BA" w:rsidP="001E56BA">
            <w:pPr>
              <w:keepNext/>
              <w:spacing w:after="0"/>
              <w:jc w:val="center"/>
            </w:pPr>
            <w:bookmarkStart w:id="4" w:name="_CTVK001bd3f47cfa9a944a0979b7c572a77bfa4"/>
            <w:r>
              <w:rPr>
                <w:noProof/>
              </w:rPr>
              <w:lastRenderedPageBreak/>
              <w:drawing>
                <wp:inline distT="0" distB="0" distL="0" distR="0" wp14:anchorId="741FCD3B" wp14:editId="17244501">
                  <wp:extent cx="2200275" cy="3449276"/>
                  <wp:effectExtent l="0" t="0" r="0" b="0"/>
                  <wp:docPr id="236" name="Grafik 236"/>
                  <wp:cNvGraphicFramePr/>
                  <a:graphic xmlns:a="http://schemas.openxmlformats.org/drawingml/2006/main">
                    <a:graphicData uri="http://schemas.openxmlformats.org/drawingml/2006/picture">
                      <pic:pic xmlns:pic="http://schemas.openxmlformats.org/drawingml/2006/picture">
                        <pic:nvPicPr>
                          <pic:cNvPr id="236" name=""/>
                          <pic:cNvPicPr/>
                        </pic:nvPicPr>
                        <pic:blipFill>
                          <a:blip r:embed="rId17">
                            <a:extLst>
                              <a:ext uri="{28A0092B-C50C-407E-A947-70E740481C1C}">
                                <a14:useLocalDpi xmlns:a14="http://schemas.microsoft.com/office/drawing/2010/main" val="0"/>
                              </a:ext>
                            </a:extLst>
                          </a:blip>
                          <a:stretch>
                            <a:fillRect/>
                          </a:stretch>
                        </pic:blipFill>
                        <pic:spPr>
                          <a:xfrm>
                            <a:off x="0" y="0"/>
                            <a:ext cx="2264773" cy="3550386"/>
                          </a:xfrm>
                          <a:prstGeom prst="rect">
                            <a:avLst/>
                          </a:prstGeom>
                        </pic:spPr>
                      </pic:pic>
                    </a:graphicData>
                  </a:graphic>
                </wp:inline>
              </w:drawing>
            </w:r>
            <w:bookmarkEnd w:id="4"/>
          </w:p>
          <w:p w14:paraId="10732A91" w14:textId="3ED1DBBA" w:rsidR="009F26B1" w:rsidRDefault="001E56BA" w:rsidP="001E56BA">
            <w:pPr>
              <w:pStyle w:val="Beschriftung"/>
            </w:pPr>
            <w:bookmarkStart w:id="5" w:name="_Ref65226265"/>
            <w:r>
              <w:t xml:space="preserve">Abb. </w:t>
            </w:r>
            <w:r w:rsidR="008D6E42">
              <w:fldChar w:fldCharType="begin"/>
            </w:r>
            <w:r w:rsidR="008D6E42">
              <w:instrText xml:space="preserve"> SEQ Abb. \* ARABIC </w:instrText>
            </w:r>
            <w:r w:rsidR="008D6E42">
              <w:fldChar w:fldCharType="separate"/>
            </w:r>
            <w:r w:rsidR="00B4490F">
              <w:rPr>
                <w:noProof/>
              </w:rPr>
              <w:t>1</w:t>
            </w:r>
            <w:r w:rsidR="008D6E42">
              <w:rPr>
                <w:noProof/>
              </w:rPr>
              <w:fldChar w:fldCharType="end"/>
            </w:r>
            <w:bookmarkEnd w:id="5"/>
            <w:r>
              <w:t>: Richtung für Apparaturaufbau</w:t>
            </w:r>
          </w:p>
        </w:tc>
        <w:tc>
          <w:tcPr>
            <w:tcW w:w="5676" w:type="dxa"/>
            <w:vAlign w:val="center"/>
          </w:tcPr>
          <w:p w14:paraId="461A8B6E" w14:textId="77777777" w:rsidR="001E56BA" w:rsidRDefault="001E56BA" w:rsidP="001E56BA">
            <w:pPr>
              <w:pStyle w:val="Beschriftung"/>
              <w:keepNext/>
            </w:pPr>
            <w:bookmarkStart w:id="6" w:name="_CTVK001fd2b9d017e2345a5b707804e603f4a44"/>
            <w:bookmarkStart w:id="7" w:name="_Ref65225990"/>
            <w:r>
              <w:rPr>
                <w:noProof/>
              </w:rPr>
              <w:drawing>
                <wp:inline distT="0" distB="0" distL="0" distR="0" wp14:anchorId="3DEB2A68" wp14:editId="64D72348">
                  <wp:extent cx="3161665" cy="1979225"/>
                  <wp:effectExtent l="0" t="0" r="635" b="2540"/>
                  <wp:docPr id="235" name="Grafik 235"/>
                  <wp:cNvGraphicFramePr/>
                  <a:graphic xmlns:a="http://schemas.openxmlformats.org/drawingml/2006/main">
                    <a:graphicData uri="http://schemas.openxmlformats.org/drawingml/2006/picture">
                      <pic:pic xmlns:pic="http://schemas.openxmlformats.org/drawingml/2006/picture">
                        <pic:nvPicPr>
                          <pic:cNvPr id="235" name="Grafik 23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211191" cy="2010229"/>
                          </a:xfrm>
                          <a:prstGeom prst="rect">
                            <a:avLst/>
                          </a:prstGeom>
                        </pic:spPr>
                      </pic:pic>
                    </a:graphicData>
                  </a:graphic>
                </wp:inline>
              </w:drawing>
            </w:r>
            <w:bookmarkEnd w:id="6"/>
            <w:bookmarkEnd w:id="7"/>
          </w:p>
          <w:p w14:paraId="2D34B09A" w14:textId="51487F6A" w:rsidR="009F26B1" w:rsidRDefault="001E56BA" w:rsidP="001E56BA">
            <w:pPr>
              <w:pStyle w:val="Beschriftung"/>
            </w:pPr>
            <w:bookmarkStart w:id="8" w:name="_Ref65226246"/>
            <w:r>
              <w:t xml:space="preserve">Abb. </w:t>
            </w:r>
            <w:r w:rsidR="008D6E42">
              <w:fldChar w:fldCharType="begin"/>
            </w:r>
            <w:r w:rsidR="008D6E42">
              <w:instrText xml:space="preserve"> SEQ Abb. \* ARABIC </w:instrText>
            </w:r>
            <w:r w:rsidR="008D6E42">
              <w:fldChar w:fldCharType="separate"/>
            </w:r>
            <w:r w:rsidR="00B4490F">
              <w:rPr>
                <w:noProof/>
              </w:rPr>
              <w:t>2</w:t>
            </w:r>
            <w:r w:rsidR="008D6E42">
              <w:rPr>
                <w:noProof/>
              </w:rPr>
              <w:fldChar w:fldCharType="end"/>
            </w:r>
            <w:bookmarkEnd w:id="8"/>
            <w:r>
              <w:t>: Skizze einer Muffe</w:t>
            </w:r>
          </w:p>
        </w:tc>
      </w:tr>
    </w:tbl>
    <w:p w14:paraId="5FECEE0E" w14:textId="2ABE55FF" w:rsidR="00482F55" w:rsidRPr="00482F55" w:rsidRDefault="00482F55" w:rsidP="006C77D2">
      <w:pPr>
        <w:pStyle w:val="berschrift3"/>
        <w:spacing w:before="360"/>
      </w:pPr>
      <w:r w:rsidRPr="00482F55">
        <w:t xml:space="preserve">Schliffklemmen alias </w:t>
      </w:r>
      <w:r w:rsidRPr="009E0B58">
        <w:rPr>
          <w:rStyle w:val="EigennahmeZchn"/>
          <w:rFonts w:ascii="CMU Sans Serif" w:hAnsi="CMU Sans Serif" w:cs="CMU Sans Serif"/>
          <w:sz w:val="32"/>
          <w:szCs w:val="32"/>
        </w:rPr>
        <w:t>Keck</w:t>
      </w:r>
      <w:r w:rsidRPr="00482F55">
        <w:t>-Clips</w:t>
      </w:r>
      <w:r w:rsidR="00F12E58">
        <w:t xml:space="preserve"> </w:t>
      </w:r>
      <w:sdt>
        <w:sdtPr>
          <w:alias w:val="To edit, see citavi.com/edit"/>
          <w:tag w:val="CitaviPlaceholder#0ed9b554-d363-4dfa-86ce-6e7b7b252ea8"/>
          <w:id w:val="-271241607"/>
          <w:placeholder>
            <w:docPart w:val="DefaultPlaceholder_-1854013440"/>
          </w:placeholder>
        </w:sdtPr>
        <w:sdtEndPr/>
        <w:sdtContent>
          <w:r w:rsidR="00F12E58">
            <w:rPr>
              <w:noProof/>
            </w:rPr>
            <w:fldChar w:fldCharType="begin"/>
          </w:r>
          <w:r w:rsidR="005449E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RlLndpa2lwZWRpYS5vcmcvdy9pbmRleC5waHA/dGl0bGU9U2NobGlmZmtsZW1tZSZvbGRpZD0xNjA2MTE2MDgiLCJVcmlTdHJpbmciOiJodHRwczovL2RlLndpa2lwZWRpYS5vcmcvdy9pbmRleC5waHA/dGl0bGU9U2NobGlmZmtsZW1tZSZvbGRpZD0xNjA2MTE2MDg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}</w:instrText>
          </w:r>
          <w:r w:rsidR="00F12E58">
            <w:rPr>
              <w:noProof/>
            </w:rPr>
            <w:fldChar w:fldCharType="separate"/>
          </w:r>
          <w:r w:rsidR="00F12E58">
            <w:rPr>
              <w:noProof/>
            </w:rPr>
            <w:t>[1]</w:t>
          </w:r>
          <w:r w:rsidR="00F12E58">
            <w:rPr>
              <w:noProof/>
            </w:rPr>
            <w:fldChar w:fldCharType="end"/>
          </w:r>
        </w:sdtContent>
      </w:sdt>
    </w:p>
    <w:p w14:paraId="039B3322" w14:textId="3F2ACD6F" w:rsidR="00A070D2" w:rsidRDefault="00482F55" w:rsidP="00ED3B8E">
      <w:r>
        <w:t xml:space="preserve">Schliffklemmen bzw. </w:t>
      </w:r>
      <w:r w:rsidRPr="00B22D03">
        <w:rPr>
          <w:rStyle w:val="EigennahmeZchn"/>
        </w:rPr>
        <w:t>Keck</w:t>
      </w:r>
      <w:r>
        <w:t xml:space="preserve">-Clips sichern die Verbindung zwischen Glasgeräten mit Normschliff. Diese Art von Schliffsicherung findet sich vorrangig im anorganischen und organischen Chemiepraktikum für den Aufbau größerer Apparaturen. Die Ausführung der Schliffklemmen ist verschiedenen Formen und Materialien zu finden. Eine häufig vertretende Form aus Kunststoff ist die der patentierten </w:t>
      </w:r>
      <w:r w:rsidRPr="008B5AB5">
        <w:rPr>
          <w:rStyle w:val="EigennahmeZchn"/>
        </w:rPr>
        <w:t>Keck</w:t>
      </w:r>
      <w:r>
        <w:t>-Clip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5098"/>
      </w:tblGrid>
      <w:tr w:rsidR="009F26B1" w14:paraId="3D7A3423" w14:textId="77777777" w:rsidTr="003866E4">
        <w:trPr>
          <w:trHeight w:val="3227"/>
        </w:trPr>
        <w:tc>
          <w:tcPr>
            <w:tcW w:w="3964" w:type="dxa"/>
            <w:vAlign w:val="center"/>
          </w:tcPr>
          <w:p w14:paraId="31E93B19" w14:textId="2711E17B" w:rsidR="003866E4" w:rsidRPr="00ED3B8E" w:rsidRDefault="003866E4" w:rsidP="003866E4">
            <w:pPr>
              <w:pStyle w:val="Beschriftung"/>
            </w:pPr>
          </w:p>
          <w:p w14:paraId="6C0C8DF5" w14:textId="77777777" w:rsidR="003866E4" w:rsidRDefault="003866E4" w:rsidP="00405243">
            <w:pPr>
              <w:keepNext/>
              <w:spacing w:after="0"/>
              <w:jc w:val="center"/>
            </w:pPr>
            <w:bookmarkStart w:id="9" w:name="_CTVK001d5952aa4236d400b9b531be1d11d8cb4"/>
            <w:r>
              <w:rPr>
                <w:noProof/>
              </w:rPr>
              <w:drawing>
                <wp:inline distT="0" distB="0" distL="0" distR="0" wp14:anchorId="405657BA" wp14:editId="74CFE024">
                  <wp:extent cx="1446028" cy="1499337"/>
                  <wp:effectExtent l="0" t="0" r="1905" b="5715"/>
                  <wp:docPr id="267" name="Grafik 267"/>
                  <wp:cNvGraphicFramePr/>
                  <a:graphic xmlns:a="http://schemas.openxmlformats.org/drawingml/2006/main">
                    <a:graphicData uri="http://schemas.openxmlformats.org/drawingml/2006/picture">
                      <pic:pic xmlns:pic="http://schemas.openxmlformats.org/drawingml/2006/picture">
                        <pic:nvPicPr>
                          <pic:cNvPr id="267"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474722" cy="1529088"/>
                          </a:xfrm>
                          <a:prstGeom prst="rect">
                            <a:avLst/>
                          </a:prstGeom>
                        </pic:spPr>
                      </pic:pic>
                    </a:graphicData>
                  </a:graphic>
                </wp:inline>
              </w:drawing>
            </w:r>
            <w:bookmarkEnd w:id="9"/>
          </w:p>
          <w:p w14:paraId="564C4DD8" w14:textId="0C0CD564" w:rsidR="003866E4" w:rsidRPr="00405243" w:rsidRDefault="003866E4" w:rsidP="003866E4">
            <w:pPr>
              <w:pStyle w:val="Beschriftung"/>
              <w:rPr>
                <w:lang w:val="en-GB"/>
              </w:rPr>
            </w:pPr>
            <w:r w:rsidRPr="00405243">
              <w:rPr>
                <w:lang w:val="en-GB"/>
              </w:rPr>
              <w:t xml:space="preserve">Abb. </w:t>
            </w:r>
            <w:r>
              <w:fldChar w:fldCharType="begin"/>
            </w:r>
            <w:r w:rsidRPr="00405243">
              <w:rPr>
                <w:lang w:val="en-GB"/>
              </w:rPr>
              <w:instrText xml:space="preserve"> SEQ Abb. \* ARABIC </w:instrText>
            </w:r>
            <w:r>
              <w:fldChar w:fldCharType="separate"/>
            </w:r>
            <w:r w:rsidR="00B4490F">
              <w:rPr>
                <w:noProof/>
                <w:lang w:val="en-GB"/>
              </w:rPr>
              <w:t>3</w:t>
            </w:r>
            <w:r>
              <w:fldChar w:fldCharType="end"/>
            </w:r>
            <w:r w:rsidRPr="00405243">
              <w:rPr>
                <w:lang w:val="en-GB"/>
              </w:rPr>
              <w:t>: Skizze von KECK-Clips</w:t>
            </w:r>
            <w:r w:rsidR="00E01679">
              <w:rPr>
                <w:lang w:val="en-GB"/>
              </w:rPr>
              <w:t xml:space="preserve"> </w:t>
            </w:r>
            <w:sdt>
              <w:sdtPr>
                <w:rPr>
                  <w:lang w:val="en-GB"/>
                </w:rPr>
                <w:alias w:val="To edit, see citavi.com/edit"/>
                <w:tag w:val="CitaviPlaceholder#06c34a10-c910-4cc4-ac9a-2c65576980f9"/>
                <w:id w:val="-1272082634"/>
                <w:placeholder>
                  <w:docPart w:val="DefaultPlaceholder_-1854013440"/>
                </w:placeholder>
              </w:sdtPr>
              <w:sdtEndPr/>
              <w:sdtContent>
                <w:r w:rsidR="00E01679">
                  <w:rPr>
                    <w:noProof/>
                    <w:lang w:val="en-GB"/>
                  </w:rPr>
                  <w:fldChar w:fldCharType="begin"/>
                </w:r>
                <w:r w:rsidR="005449EC">
                  <w:rPr>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VuY3J5cHRlZC10Ym4wLmdzdGF0aWMuY29tL2ltYWdlcz9xPXRibjpBTmQ5R2NSMVR3TjlYbnVFcjBuM1hnZ1FNM0NYMHZlUGRscm5sOVY2cXcmdXNxcD1DQVUiLCJVcmlTdHJpbmciOiJodHRwczovL2VuY3J5cHRlZC10Ym4wLmdzdGF0aWMuY29tL2ltYWdlcz9xPXRibjpBTmQ5R2NSMVR3TjlYbnVFcjBuM1hnZ1FNM0NYMHZlUGRscm5sOVY2cXcmdXNxcD1DQV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}</w:instrText>
                </w:r>
                <w:r w:rsidR="00E01679">
                  <w:rPr>
                    <w:noProof/>
                    <w:lang w:val="en-GB"/>
                  </w:rPr>
                  <w:fldChar w:fldCharType="separate"/>
                </w:r>
                <w:r w:rsidR="00F12E58">
                  <w:rPr>
                    <w:noProof/>
                    <w:lang w:val="en-GB"/>
                  </w:rPr>
                  <w:t>[2]</w:t>
                </w:r>
                <w:r w:rsidR="00E01679">
                  <w:rPr>
                    <w:noProof/>
                    <w:lang w:val="en-GB"/>
                  </w:rPr>
                  <w:fldChar w:fldCharType="end"/>
                </w:r>
              </w:sdtContent>
            </w:sdt>
            <w:r w:rsidR="00405243" w:rsidRPr="00405243">
              <w:rPr>
                <w:lang w:val="en-GB"/>
              </w:rPr>
              <w:t xml:space="preserve"> </w:t>
            </w:r>
          </w:p>
        </w:tc>
        <w:tc>
          <w:tcPr>
            <w:tcW w:w="5098" w:type="dxa"/>
            <w:vAlign w:val="center"/>
          </w:tcPr>
          <w:p w14:paraId="2A276E8C" w14:textId="77777777" w:rsidR="003866E4" w:rsidRDefault="003866E4" w:rsidP="003866E4">
            <w:pPr>
              <w:keepNext/>
              <w:jc w:val="center"/>
            </w:pPr>
            <w:bookmarkStart w:id="10" w:name="_CTVK0016e493606056d4239aa7561b3ee6a61af"/>
            <w:r>
              <w:rPr>
                <w:noProof/>
              </w:rPr>
              <w:drawing>
                <wp:inline distT="0" distB="0" distL="0" distR="0" wp14:anchorId="29F88E34" wp14:editId="52DEE495">
                  <wp:extent cx="2106458" cy="1590376"/>
                  <wp:effectExtent l="0" t="0" r="8255" b="0"/>
                  <wp:docPr id="270" name="Grafik 270"/>
                  <wp:cNvGraphicFramePr/>
                  <a:graphic xmlns:a="http://schemas.openxmlformats.org/drawingml/2006/main">
                    <a:graphicData uri="http://schemas.openxmlformats.org/drawingml/2006/picture">
                      <pic:pic xmlns:pic="http://schemas.openxmlformats.org/drawingml/2006/picture">
                        <pic:nvPicPr>
                          <pic:cNvPr id="270" name=""/>
                          <pic:cNvPicPr/>
                        </pic:nvPicPr>
                        <pic:blipFill>
                          <a:blip r:embed="rId20">
                            <a:extLst>
                              <a:ext uri="{28A0092B-C50C-407E-A947-70E740481C1C}">
                                <a14:useLocalDpi xmlns:a14="http://schemas.microsoft.com/office/drawing/2010/main" val="0"/>
                              </a:ext>
                            </a:extLst>
                          </a:blip>
                          <a:stretch>
                            <a:fillRect/>
                          </a:stretch>
                        </pic:blipFill>
                        <pic:spPr>
                          <a:xfrm>
                            <a:off x="0" y="0"/>
                            <a:ext cx="2129440" cy="1607728"/>
                          </a:xfrm>
                          <a:prstGeom prst="rect">
                            <a:avLst/>
                          </a:prstGeom>
                        </pic:spPr>
                      </pic:pic>
                    </a:graphicData>
                  </a:graphic>
                </wp:inline>
              </w:drawing>
            </w:r>
            <w:bookmarkEnd w:id="10"/>
          </w:p>
          <w:p w14:paraId="48534490" w14:textId="517869F4" w:rsidR="009F26B1" w:rsidRDefault="003866E4" w:rsidP="00405243">
            <w:pPr>
              <w:pStyle w:val="Beschriftung"/>
              <w:spacing w:after="0"/>
            </w:pPr>
            <w:r>
              <w:t xml:space="preserve">Abb. </w:t>
            </w:r>
            <w:r w:rsidR="008D6E42">
              <w:fldChar w:fldCharType="begin"/>
            </w:r>
            <w:r w:rsidR="008D6E42">
              <w:instrText xml:space="preserve"> SEQ Abb. \* ARABIC </w:instrText>
            </w:r>
            <w:r w:rsidR="008D6E42">
              <w:fldChar w:fldCharType="separate"/>
            </w:r>
            <w:r w:rsidR="00B4490F">
              <w:rPr>
                <w:noProof/>
              </w:rPr>
              <w:t>4</w:t>
            </w:r>
            <w:r w:rsidR="008D6E42">
              <w:rPr>
                <w:noProof/>
              </w:rPr>
              <w:fldChar w:fldCharType="end"/>
            </w:r>
            <w:r>
              <w:t xml:space="preserve">: </w:t>
            </w:r>
            <w:r w:rsidRPr="00093A1B">
              <w:t>Beispielhafte Nutzung von KECK-Clips</w:t>
            </w:r>
            <w:r w:rsidR="00E01679">
              <w:t xml:space="preserve"> </w:t>
            </w:r>
            <w:sdt>
              <w:sdtPr>
                <w:alias w:val="To edit, see citavi.com/edit"/>
                <w:tag w:val="CitaviPlaceholder#d08659eb-e7bc-4652-b79e-f6ee5219fd63"/>
                <w:id w:val="750314819"/>
                <w:placeholder>
                  <w:docPart w:val="DefaultPlaceholder_-1854013440"/>
                </w:placeholder>
              </w:sdtPr>
              <w:sdtEndPr/>
              <w:sdtContent>
                <w:r w:rsidR="00E01679">
                  <w:rPr>
                    <w:noProof/>
                  </w:rPr>
                  <w:fldChar w:fldCharType="begin"/>
                </w:r>
                <w:r w:rsidR="005449E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M2JjZGY3LTFiNDUtNGUzZi1hMzZiLWZmMGUxNWE1OWNkNSIsIlJhbmdlTGVuZ3RoIjozLCJSZWZlcmVuY2VJZCI6IjJhYmIxNjFkLWEzNWMtNDUwYi1hNjIxLTNhZjIxNjgyZTU2OCIsIlJlZmVyZW5jZSI6eyIkaWQiOiIzIiwiJHR5cGUiOiJTd2lzc0FjYWRlbWljLkNpdGF2aS5SZWZlcmVuY2UsIFN3aXNzQWNhZGVtaWMuQ2l0YXZpIiwiQWJzdHJhY3RDb21wbGV4aXR5IjowLCJBYnN0cmFjdFNvdXJjZVRleHRGb3JtYXQiOjAsIkFjY2Vzc0RhdGUiOiIwMS4wMi4yMDIxIiwiQXV0aG9ycyI6W10sIkNpdGF0aW9uS2V5VXBkYXRlVHlwZSI6MCwiQ29sbGFib3JhdG9ycyI6W10sIkRhdGUiOiIzMC4wMS4yMDIx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aW1hZ2VzLW5hLnNzbC1pbWFnZXMtYW1hem9uLmNvbS9pbWFnZXMvSS8zMUJnOGxMeGhLTC5qcGciLCJVcmlTdHJpbmciOiJodHRwczovL2ltYWdlcy1uYS5zc2wtaW1hZ2VzLWFtYXpvbi5jb20vaW1hZ2VzL0kvMzFCZzhsTHhoS0wuanBn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vbWFuLUx1Y2EgWmFuayIsIkNyZWF0ZWRPbiI6IjIwMjEtMDItMDFUMTI6MDk6MDAiLCJNb2RpZmllZEJ5IjoiX1JvbWFuLUx1Y2EgWmFuayIsIklkIjoiYmUwYzIyN2MtOTk4MC00Zjc5LWFkYTktNmNmYWE5NzM4OGUzIiwiTW9kaWZpZWRPbiI6IjIwMjEtMDItMDFUMTI6MDk6MDAiLCJQcm9qZWN0Ijp7IiRpZCI6IjciLCIkdHlwZSI6IlN3aXNzQWNhZGVtaWMuQ2l0YXZpLlByb2plY3QsIFN3aXNzQWNhZGVtaWMuQ2l0YXZpIn19LH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waW0tcmVzb3VyY2VzLmNvbGVwYXJtZXIuY29tL2l0ZW0vbC9rZWNrLW1ha2UtdXAtc3RhbmRhcmQtdGFwZXItY2xpcHMtam9pbnQtc2l6ZS0yNC1ncmVlbi1way0xMi0wNjg0MDE1LmpwZyIsIlVyaVN0cmluZyI6Imh0dHBzOi8vcGltLXJlc291cmNlcy5jb2xlcGFybWVyLmNvbS9pdGVtL2wva2Vjay1tYWtlLXVwLXN0YW5kYXJkLXRhcGVyLWNsaXBzLWpvaW50LXNpemUtMjQtZ3JlZW4tcGstMTItMDY4NDAxNS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}</w:instrText>
                </w:r>
                <w:r w:rsidR="00E01679">
                  <w:rPr>
                    <w:noProof/>
                  </w:rPr>
                  <w:fldChar w:fldCharType="separate"/>
                </w:r>
                <w:r w:rsidR="00F12E58">
                  <w:rPr>
                    <w:noProof/>
                  </w:rPr>
                  <w:t>[3]</w:t>
                </w:r>
                <w:r w:rsidR="00E01679">
                  <w:rPr>
                    <w:noProof/>
                  </w:rPr>
                  <w:fldChar w:fldCharType="end"/>
                </w:r>
              </w:sdtContent>
            </w:sdt>
          </w:p>
        </w:tc>
      </w:tr>
    </w:tbl>
    <w:p w14:paraId="218669B4" w14:textId="77777777" w:rsidR="003866E4" w:rsidRDefault="003866E4" w:rsidP="003866E4">
      <w:pPr>
        <w:spacing w:after="0"/>
        <w:rPr>
          <w:b/>
          <w:bCs/>
          <w:i/>
          <w:iCs/>
        </w:rPr>
      </w:pPr>
    </w:p>
    <w:p w14:paraId="0B216F4B" w14:textId="7CAD5AEE" w:rsidR="00E16F61" w:rsidRPr="003866E4" w:rsidRDefault="00AC316F" w:rsidP="003866E4">
      <w:pPr>
        <w:spacing w:after="0"/>
        <w:rPr>
          <w:b/>
          <w:bCs/>
          <w:i/>
          <w:iCs/>
        </w:rPr>
      </w:pPr>
      <w:r>
        <w:rPr>
          <w:noProof/>
        </w:rPr>
        <mc:AlternateContent>
          <mc:Choice Requires="wps">
            <w:drawing>
              <wp:anchor distT="45720" distB="45720" distL="114300" distR="114300" simplePos="0" relativeHeight="251626496" behindDoc="0" locked="0" layoutInCell="1" allowOverlap="1" wp14:anchorId="68E60A18" wp14:editId="6DCD5F85">
                <wp:simplePos x="0" y="0"/>
                <wp:positionH relativeFrom="margin">
                  <wp:align>left</wp:align>
                </wp:positionH>
                <wp:positionV relativeFrom="paragraph">
                  <wp:posOffset>258312</wp:posOffset>
                </wp:positionV>
                <wp:extent cx="5755640" cy="546100"/>
                <wp:effectExtent l="0" t="0" r="16510" b="25400"/>
                <wp:wrapSquare wrapText="bothSides"/>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5640" cy="546100"/>
                        </a:xfrm>
                        <a:prstGeom prst="rect">
                          <a:avLst/>
                        </a:prstGeom>
                        <a:solidFill>
                          <a:srgbClr val="FFFFFF"/>
                        </a:solidFill>
                        <a:ln w="9525">
                          <a:solidFill>
                            <a:srgbClr val="000000"/>
                          </a:solidFill>
                          <a:miter lim="800000"/>
                          <a:headEnd/>
                          <a:tailEnd/>
                        </a:ln>
                      </wps:spPr>
                      <wps:txbx>
                        <w:txbxContent>
                          <w:p w14:paraId="55373A5E" w14:textId="63E525B0" w:rsidR="006262F1" w:rsidRDefault="006262F1" w:rsidP="003047C5">
                            <w:r>
                              <w:t>Um kleine oder leichte Apparaturteile, wie zum Beispiel Thermometer, zu montieren ist mit solchen Klemmen keine weitere Befestigung mehr nöti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8E60A18" id="_x0000_t202" coordsize="21600,21600" o:spt="202" path="m,l,21600r21600,l21600,xe">
                <v:stroke joinstyle="miter"/>
                <v:path gradientshapeok="t" o:connecttype="rect"/>
              </v:shapetype>
              <v:shape id="_x0000_s1026" type="#_x0000_t202" style="position:absolute;left:0;text-align:left;margin-left:0;margin-top:20.35pt;width:453.2pt;height:43pt;z-index:25162649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">
                <v:textbox>
                  <w:txbxContent>
                    <w:p w14:paraId="55373A5E" w14:textId="63E525B0" w:rsidR="006262F1" w:rsidRDefault="006262F1" w:rsidP="003047C5">
                      <w:r>
                        <w:t>Um kleine oder leichte Apparaturteile, wie zum Beispiel Thermometer, zu montieren ist mit solchen Klemmen keine weitere Befestigung mehr nötig.</w:t>
                      </w:r>
                    </w:p>
                  </w:txbxContent>
                </v:textbox>
                <w10:wrap type="square" anchorx="margin"/>
              </v:shape>
            </w:pict>
          </mc:Fallback>
        </mc:AlternateContent>
      </w:r>
      <w:r w:rsidR="003047C5" w:rsidRPr="003866E4">
        <w:rPr>
          <w:b/>
          <w:bCs/>
          <w:i/>
          <w:iCs/>
        </w:rPr>
        <w:t>Tipp:</w:t>
      </w:r>
      <w:r w:rsidR="00E16F61" w:rsidRPr="003866E4">
        <w:br w:type="page"/>
      </w:r>
    </w:p>
    <w:p w14:paraId="54BB64FE" w14:textId="297825E7" w:rsidR="007C196B" w:rsidRDefault="00E16F61" w:rsidP="00836440">
      <w:pPr>
        <w:pStyle w:val="berschrift3"/>
      </w:pPr>
      <w:r>
        <w:lastRenderedPageBreak/>
        <w:t>Muffen</w:t>
      </w:r>
      <w:r w:rsidR="00F12E58">
        <w:t xml:space="preserve"> </w:t>
      </w:r>
      <w:sdt>
        <w:sdtPr>
          <w:alias w:val="To edit, see citavi.com/edit"/>
          <w:tag w:val="CitaviPlaceholder#f9d5db3e-c869-4fa3-9a83-3d13ab1fe5b0"/>
          <w:id w:val="2124266379"/>
          <w:placeholder>
            <w:docPart w:val="DefaultPlaceholder_-1854013440"/>
          </w:placeholder>
        </w:sdtPr>
        <w:sdtEndPr/>
        <w:sdtContent>
          <w:r w:rsidR="00F12E58">
            <w:rPr>
              <w:noProof/>
            </w:rPr>
            <w:fldChar w:fldCharType="begin"/>
          </w:r>
          <w:r w:rsidR="005449E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ZGUud2lraXBlZGlhLm9yZy93L2luZGV4LnBocD90aXRsZT1TdGF0aXZtdWZmZSZvbGRpZD0yMDY2NDUxNjQiLCJVcmlTdHJpbmciOiJodHRwczovL2RlLndpa2lwZWRpYS5vcmcvdy9pbmRleC5waHA/dGl0bGU9U3RhdGl2bXVmZmUmb2xkaWQ9MjA2NjQ1MTY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}</w:instrText>
          </w:r>
          <w:r w:rsidR="00F12E58">
            <w:rPr>
              <w:noProof/>
            </w:rPr>
            <w:fldChar w:fldCharType="separate"/>
          </w:r>
          <w:r w:rsidR="00F12E58">
            <w:rPr>
              <w:noProof/>
            </w:rPr>
            <w:t>[4]</w:t>
          </w:r>
          <w:r w:rsidR="00F12E58">
            <w:rPr>
              <w:noProof/>
            </w:rPr>
            <w:fldChar w:fldCharType="end"/>
          </w:r>
        </w:sdtContent>
      </w:sdt>
    </w:p>
    <w:p w14:paraId="15BE30B9" w14:textId="2D7F5280" w:rsidR="00E01679" w:rsidRDefault="009B6C1A" w:rsidP="004B0063">
      <w:pPr>
        <w:spacing w:after="0"/>
      </w:pPr>
      <w:r>
        <w:t>Stativmuffen sind einer der häufigste</w:t>
      </w:r>
      <w:r w:rsidR="00E57B9F">
        <w:t>n</w:t>
      </w:r>
      <w:r w:rsidR="00884504">
        <w:t>,</w:t>
      </w:r>
      <w:r>
        <w:t xml:space="preserve"> verwendete Bauteile im apparativen Labor. Sie werden vorzugsweise für die Befestigung von zylindrischen Stativteilen, wie einer Stativklemme oder einem Stativring</w:t>
      </w:r>
      <w:r w:rsidR="00714B18">
        <w:t xml:space="preserve"> benutzt</w:t>
      </w:r>
      <w:r>
        <w:t>.</w:t>
      </w:r>
    </w:p>
    <w:p w14:paraId="284C010D" w14:textId="77777777" w:rsidR="00E01679" w:rsidRDefault="00E01679" w:rsidP="00086524">
      <w:pPr>
        <w:jc w:val="center"/>
      </w:pPr>
      <w:bookmarkStart w:id="11" w:name="_CTVK00127cddac3506e408b9eed2df5c6001a55"/>
      <w:r>
        <w:rPr>
          <w:noProof/>
        </w:rPr>
        <w:drawing>
          <wp:inline distT="0" distB="0" distL="0" distR="0" wp14:anchorId="28DD24B1" wp14:editId="05AF7E8C">
            <wp:extent cx="2147777" cy="2147777"/>
            <wp:effectExtent l="0" t="0" r="5080" b="5080"/>
            <wp:docPr id="272" name="Grafik 272"/>
            <wp:cNvGraphicFramePr/>
            <a:graphic xmlns:a="http://schemas.openxmlformats.org/drawingml/2006/main">
              <a:graphicData uri="http://schemas.openxmlformats.org/drawingml/2006/picture">
                <pic:pic xmlns:pic="http://schemas.openxmlformats.org/drawingml/2006/picture">
                  <pic:nvPicPr>
                    <pic:cNvPr id="272"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159044" cy="2159044"/>
                    </a:xfrm>
                    <a:prstGeom prst="rect">
                      <a:avLst/>
                    </a:prstGeom>
                  </pic:spPr>
                </pic:pic>
              </a:graphicData>
            </a:graphic>
          </wp:inline>
        </w:drawing>
      </w:r>
      <w:bookmarkEnd w:id="11"/>
    </w:p>
    <w:p w14:paraId="0487ED0A" w14:textId="2387B349" w:rsidR="001F1645" w:rsidRDefault="00E01679" w:rsidP="00E01679">
      <w:pPr>
        <w:pStyle w:val="Beschriftung"/>
      </w:pPr>
      <w:r>
        <w:t xml:space="preserve">Abb. </w:t>
      </w:r>
      <w:r w:rsidR="008D6E42">
        <w:fldChar w:fldCharType="begin"/>
      </w:r>
      <w:r w:rsidR="008D6E42">
        <w:instrText xml:space="preserve"> SEQ Abb. \* ARABIC </w:instrText>
      </w:r>
      <w:r w:rsidR="008D6E42">
        <w:fldChar w:fldCharType="separate"/>
      </w:r>
      <w:r w:rsidR="00B4490F">
        <w:rPr>
          <w:noProof/>
        </w:rPr>
        <w:t>5</w:t>
      </w:r>
      <w:r w:rsidR="008D6E42">
        <w:rPr>
          <w:noProof/>
        </w:rPr>
        <w:fldChar w:fldCharType="end"/>
      </w:r>
      <w:r>
        <w:t xml:space="preserve">: Bild einer Stativmuffe </w:t>
      </w:r>
      <w:sdt>
        <w:sdtPr>
          <w:alias w:val="To edit, see citavi.com/edit"/>
          <w:tag w:val="CitaviPlaceholder#a0d33f1e-dfed-4f91-bcf2-05a9c4642779"/>
          <w:id w:val="-895658412"/>
          <w:placeholder>
            <w:docPart w:val="DefaultPlaceholder_-1854013440"/>
          </w:placeholder>
        </w:sdtPr>
        <w:sdtEndPr/>
        <w:sdtContent>
          <w:r>
            <w:rPr>
              <w:noProof/>
            </w:rPr>
            <w:fldChar w:fldCharType="begin"/>
          </w:r>
          <w:r w:rsidR="005449E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NoZW1vbGluZS5kZS9pbWFnZXMvY29udGVudC9pbWFnZXMvQm9jaGVtLzUzMzJfMi1BbHVfd2ViLmpwZyIsIlVyaVN0cmluZyI6Imh0dHBzOi8vd3d3LmNoZW1vbGluZS5kZS9pbWFnZXMvY29udGVudC9pbWFnZXMvQm9jaGVtLzUzMzJfMi1BbHVfd2Vi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JvbWFuLUx1Y2EgWmFuayIsIkNyZWF0ZWRPbiI6IjIwMjEtMDItMDFUMTA6NDQ6MTkiLCJNb2RpZmllZEJ5IjoiX1JvbWFuLUx1Y2EgWmFuayIsIklkIjoiM2JlZTVmNDUtNjI3ZC00YzI0LTlkNDAtMWEzYmY0NTYxMDdmIiwiTW9kaWZpZWRPbiI6IjIwMjEtMDItMDFUMTA6NDQ6MTk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NoZW1vbGluZS5kZS9pbWFnZXMvY29udGVudC9pbWFnZXMvQm9jaGVtLzUzMzJfMi1BbHVfd2ViLmpwZyIsIlVyaVN0cmluZyI6Imh0dHBzOi8vd3d3LmNoZW1vbGluZS5kZS9pbWFnZXMvY29udGVudC9pbWFnZXMvQm9jaGVtLzUzMzJfMi1BbHVfd2Vi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}</w:instrText>
          </w:r>
          <w:r>
            <w:rPr>
              <w:noProof/>
            </w:rPr>
            <w:fldChar w:fldCharType="separate"/>
          </w:r>
          <w:r w:rsidR="00F12E58">
            <w:rPr>
              <w:noProof/>
            </w:rPr>
            <w:t>[5]</w:t>
          </w:r>
          <w:r>
            <w:rPr>
              <w:noProof/>
            </w:rPr>
            <w:fldChar w:fldCharType="end"/>
          </w:r>
        </w:sdtContent>
      </w:sdt>
    </w:p>
    <w:p w14:paraId="517A433F" w14:textId="2D639F5D" w:rsidR="002930B3" w:rsidRDefault="002930B3" w:rsidP="002930B3">
      <w:pPr>
        <w:pStyle w:val="berschrift3"/>
        <w:rPr>
          <w:rStyle w:val="EigennahmeZchn"/>
        </w:rPr>
      </w:pPr>
      <w:r w:rsidRPr="00AE1F76">
        <w:rPr>
          <w:rStyle w:val="berschrift3Zchn"/>
          <w:smallCaps/>
        </w:rPr>
        <w:t>Bunsen</w:t>
      </w:r>
      <w:r w:rsidRPr="00AE1F76">
        <w:rPr>
          <w:rStyle w:val="berschrift3Zchn"/>
        </w:rPr>
        <w:t>-Stative</w:t>
      </w:r>
      <w:r>
        <w:rPr>
          <w:rStyle w:val="berschrift3Zchn"/>
        </w:rPr>
        <w:t xml:space="preserve"> </w:t>
      </w:r>
      <w:sdt>
        <w:sdtPr>
          <w:rPr>
            <w:rStyle w:val="berschrift3Zchn"/>
          </w:rPr>
          <w:alias w:val="To edit, see citavi.com/edit"/>
          <w:tag w:val="CitaviPlaceholder#e531b03b-943f-4020-9779-1b07e9a0a932"/>
          <w:id w:val="-707636684"/>
          <w:placeholder>
            <w:docPart w:val="22C96B4872B5498782CA74ED1CD14F5D"/>
          </w:placeholder>
        </w:sdtPr>
        <w:sdtEndPr>
          <w:rPr>
            <w:rStyle w:val="berschrift3Zchn"/>
          </w:rPr>
        </w:sdtEndPr>
        <w:sdtContent>
          <w:r>
            <w:rPr>
              <w:rStyle w:val="berschrift3Zchn"/>
              <w:noProof/>
            </w:rPr>
            <w:fldChar w:fldCharType="begin"/>
          </w:r>
          <w:r w:rsidR="005449EC">
            <w:rPr>
              <w:rStyle w:val="berschrift3Zch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ZGUud2lraXBlZGlhLm9yZy93L2luZGV4LnBocD90aXRsZT1CdW5zZW5zdGF0aXYmb2xkaWQ9MjAzMDYyMjA3IiwiVXJpU3RyaW5nIjoiaHR0cHM6Ly9kZS53aWtpcGVkaWEub3JnL3cvaW5kZXgucGhwP3RpdGxlPUJ1bnNlbnN0YXRpdiZvbGRpZD0yMDMwNjIyMD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}</w:instrText>
          </w:r>
          <w:r>
            <w:rPr>
              <w:rStyle w:val="berschrift3Zchn"/>
              <w:noProof/>
            </w:rPr>
            <w:fldChar w:fldCharType="separate"/>
          </w:r>
          <w:r w:rsidR="00F12E58">
            <w:rPr>
              <w:rStyle w:val="berschrift3Zchn"/>
              <w:noProof/>
            </w:rPr>
            <w:t>[6]</w:t>
          </w:r>
          <w:r>
            <w:rPr>
              <w:rStyle w:val="berschrift3Zchn"/>
              <w:noProof/>
            </w:rPr>
            <w:fldChar w:fldCharType="end"/>
          </w:r>
        </w:sdtContent>
      </w:sdt>
    </w:p>
    <w:p w14:paraId="672A6F19" w14:textId="03754436" w:rsidR="00B93E41" w:rsidRPr="002930B3" w:rsidRDefault="001F1645" w:rsidP="001F1645">
      <w:pPr>
        <w:rPr>
          <w:rFonts w:ascii="Roboto" w:eastAsiaTheme="majorEastAsia" w:hAnsi="Roboto" w:cstheme="majorBidi"/>
          <w:sz w:val="32"/>
          <w:szCs w:val="24"/>
        </w:rPr>
      </w:pPr>
      <w:r w:rsidRPr="004532FD">
        <w:rPr>
          <w:rStyle w:val="EigennahmeZchn"/>
        </w:rPr>
        <w:t>Bunsen</w:t>
      </w:r>
      <w:r>
        <w:t>-Stative bzw. Laborstative bestehen aus einer metallenen Grundplatte an welcher senkrecht eine Metallstange eingeschraubt ist. Sie dienen dazu verschiedene Versuchsaufbauten zu konstruieren indem an die die Stange mittels Muffen und Klemmen verschiedenste Hilfsmittel wie Gefäße, Büretten, Kochringe oder ähnliches in verschiedenen Höhen befestigt werden können.</w:t>
      </w:r>
    </w:p>
    <w:p w14:paraId="427F17F9" w14:textId="77777777" w:rsidR="00EA12F8" w:rsidRDefault="00EA12F8" w:rsidP="00836440">
      <w:pPr>
        <w:pStyle w:val="berschrift3"/>
      </w:pPr>
      <w:r>
        <w:t xml:space="preserve">Korkringe </w:t>
      </w:r>
    </w:p>
    <w:p w14:paraId="5D87C490" w14:textId="6CB91072" w:rsidR="00F43819" w:rsidRDefault="00EA12F8" w:rsidP="00F43819">
      <w:pPr>
        <w:rPr>
          <w:noProof/>
        </w:rPr>
      </w:pPr>
      <w:r>
        <w:t>Korkringe dienen zum Ablegen von Rundkolben, wenn diese nicht in ein Stativ eingespannt sind. Somit wird gesichert, dass Rundkolben aufgrund ihrer kugeligen Form nicht wegrollen.</w:t>
      </w:r>
      <w:r w:rsidR="00F43819" w:rsidRPr="00F43819">
        <w:rPr>
          <w:noProof/>
        </w:rPr>
        <w:t xml:space="preserve"> </w:t>
      </w:r>
    </w:p>
    <w:p w14:paraId="7546002A" w14:textId="34AE3835" w:rsidR="00EA12F8" w:rsidRDefault="00D4289E" w:rsidP="00F43819">
      <w:pPr>
        <w:jc w:val="center"/>
      </w:pPr>
      <w:bookmarkStart w:id="12" w:name="_CTVK0017feec130e5f3471481a72a933f266602"/>
      <w:r>
        <w:rPr>
          <w:noProof/>
        </w:rPr>
        <w:drawing>
          <wp:inline distT="0" distB="0" distL="0" distR="0" wp14:anchorId="5998C34C" wp14:editId="7C3F8ED5">
            <wp:extent cx="3455582" cy="2232492"/>
            <wp:effectExtent l="0" t="0" r="0" b="0"/>
            <wp:docPr id="273" name="Grafik 273"/>
            <wp:cNvGraphicFramePr/>
            <a:graphic xmlns:a="http://schemas.openxmlformats.org/drawingml/2006/main">
              <a:graphicData uri="http://schemas.openxmlformats.org/drawingml/2006/picture">
                <pic:pic xmlns:pic="http://schemas.openxmlformats.org/drawingml/2006/picture">
                  <pic:nvPicPr>
                    <pic:cNvPr id="273"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464385" cy="2238179"/>
                    </a:xfrm>
                    <a:prstGeom prst="rect">
                      <a:avLst/>
                    </a:prstGeom>
                  </pic:spPr>
                </pic:pic>
              </a:graphicData>
            </a:graphic>
          </wp:inline>
        </w:drawing>
      </w:r>
      <w:bookmarkEnd w:id="12"/>
    </w:p>
    <w:p w14:paraId="1AAF148F" w14:textId="239119A5" w:rsidR="00D4289E" w:rsidRDefault="00F5036F" w:rsidP="00F5036F">
      <w:pPr>
        <w:pStyle w:val="Beschriftung"/>
      </w:pPr>
      <w:r>
        <w:t xml:space="preserve">Abb. </w:t>
      </w:r>
      <w:r w:rsidR="008D6E42">
        <w:fldChar w:fldCharType="begin"/>
      </w:r>
      <w:r w:rsidR="008D6E42">
        <w:instrText xml:space="preserve"> SEQ Abb. \* ARABIC </w:instrText>
      </w:r>
      <w:r w:rsidR="008D6E42">
        <w:fldChar w:fldCharType="separate"/>
      </w:r>
      <w:r w:rsidR="00B4490F">
        <w:rPr>
          <w:noProof/>
        </w:rPr>
        <w:t>6</w:t>
      </w:r>
      <w:r w:rsidR="008D6E42">
        <w:rPr>
          <w:noProof/>
        </w:rPr>
        <w:fldChar w:fldCharType="end"/>
      </w:r>
      <w:r>
        <w:t>: Korkringe</w:t>
      </w:r>
      <w:r w:rsidR="00A53DA6">
        <w:t xml:space="preserve"> für Rundkolben</w:t>
      </w:r>
      <w:r w:rsidR="00D4289E">
        <w:t xml:space="preserve"> </w:t>
      </w:r>
      <w:sdt>
        <w:sdtPr>
          <w:alias w:val="To edit, see citavi.com/edit"/>
          <w:tag w:val="CitaviPlaceholder#50c18a6b-b0df-4d7d-a250-f48879b22b3e"/>
          <w:id w:val="1405184496"/>
          <w:placeholder>
            <w:docPart w:val="DefaultPlaceholder_-1854013440"/>
          </w:placeholder>
        </w:sdtPr>
        <w:sdtEndPr/>
        <w:sdtContent>
          <w:r w:rsidR="00D4289E">
            <w:rPr>
              <w:noProof/>
            </w:rPr>
            <w:fldChar w:fldCharType="begin"/>
          </w:r>
          <w:r w:rsidR="005449E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}</w:instrText>
          </w:r>
          <w:r w:rsidR="00D4289E">
            <w:rPr>
              <w:noProof/>
            </w:rPr>
            <w:fldChar w:fldCharType="separate"/>
          </w:r>
          <w:r w:rsidR="00F12E58">
            <w:rPr>
              <w:noProof/>
            </w:rPr>
            <w:t>[7]</w:t>
          </w:r>
          <w:r w:rsidR="00D4289E">
            <w:rPr>
              <w:noProof/>
            </w:rPr>
            <w:fldChar w:fldCharType="end"/>
          </w:r>
        </w:sdtContent>
      </w:sdt>
    </w:p>
    <w:p w14:paraId="19B74426" w14:textId="0ED3AD42" w:rsidR="00932BBB" w:rsidRDefault="00932BBB" w:rsidP="00836440">
      <w:pPr>
        <w:pStyle w:val="berschrift3"/>
      </w:pPr>
      <w:r>
        <w:lastRenderedPageBreak/>
        <w:t>Material der Glasgeräte</w:t>
      </w:r>
    </w:p>
    <w:p w14:paraId="69AA69DC" w14:textId="02EDD496" w:rsidR="00932BBB" w:rsidRDefault="005A5816" w:rsidP="00F30BA6">
      <w:r>
        <w:t xml:space="preserve">Glasgeräte im chemischen Labor bestehen meistens aus Borosilikatglas. Es zeichnet sich durch eine hohe Temperatur- und Chemikalienbeständigkeit aus und hält somit in den Bereichen der Chemie, der Verfahrenstechnik und dem Haushalt Einzug. Typische Markennamen für Borosilikatgläser sind beispielsweise </w:t>
      </w:r>
      <w:r w:rsidRPr="005A5816">
        <w:rPr>
          <w:rStyle w:val="EigennahmeZchn"/>
        </w:rPr>
        <w:t>Jenaer Glas</w:t>
      </w:r>
      <w:r>
        <w:t xml:space="preserve">, </w:t>
      </w:r>
      <w:r w:rsidRPr="005A5816">
        <w:rPr>
          <w:rStyle w:val="EigennahmeZchn"/>
        </w:rPr>
        <w:t>Duran</w:t>
      </w:r>
      <w:r>
        <w:t xml:space="preserve">, </w:t>
      </w:r>
      <w:r w:rsidRPr="005A5816">
        <w:rPr>
          <w:rStyle w:val="EigennahmeZchn"/>
        </w:rPr>
        <w:t>Pyrex</w:t>
      </w:r>
      <w:r>
        <w:t xml:space="preserve"> oder </w:t>
      </w:r>
      <w:r w:rsidRPr="005A5816">
        <w:rPr>
          <w:rStyle w:val="EigennahmeZchn"/>
        </w:rPr>
        <w:t>Simax</w:t>
      </w:r>
      <w:r>
        <w:t>, um nur ein paar zu nennen. Auch im großtechnischen Bereich findet das Glas seine Anwendung, wie zum Beispiel in Schauglasarmaturen, Durchflussgläsern oder Behälter</w:t>
      </w:r>
      <w:r w:rsidR="003E3228">
        <w:t xml:space="preserve">- </w:t>
      </w:r>
      <w:r>
        <w:t>schaugläsern.</w:t>
      </w:r>
    </w:p>
    <w:p w14:paraId="2969E5E0" w14:textId="49D7DF71" w:rsidR="00D221AE" w:rsidRDefault="00D924C2" w:rsidP="00232FAF">
      <w:pPr>
        <w:pStyle w:val="Beschriftung"/>
      </w:pPr>
      <w:bookmarkStart w:id="13" w:name="_CTVK0016457aa3e83db4cca9e41a5c02eeaa59a"/>
      <w:r>
        <w:rPr>
          <w:noProof/>
        </w:rPr>
        <w:drawing>
          <wp:inline distT="0" distB="0" distL="0" distR="0" wp14:anchorId="62C252EE" wp14:editId="138CFD89">
            <wp:extent cx="4015030" cy="890459"/>
            <wp:effectExtent l="0" t="0" r="5080" b="5080"/>
            <wp:docPr id="274" name="Grafik 274"/>
            <wp:cNvGraphicFramePr/>
            <a:graphic xmlns:a="http://schemas.openxmlformats.org/drawingml/2006/main">
              <a:graphicData uri="http://schemas.openxmlformats.org/drawingml/2006/picture">
                <pic:pic xmlns:pic="http://schemas.openxmlformats.org/drawingml/2006/picture">
                  <pic:nvPicPr>
                    <pic:cNvPr id="274"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051646" cy="898580"/>
                    </a:xfrm>
                    <a:prstGeom prst="rect">
                      <a:avLst/>
                    </a:prstGeom>
                  </pic:spPr>
                </pic:pic>
              </a:graphicData>
            </a:graphic>
          </wp:inline>
        </w:drawing>
      </w:r>
      <w:bookmarkEnd w:id="13"/>
    </w:p>
    <w:p w14:paraId="79A3DC5F" w14:textId="7C86AAAD" w:rsidR="00D924C2" w:rsidRPr="00D924C2" w:rsidRDefault="00D924C2" w:rsidP="00D924C2">
      <w:pPr>
        <w:pStyle w:val="Beschriftung"/>
      </w:pPr>
      <w:r>
        <w:t xml:space="preserve">Abb. </w:t>
      </w:r>
      <w:r w:rsidR="008D6E42">
        <w:fldChar w:fldCharType="begin"/>
      </w:r>
      <w:r w:rsidR="008D6E42">
        <w:instrText xml:space="preserve"> SEQ Abb. \* ARABIC </w:instrText>
      </w:r>
      <w:r w:rsidR="008D6E42">
        <w:fldChar w:fldCharType="separate"/>
      </w:r>
      <w:r w:rsidR="00B4490F">
        <w:rPr>
          <w:noProof/>
        </w:rPr>
        <w:t>7</w:t>
      </w:r>
      <w:r w:rsidR="008D6E42">
        <w:rPr>
          <w:noProof/>
        </w:rPr>
        <w:fldChar w:fldCharType="end"/>
      </w:r>
      <w:r>
        <w:t xml:space="preserve">: Logos von Borosilikatglas-Herstellern </w:t>
      </w:r>
      <w:sdt>
        <w:sdtPr>
          <w:alias w:val="To edit, see citavi.com/edit"/>
          <w:tag w:val="CitaviPlaceholder#145a5d16-938e-4165-b418-7ed53bc7e693"/>
          <w:id w:val="993299578"/>
          <w:placeholder>
            <w:docPart w:val="DefaultPlaceholder_-1854013440"/>
          </w:placeholder>
        </w:sdtPr>
        <w:sdtEndPr/>
        <w:sdtContent>
          <w:r>
            <w:rPr>
              <w:noProof/>
            </w:rPr>
            <w:fldChar w:fldCharType="begin"/>
          </w:r>
          <w:r w:rsidR="005449E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ODE2NTYzLTAwMjctNDlhMi1hN2Q1LWM3NzdkNDAwOTc1MyIsIlJhbmdlTGVuZ3RoIjoyLCJSZWZlcmVuY2VJZCI6ImUyNjY2MzIyLWMyOTItNGZmMC1hNzc3LTJkZmUwYjk1Y2VkYSIsIlJlZmVyZW5jZSI6eyIkaWQiOiIzIiwiJHR5cGUiOiJTd2lzc0FjYWRlbWljLkNpdGF2aS5SZWZlcmVuY2UsIFN3aXNzQWNhZGVtaWMuQ2l0YXZpIiwiQWJzdHJhY3RDb21wbGV4aXR5IjowLCJBYnN0cmFjdFNvdXJjZVRleHRGb3JtYXQiOjAsIkFjY2Vzc0RhdGUiOiIwMS4wMi4yMDIxIiwiQXV0aG9ycyI6W10sIkNpdGF0aW9uS2V5VXBkYXRlVHlwZSI6MCwiQ29sbGFib3JhdG9ycyI6W10sIkRhdGUiOiIwNS4xMS4yMDEz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A6Ly93d3cuZHVyYW4tZ3JvdXAuY29tL3VwbG9hZHMvdHhfZmVkb3dubG9hZHMvVW50ZXJuZWhtZW5zYnJvc2NodWVyZV8wMy5wZGYiLCJVcmlTdHJpbmciOiJodHRwOi8vd3d3LmR1cmFuLWdyb3VwLmNvbS91cGxvYWRzL3R4X2ZlZG93bmxvYWRzL1VudGVybmVobWVuc2Jyb3NjaHVlcmVfMDMucGRm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vbWFuLUx1Y2EgWmFuayIsIkNyZWF0ZWRPbiI6IjIwMjEtMDItMDFUMTE6NDU6MzQiLCJNb2RpZmllZEJ5IjoiX1JvbWFuLUx1Y2EgWmFuayIsIklkIjoiMjFlMDM4NjctY2EwMS00YWE0LWIxOGEtMmEzNmYwNWNlZDE2IiwiTW9kaWZpZWRPbiI6IjIwMjEtMDItMDFUMTE6NDU6MzQiLCJQcm9qZWN0Ijp7IiRpZCI6IjciLCIkdHlwZSI6IlN3aXNzQWNhZGVtaWMuQ2l0YXZpLlByb2plY3QsIFN3aXNzQWNhZGVtaWMuQ2l0YXZpIn19LH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1cGxvYWQud2lraW1lZGlhLm9yZy93aWtpcGVkaWEvY29tbW9ucy90aHVtYi9mL2Y3L1NjaG90dF9kdXJhbl9sb2dvLnN2Zy8xMjAwcHgtU2Nob3R0X2R1cmFuX2xvZ28uc3ZnLnBuZyIsIlVyaVN0cmluZyI6Imh0dHBzOi8vdXBsb2FkLndpa2ltZWRpYS5vcmcvd2lraXBlZGlhL2NvbW1vbnMvdGh1bWIvZi9mNy9TY2hvdHRfZHVyYW5fbG9nby5zdmcvMTIwMHB4LVNjaG90dF9kdXJhbl9sb2dvLnN2Zy5wbm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d3d3Lm1haGFob21lLmNvbS9pbWFnZXMvYnJhbmRzL2xvZ28vbG9nby1weXJleC5qcGciLCJVcmlTdHJpbmciOiJodHRwczovL3d3dy5tYWhhaG9tZS5jb20vaW1hZ2VzL2JyYW5kcy9sb2dvL2xvZ28tcHlyZXg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b21hbi1MdWNhIFphbmsiLCJDcmVhdGVkT24iOiIyMDIxLTAyLTAxVDEyOjA5OjUyIiwiTW9kaWZpZWRCeSI6Il9Sb21hbi1MdWNhIFphbmsiLCJJZCI6IjcwMTA1YjFjLTc3ZDItNDU2OS1hNDA1LTc5OTI1MTZlMDY3OSIsIk1vZGlmaWVkT24iOiIyMDIxLTAyLTAxVDEyOjA5OjUyIiwiUHJvamVjdCI6eyIkcmVmIjoiNy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HM6Ly93d3cubWFoYWhvbWUuY29tL2ltYWdlcy9icmFuZHMvbG9nby9sb2dvLXB5cmV4LmpwZyIsIlVyaVN0cmluZyI6Imh0dHBzOi8vd3d3Lm1haGFob21lLmNvbS9pbWFnZXMvYnJhbmRzL2xvZ28vbG9nby1weXJleC5qcG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3d3cuendpZXNlbC1rcmlzdGFsbGdsYXMuY29tL2RlL2pvYnNfa2FycmllcmUvWktfRWluemVsaGFuZGVsc2thdWZmcmF1LnBkZiIsIlVyaVN0cmluZyI6Imh0dHA6Ly93d3cuendpZXNlbC1rcmlzdGFsbGdsYXMuY29tL2RlL2pvYnNfa2FycmllcmUvWktfRWluemVsaGFuZGVsc2thdWZmcmF1LnBkZ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}</w:instrText>
          </w:r>
          <w:r>
            <w:rPr>
              <w:noProof/>
            </w:rPr>
            <w:fldChar w:fldCharType="separate"/>
          </w:r>
          <w:r w:rsidR="00F12E58">
            <w:rPr>
              <w:noProof/>
            </w:rPr>
            <w:t>[8–10]</w:t>
          </w:r>
          <w:r>
            <w:rPr>
              <w:noProof/>
            </w:rPr>
            <w:fldChar w:fldCharType="end"/>
          </w:r>
        </w:sdtContent>
      </w:sdt>
    </w:p>
    <w:p w14:paraId="1E0C53C1" w14:textId="77777777" w:rsidR="00D221AE" w:rsidRPr="00D221AE" w:rsidRDefault="00D221AE" w:rsidP="00D221AE"/>
    <w:p w14:paraId="5ABA972B" w14:textId="03F5C80C" w:rsidR="00015029" w:rsidRDefault="00CD151D" w:rsidP="00BE1C7C">
      <w:pPr>
        <w:pStyle w:val="berschrift2"/>
      </w:pPr>
      <w:bookmarkStart w:id="14" w:name="_Toc68534522"/>
      <w:r>
        <w:t xml:space="preserve">Volumengefäße </w:t>
      </w:r>
      <w:sdt>
        <w:sdtPr>
          <w:alias w:val="To edit, see citavi.com/edit"/>
          <w:tag w:val="CitaviPlaceholder#0d442db9-95f8-43de-bafd-4ca819654e20"/>
          <w:id w:val="-430127232"/>
          <w:placeholder>
            <w:docPart w:val="DefaultPlaceholder_-1854013440"/>
          </w:placeholder>
        </w:sdtPr>
        <w:sdtEndPr/>
        <w:sdtContent>
          <w:r w:rsidR="00A63972">
            <w:rPr>
              <w:noProof/>
            </w:rPr>
            <w:fldChar w:fldCharType="begin"/>
          </w:r>
          <w:r w:rsidR="005449E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vbWFuXFxBcHBEYXRhXFxMb2NhbFxcVGVtcFxcNDRwa25nYWMuanBnIiwiVXJpU3RyaW5nIjoiNDRhODBhZmItY2U4ZC00MzYzLTg0ODctMWYxNDIzMGRiZGM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3d3cuZ29vZ2xlLmNvbS91cmw/c2E9dCZyY3Q9aiZxPSZlc3JjPXMmc291cmNlPXdlYiZjZD0mdmVkPTJhaFVLRXdqcTJLWEV2Y2p1QWhYUzJxUUtIY1pWQ0Q0UUZqQUFlZ1FJQWhBQyZ1cmw9aHR0cHMlM0ElMkYlMkZ3d3cuY2hlbWllLXJwLmRlJTJGdXBsb2FkcyUyRm1lZGlhJTJGc2NyaXB0X2xhYm9ycHJheGlzLnBkZiZ1c2c9QU92VmF3MzZILVVwSFN3Vjd6SUZPVlRzeWwxViIsIlVyaVN0cmluZyI6Imh0dHBzOi8vd3d3LmNoZW1pZS1ycC5kZS91cGxvYWRzL21lZGlhL3NjcmlwdF9sYWJvcnByYXhpcy5wZG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3d3dy5nb29nbGUuY29tL3VybD9zYT10JnJjdD1qJnE9JmVzcmM9cyZzb3VyY2U9d2ViJmNkPSZjYWQ9cmphJnVhY3Q9OCZ2ZWQ9MmFoVUtFd2loc0tyYXZjanVBaFVDSE93S0hkYjFBZmtRRmpBQWVnUUlBaEFDJnVybD1odHRwcyUzQSUyRiUyRnd3dy5jaGVtaWUtYmlvbG9naWUudW5pLXNpZWdlbi5kZSUyRmFjJTJGYmUlMkZsZWhyZSUyRnNlbWluYXJ2b2VydHJhZWdlLnBkZiZ1c2c9QU92VmF3M3VnS2JQVjFqZ3lLa3FfREttaUlTNCIsIlVyaVN0cmluZyI6Imh0dHBzOi8vd3d3LmNoZW1pZS1iaW9sb2dpZS51bmktc2llZ2VuLmRlL2FjL2JlL2xlaHJlL3NlbWluYXJ2b2VydHJhZWdlLnBkZ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}</w:instrText>
          </w:r>
          <w:r w:rsidR="00A63972">
            <w:rPr>
              <w:noProof/>
            </w:rPr>
            <w:fldChar w:fldCharType="separate"/>
          </w:r>
          <w:r w:rsidR="00F12E58">
            <w:rPr>
              <w:noProof/>
            </w:rPr>
            <w:t>[11, 12]</w:t>
          </w:r>
          <w:r w:rsidR="00A63972">
            <w:rPr>
              <w:noProof/>
            </w:rPr>
            <w:fldChar w:fldCharType="end"/>
          </w:r>
        </w:sdtContent>
      </w:sdt>
      <w:bookmarkEnd w:id="14"/>
    </w:p>
    <w:p w14:paraId="57E506AF" w14:textId="77777777" w:rsidR="00BB2791" w:rsidRPr="00A10689" w:rsidRDefault="00CD151D" w:rsidP="00836440">
      <w:pPr>
        <w:pStyle w:val="berschrift3"/>
      </w:pPr>
      <w:r w:rsidRPr="00836440">
        <w:t>Bechergläser</w:t>
      </w:r>
      <w:r w:rsidRPr="00A10689">
        <w:t xml:space="preserve"> </w:t>
      </w:r>
    </w:p>
    <w:p w14:paraId="7F36C598" w14:textId="53A836BB" w:rsidR="00CD151D" w:rsidRDefault="00CD151D" w:rsidP="00F30BA6">
      <w:r>
        <w:t>Bechergläser sind zylindrische Becher, welche an der Oberseite einen gebogenen Rand, sowie eine Ausgussmöglichkeit haben. Sie werden für vielfältige Aufgaben, wie dem Erhitzen oder Zusammengießen von Flüssigkeiten</w:t>
      </w:r>
      <w:r w:rsidR="00AB1472">
        <w:t xml:space="preserve"> genutzt</w:t>
      </w:r>
      <w:r>
        <w:t>. Es gibt sie in verschiedensten Ausführungen und Größen, welche meistens mit einem groben Maßstab versehen sind</w:t>
      </w:r>
      <w:r w:rsidR="00784CE3">
        <w:t>.</w:t>
      </w:r>
    </w:p>
    <w:p w14:paraId="59250CEF" w14:textId="5856EFAB" w:rsidR="00784CE3" w:rsidRDefault="00784CE3" w:rsidP="00784CE3">
      <w:pPr>
        <w:spacing w:after="0"/>
        <w:rPr>
          <w:noProof/>
        </w:rPr>
      </w:pPr>
      <w:r w:rsidRPr="00A10689">
        <w:rPr>
          <w:b/>
          <w:bCs/>
          <w:i/>
          <w:iCs/>
        </w:rPr>
        <w:t>Hinweis</w:t>
      </w:r>
      <w:r w:rsidRPr="003047C5">
        <w:rPr>
          <w:b/>
          <w:bCs/>
          <w:i/>
          <w:iCs/>
        </w:rPr>
        <w:t>:</w:t>
      </w:r>
      <w:r w:rsidRPr="00784CE3">
        <w:rPr>
          <w:noProof/>
        </w:rPr>
        <w:t xml:space="preserve"> </w:t>
      </w:r>
      <w:r>
        <w:rPr>
          <w:noProof/>
        </w:rPr>
        <mc:AlternateContent>
          <mc:Choice Requires="wps">
            <w:drawing>
              <wp:inline distT="0" distB="0" distL="0" distR="0" wp14:anchorId="4D9CA510" wp14:editId="079D3B49">
                <wp:extent cx="5755640" cy="762000"/>
                <wp:effectExtent l="0" t="0" r="16510" b="19050"/>
                <wp:docPr id="1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5640" cy="762000"/>
                        </a:xfrm>
                        <a:prstGeom prst="rect">
                          <a:avLst/>
                        </a:prstGeom>
                        <a:solidFill>
                          <a:srgbClr val="FFFFFF"/>
                        </a:solidFill>
                        <a:ln w="9525">
                          <a:solidFill>
                            <a:srgbClr val="000000"/>
                          </a:solidFill>
                          <a:miter lim="800000"/>
                          <a:headEnd/>
                          <a:tailEnd/>
                        </a:ln>
                      </wps:spPr>
                      <wps:txbx>
                        <w:txbxContent>
                          <w:p w14:paraId="6DEA85A8" w14:textId="4C1147CE" w:rsidR="006262F1" w:rsidRDefault="006262F1" w:rsidP="008B48A9">
                            <w:r>
                              <w:t xml:space="preserve">Messbecher sollten nicht genutzt werden, um genaue Volumina abzumessen! Besser eignen sich hierfür Messzylinder oder Maßkolben </w:t>
                            </w:r>
                            <w:r>
                              <w:br/>
                              <w:t xml:space="preserve">(siehe </w:t>
                            </w:r>
                            <w:r>
                              <w:fldChar w:fldCharType="begin"/>
                            </w:r>
                            <w:r>
                              <w:instrText xml:space="preserve"> REF _Ref65159851 \r \h </w:instrText>
                            </w:r>
                            <w:r>
                              <w:fldChar w:fldCharType="separate"/>
                            </w:r>
                            <w:r w:rsidR="00B4490F">
                              <w:t>4.4</w:t>
                            </w:r>
                            <w:r>
                              <w:fldChar w:fldCharType="end"/>
                            </w:r>
                            <w:r>
                              <w:t xml:space="preserve">: </w:t>
                            </w:r>
                            <w:r>
                              <w:fldChar w:fldCharType="begin"/>
                            </w:r>
                            <w:r>
                              <w:instrText xml:space="preserve"> REF _Ref65159851 \h </w:instrText>
                            </w:r>
                            <w:r>
                              <w:fldChar w:fldCharType="separate"/>
                            </w:r>
                            <w:r w:rsidR="00B4490F">
                              <w:t>Genauigkeitsklasse und Fehlertoleranzen</w:t>
                            </w:r>
                            <w:r>
                              <w:fldChar w:fldCharType="end"/>
                            </w:r>
                            <w:r>
                              <w:t xml:space="preserve">). </w:t>
                            </w:r>
                          </w:p>
                        </w:txbxContent>
                      </wps:txbx>
                      <wps:bodyPr rot="0" vert="horz" wrap="square" lIns="91440" tIns="45720" rIns="91440" bIns="45720" anchor="t" anchorCtr="0">
                        <a:noAutofit/>
                      </wps:bodyPr>
                    </wps:wsp>
                  </a:graphicData>
                </a:graphic>
              </wp:inline>
            </w:drawing>
          </mc:Choice>
          <mc:Fallback>
            <w:pict>
              <v:shape w14:anchorId="4D9CA510" id="Textfeld 2" o:spid="_x0000_s1027" type="#_x0000_t202" style="width:453.2pt;height:6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">
                <v:textbox>
                  <w:txbxContent>
                    <w:p w14:paraId="6DEA85A8" w14:textId="4C1147CE" w:rsidR="006262F1" w:rsidRDefault="006262F1" w:rsidP="008B48A9">
                      <w:r>
                        <w:t xml:space="preserve">Messbecher sollten nicht genutzt werden, um genaue Volumina abzumessen! Besser eignen sich hierfür Messzylinder oder Maßkolben </w:t>
                      </w:r>
                      <w:r>
                        <w:br/>
                        <w:t xml:space="preserve">(siehe </w:t>
                      </w:r>
                      <w:r>
                        <w:fldChar w:fldCharType="begin"/>
                      </w:r>
                      <w:r>
                        <w:instrText xml:space="preserve"> REF _Ref65159851 \r \h </w:instrText>
                      </w:r>
                      <w:r>
                        <w:fldChar w:fldCharType="separate"/>
                      </w:r>
                      <w:r w:rsidR="00B4490F">
                        <w:t>4.4</w:t>
                      </w:r>
                      <w:r>
                        <w:fldChar w:fldCharType="end"/>
                      </w:r>
                      <w:r>
                        <w:t xml:space="preserve">: </w:t>
                      </w:r>
                      <w:r>
                        <w:fldChar w:fldCharType="begin"/>
                      </w:r>
                      <w:r>
                        <w:instrText xml:space="preserve"> REF _Ref65159851 \h </w:instrText>
                      </w:r>
                      <w:r>
                        <w:fldChar w:fldCharType="separate"/>
                      </w:r>
                      <w:r w:rsidR="00B4490F">
                        <w:t>Genauigkeitsklasse und Fehlertoleranzen</w:t>
                      </w:r>
                      <w:r>
                        <w:fldChar w:fldCharType="end"/>
                      </w:r>
                      <w:r>
                        <w:t xml:space="preserve">). </w:t>
                      </w:r>
                    </w:p>
                  </w:txbxContent>
                </v:textbox>
                <w10:anchorlock/>
              </v:shape>
            </w:pict>
          </mc:Fallback>
        </mc:AlternateContent>
      </w:r>
    </w:p>
    <w:p w14:paraId="73FC5825" w14:textId="77777777" w:rsidR="008A0FB6" w:rsidRDefault="008A0FB6" w:rsidP="008A0FB6">
      <w:pPr>
        <w:spacing w:after="160"/>
        <w:jc w:val="center"/>
      </w:pPr>
      <w:r>
        <w:rPr>
          <w:noProof/>
        </w:rPr>
        <w:br/>
      </w:r>
      <w:r>
        <w:rPr>
          <w:noProof/>
        </w:rPr>
        <w:drawing>
          <wp:inline distT="0" distB="0" distL="0" distR="0" wp14:anchorId="4832DDA4" wp14:editId="6EBC60CA">
            <wp:extent cx="2838202" cy="1046493"/>
            <wp:effectExtent l="0" t="0" r="635" b="127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Grafik 29"/>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852054" cy="1051600"/>
                    </a:xfrm>
                    <a:prstGeom prst="rect">
                      <a:avLst/>
                    </a:prstGeom>
                  </pic:spPr>
                </pic:pic>
              </a:graphicData>
            </a:graphic>
          </wp:inline>
        </w:drawing>
      </w:r>
    </w:p>
    <w:p w14:paraId="1A355488" w14:textId="78D7FCD5" w:rsidR="0085123C" w:rsidRDefault="008A0FB6" w:rsidP="00D221AE">
      <w:pPr>
        <w:pStyle w:val="Beschriftung"/>
      </w:pPr>
      <w:r>
        <w:t xml:space="preserve">Abb. </w:t>
      </w:r>
      <w:r w:rsidR="008D6E42">
        <w:fldChar w:fldCharType="begin"/>
      </w:r>
      <w:r w:rsidR="008D6E42">
        <w:instrText xml:space="preserve"> SEQ Abb. \* ARABIC </w:instrText>
      </w:r>
      <w:r w:rsidR="008D6E42">
        <w:fldChar w:fldCharType="separate"/>
      </w:r>
      <w:r w:rsidR="00B4490F">
        <w:rPr>
          <w:noProof/>
        </w:rPr>
        <w:t>8</w:t>
      </w:r>
      <w:r w:rsidR="008D6E42">
        <w:rPr>
          <w:noProof/>
        </w:rPr>
        <w:fldChar w:fldCharType="end"/>
      </w:r>
      <w:r>
        <w:t>: Bechergläser</w:t>
      </w:r>
    </w:p>
    <w:p w14:paraId="585F4B9D" w14:textId="77777777" w:rsidR="0085123C" w:rsidRDefault="0085123C">
      <w:pPr>
        <w:suppressAutoHyphens w:val="0"/>
        <w:spacing w:after="160" w:line="259" w:lineRule="auto"/>
        <w:jc w:val="left"/>
        <w:rPr>
          <w:iCs/>
          <w:color w:val="000000" w:themeColor="text1"/>
          <w:sz w:val="20"/>
          <w:szCs w:val="18"/>
        </w:rPr>
      </w:pPr>
      <w:r>
        <w:br w:type="page"/>
      </w:r>
    </w:p>
    <w:p w14:paraId="1EA11361" w14:textId="77777777" w:rsidR="00DF6079" w:rsidRDefault="00DF6079" w:rsidP="00836440">
      <w:pPr>
        <w:pStyle w:val="berschrift3"/>
      </w:pPr>
      <w:r>
        <w:lastRenderedPageBreak/>
        <w:t xml:space="preserve">Rundkolben </w:t>
      </w:r>
    </w:p>
    <w:p w14:paraId="2D1ADC50" w14:textId="3D8B7989" w:rsidR="00B70F9B" w:rsidRDefault="00DF6079" w:rsidP="00DF0E86">
      <w:pPr>
        <w:spacing w:after="0"/>
      </w:pPr>
      <w:r>
        <w:t>Rundkolben werden</w:t>
      </w:r>
      <w:r w:rsidR="006A7555">
        <w:t>,</w:t>
      </w:r>
      <w:r>
        <w:t xml:space="preserve"> ähnlich wie Bechergläser</w:t>
      </w:r>
      <w:r w:rsidR="006A7555">
        <w:t xml:space="preserve">, </w:t>
      </w:r>
      <w:r>
        <w:t>in den verschiedensten Größen und Ausführungen hergestellt. Viele der Kolben besitzen einen sogenannten Normschliff am Kolbenhals, um beliebig und einfach gasdichte Apparaturen zusammenzustecken (</w:t>
      </w:r>
      <w:r w:rsidR="006A7555">
        <w:t xml:space="preserve">siehe </w:t>
      </w:r>
      <w:r w:rsidR="006A7555">
        <w:fldChar w:fldCharType="begin"/>
      </w:r>
      <w:r w:rsidR="006A7555">
        <w:instrText xml:space="preserve"> REF _Ref68160489 \r \h </w:instrText>
      </w:r>
      <w:r w:rsidR="006A7555">
        <w:fldChar w:fldCharType="separate"/>
      </w:r>
      <w:r w:rsidR="00B4490F">
        <w:t>2.16</w:t>
      </w:r>
      <w:r w:rsidR="006A7555">
        <w:fldChar w:fldCharType="end"/>
      </w:r>
      <w:r w:rsidR="006A7555">
        <w:t xml:space="preserve">: </w:t>
      </w:r>
      <w:r w:rsidR="006A7555">
        <w:fldChar w:fldCharType="begin"/>
      </w:r>
      <w:r w:rsidR="006A7555">
        <w:instrText xml:space="preserve"> REF _Ref68160479 \w \h </w:instrText>
      </w:r>
      <w:r w:rsidR="0054203E">
        <w:fldChar w:fldCharType="separate"/>
      </w:r>
      <w:r w:rsidR="00B4490F">
        <w:t>0.0</w:t>
      </w:r>
      <w:r w:rsidR="006A7555">
        <w:fldChar w:fldCharType="end"/>
      </w:r>
      <w:r w:rsidR="006A7555">
        <w:fldChar w:fldCharType="begin"/>
      </w:r>
      <w:r w:rsidR="006A7555">
        <w:instrText xml:space="preserve"> REF _Ref68160479 \h </w:instrText>
      </w:r>
      <w:r w:rsidR="006A7555">
        <w:fldChar w:fldCharType="separate"/>
      </w:r>
      <w:r w:rsidR="00B4490F" w:rsidRPr="00770B22">
        <w:t>Schliffe und Schlifffett</w:t>
      </w:r>
      <w:r w:rsidR="006A7555">
        <w:fldChar w:fldCharType="end"/>
      </w:r>
      <w:r>
        <w:t>).</w:t>
      </w:r>
      <w:r w:rsidR="00145123">
        <w:t xml:space="preserve"> </w:t>
      </w:r>
    </w:p>
    <w:p w14:paraId="7ED15EFA" w14:textId="5271C5EA" w:rsidR="00DF6079" w:rsidRDefault="00C27885" w:rsidP="00B70F9B">
      <w:pPr>
        <w:spacing w:after="120"/>
      </w:pPr>
      <w:r>
        <w:t>Des Weiteren</w:t>
      </w:r>
      <w:r w:rsidR="00DF6079">
        <w:t xml:space="preserve"> können Rundkolben auch als Mehrhalskolben ausgeführt sein, um an den zusätzlichen Öffnungen zum Beispiel Kühler, Rührer, Messgeräte und/oder Zuläufe gleichzeitig anzubringen. Zusätzlich können Rundkolben, im Gegensatz zu Standkolben auch unter Vakuum genutzt werden, da die runde Form eine Implosion verhindert. Diese runde Form ermöglicht ebenfalls ein gleichmäßiges Erwärmen des Kolbeninhaltes.</w:t>
      </w:r>
    </w:p>
    <w:p w14:paraId="44CD98E1" w14:textId="77777777" w:rsidR="00CA4F6A" w:rsidRDefault="00CA4F6A" w:rsidP="00CA4F6A">
      <w:pPr>
        <w:jc w:val="center"/>
      </w:pPr>
      <w:r>
        <w:rPr>
          <w:noProof/>
        </w:rPr>
        <w:drawing>
          <wp:inline distT="0" distB="0" distL="0" distR="0" wp14:anchorId="66D78118" wp14:editId="4BDA2762">
            <wp:extent cx="2565070" cy="1041636"/>
            <wp:effectExtent l="0" t="0" r="6985" b="635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fik 30"/>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573659" cy="1045124"/>
                    </a:xfrm>
                    <a:prstGeom prst="rect">
                      <a:avLst/>
                    </a:prstGeom>
                  </pic:spPr>
                </pic:pic>
              </a:graphicData>
            </a:graphic>
          </wp:inline>
        </w:drawing>
      </w:r>
    </w:p>
    <w:p w14:paraId="278B3EAD" w14:textId="5085D674" w:rsidR="00CA4F6A" w:rsidRDefault="00CA4F6A" w:rsidP="00952113">
      <w:pPr>
        <w:pStyle w:val="Beschriftung"/>
        <w:spacing w:line="276" w:lineRule="auto"/>
      </w:pPr>
      <w:r>
        <w:t xml:space="preserve">Abb. </w:t>
      </w:r>
      <w:r w:rsidR="008D6E42">
        <w:fldChar w:fldCharType="begin"/>
      </w:r>
      <w:r w:rsidR="008D6E42">
        <w:instrText xml:space="preserve"> SEQ Abb. \* ARABIC </w:instrText>
      </w:r>
      <w:r w:rsidR="008D6E42">
        <w:fldChar w:fldCharType="separate"/>
      </w:r>
      <w:r w:rsidR="00B4490F">
        <w:rPr>
          <w:noProof/>
        </w:rPr>
        <w:t>9</w:t>
      </w:r>
      <w:r w:rsidR="008D6E42">
        <w:rPr>
          <w:noProof/>
        </w:rPr>
        <w:fldChar w:fldCharType="end"/>
      </w:r>
      <w:r>
        <w:t>: Rund- und Mehrhalskolben</w:t>
      </w:r>
    </w:p>
    <w:p w14:paraId="251F05ED" w14:textId="6851F7D6" w:rsidR="006418BA" w:rsidRPr="00655B03" w:rsidRDefault="006418BA" w:rsidP="00836440">
      <w:pPr>
        <w:pStyle w:val="berschrift3"/>
      </w:pPr>
      <w:r w:rsidRPr="00655B03">
        <w:t>Standkolben</w:t>
      </w:r>
      <w:r w:rsidRPr="00655B03">
        <w:rPr>
          <w:rStyle w:val="berschrift2Zchn"/>
          <w:b w:val="0"/>
          <w:sz w:val="32"/>
          <w:szCs w:val="24"/>
        </w:rPr>
        <w:t>: Erlenmeyerkolben und Stehkolben</w:t>
      </w:r>
    </w:p>
    <w:p w14:paraId="26E30C54" w14:textId="48522338" w:rsidR="00075BA1" w:rsidRDefault="00075BA1" w:rsidP="000A4D8D">
      <w:r>
        <w:t>Erlenmeyerkolben und Stehkolben unterscheiden sich im Vergleich zum Becherglas vor allem im nach oben hin enger werdenden Hals. Dieser kann ebenfalls, wie bei Rundkolben, je nach Anwendung mit einem Normschliff versehen sein. Der verjüngende Hals der Kolben minimiert maßgeblich die Gefahr, dass bei Zugabe von Substanzen, beim Schwenken, Rühren oder Sieden Flüssigkeiten unkontrolliert aus dem Kolben entweichen. Der Erlenmeyerkolben besticht dabei durch die Möglichkeit, die enthaltene Flüssigkeit gut Schwenken</w:t>
      </w:r>
      <w:r w:rsidR="008B5AB5">
        <w:t xml:space="preserve"> </w:t>
      </w:r>
      <w:r>
        <w:t>zu können. Der Stehkolben hingegen ist ein nicht wegrollende</w:t>
      </w:r>
      <w:r w:rsidR="00C27885">
        <w:t xml:space="preserve">r </w:t>
      </w:r>
      <w:r>
        <w:t>Rundkolben, welcher sich als druckstabilerer Kolben eignet.</w:t>
      </w:r>
    </w:p>
    <w:p w14:paraId="44D5A23B" w14:textId="5F3A804C" w:rsidR="00273DC4" w:rsidRDefault="00C21044" w:rsidP="00273DC4">
      <w:pPr>
        <w:jc w:val="center"/>
      </w:pPr>
      <w:r>
        <w:rPr>
          <w:noProof/>
        </w:rPr>
        <w:drawing>
          <wp:inline distT="0" distB="0" distL="0" distR="0" wp14:anchorId="75415B50" wp14:editId="0B25BA24">
            <wp:extent cx="3061255" cy="1130761"/>
            <wp:effectExtent l="0" t="0" r="635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rafik 3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076601" cy="1136429"/>
                    </a:xfrm>
                    <a:prstGeom prst="rect">
                      <a:avLst/>
                    </a:prstGeom>
                  </pic:spPr>
                </pic:pic>
              </a:graphicData>
            </a:graphic>
          </wp:inline>
        </w:drawing>
      </w:r>
    </w:p>
    <w:p w14:paraId="39480F3E" w14:textId="382CAFE2" w:rsidR="00760703" w:rsidRDefault="00C93777" w:rsidP="00C93777">
      <w:pPr>
        <w:pStyle w:val="Beschriftung"/>
      </w:pPr>
      <w:r>
        <w:t xml:space="preserve">Abb. </w:t>
      </w:r>
      <w:r w:rsidR="008D6E42">
        <w:fldChar w:fldCharType="begin"/>
      </w:r>
      <w:r w:rsidR="008D6E42">
        <w:instrText xml:space="preserve"> SEQ Abb. \* ARABIC </w:instrText>
      </w:r>
      <w:r w:rsidR="008D6E42">
        <w:fldChar w:fldCharType="separate"/>
      </w:r>
      <w:r w:rsidR="00B4490F">
        <w:rPr>
          <w:noProof/>
        </w:rPr>
        <w:t>10</w:t>
      </w:r>
      <w:r w:rsidR="008D6E42">
        <w:rPr>
          <w:noProof/>
        </w:rPr>
        <w:fldChar w:fldCharType="end"/>
      </w:r>
      <w:r>
        <w:t xml:space="preserve">: </w:t>
      </w:r>
      <w:r w:rsidR="00C27885">
        <w:t xml:space="preserve">Steh- und </w:t>
      </w:r>
      <w:r>
        <w:t>Standkolben</w:t>
      </w:r>
    </w:p>
    <w:p w14:paraId="6E7925B4" w14:textId="371C3CCB" w:rsidR="00760703" w:rsidRDefault="00952113" w:rsidP="00952113">
      <w:pPr>
        <w:spacing w:before="240" w:after="120" w:line="259" w:lineRule="auto"/>
        <w:jc w:val="left"/>
        <w:rPr>
          <w:iCs/>
          <w:color w:val="000000" w:themeColor="text1"/>
          <w:sz w:val="20"/>
          <w:szCs w:val="18"/>
        </w:rPr>
      </w:pPr>
      <w:r>
        <w:t xml:space="preserve">In </w:t>
      </w:r>
      <w:r>
        <w:fldChar w:fldCharType="begin"/>
      </w:r>
      <w:r>
        <w:instrText xml:space="preserve"> REF _Ref68161062 \h </w:instrText>
      </w:r>
      <w:r>
        <w:fldChar w:fldCharType="separate"/>
      </w:r>
      <w:r w:rsidR="00B4490F">
        <w:t xml:space="preserve">Tab.  </w:t>
      </w:r>
      <w:r w:rsidR="00B4490F">
        <w:rPr>
          <w:noProof/>
        </w:rPr>
        <w:t>1</w:t>
      </w:r>
      <w:r>
        <w:fldChar w:fldCharType="end"/>
      </w:r>
      <w:r>
        <w:t xml:space="preserve"> sind verschiedene Volumengefäße in ausgewählten Eigenschaften gegenübergestellt:</w:t>
      </w:r>
    </w:p>
    <w:p w14:paraId="0A379503" w14:textId="56F550EC" w:rsidR="00B57A7D" w:rsidRDefault="00B57A7D" w:rsidP="00B57A7D">
      <w:pPr>
        <w:pStyle w:val="Beschriftung"/>
        <w:keepNext/>
      </w:pPr>
      <w:bookmarkStart w:id="15" w:name="_Ref68161062"/>
      <w:r>
        <w:lastRenderedPageBreak/>
        <w:t xml:space="preserve">Tab.  </w:t>
      </w:r>
      <w:r w:rsidR="008D6E42">
        <w:fldChar w:fldCharType="begin"/>
      </w:r>
      <w:r w:rsidR="008D6E42">
        <w:instrText xml:space="preserve"> SEQ Tab._ \* ARABIC </w:instrText>
      </w:r>
      <w:r w:rsidR="008D6E42">
        <w:fldChar w:fldCharType="separate"/>
      </w:r>
      <w:r w:rsidR="00B4490F">
        <w:rPr>
          <w:noProof/>
        </w:rPr>
        <w:t>1</w:t>
      </w:r>
      <w:r w:rsidR="008D6E42">
        <w:rPr>
          <w:noProof/>
        </w:rPr>
        <w:fldChar w:fldCharType="end"/>
      </w:r>
      <w:bookmarkEnd w:id="15"/>
      <w:r>
        <w:t xml:space="preserve">: </w:t>
      </w:r>
      <w:r w:rsidRPr="00794458">
        <w:t>Vergleich von Becherglas-, Rund- und Standkolben</w:t>
      </w:r>
    </w:p>
    <w:tbl>
      <w:tblPr>
        <w:tblStyle w:val="LatexTabelle"/>
        <w:tblW w:w="5000" w:type="pct"/>
        <w:tblLook w:val="04A0" w:firstRow="1" w:lastRow="0" w:firstColumn="1" w:lastColumn="0" w:noHBand="0" w:noVBand="1"/>
      </w:tblPr>
      <w:tblGrid>
        <w:gridCol w:w="1920"/>
        <w:gridCol w:w="1709"/>
        <w:gridCol w:w="1865"/>
        <w:gridCol w:w="1764"/>
        <w:gridCol w:w="1814"/>
      </w:tblGrid>
      <w:tr w:rsidR="000C174D" w14:paraId="0E77E90A" w14:textId="77777777" w:rsidTr="003C0936">
        <w:trPr>
          <w:cnfStyle w:val="100000000000" w:firstRow="1" w:lastRow="0" w:firstColumn="0" w:lastColumn="0" w:oddVBand="0" w:evenVBand="0" w:oddHBand="0" w:evenHBand="0" w:firstRowFirstColumn="0" w:firstRowLastColumn="0" w:lastRowFirstColumn="0" w:lastRowLastColumn="0"/>
          <w:trHeight w:val="558"/>
        </w:trPr>
        <w:tc>
          <w:tcPr>
            <w:cnfStyle w:val="001000000000" w:firstRow="0" w:lastRow="0" w:firstColumn="1" w:lastColumn="0" w:oddVBand="0" w:evenVBand="0" w:oddHBand="0" w:evenHBand="0" w:firstRowFirstColumn="0" w:firstRowLastColumn="0" w:lastRowFirstColumn="0" w:lastRowLastColumn="0"/>
            <w:tcW w:w="1058" w:type="pct"/>
            <w:tcBorders>
              <w:tl2br w:val="single" w:sz="4" w:space="0" w:color="auto"/>
            </w:tcBorders>
            <w:shd w:val="clear" w:color="auto" w:fill="D0CECE" w:themeFill="background2" w:themeFillShade="E6"/>
          </w:tcPr>
          <w:p w14:paraId="0F676529" w14:textId="0594ECFE" w:rsidR="00724BF2" w:rsidRPr="001F3A1C" w:rsidRDefault="00EE6C4A" w:rsidP="00F560FB">
            <w:pPr>
              <w:pStyle w:val="Tabelleberschrift"/>
              <w:rPr>
                <w:b/>
              </w:rPr>
            </w:pPr>
            <w:r>
              <w:rPr>
                <w:noProof/>
              </w:rPr>
              <w:t xml:space="preserve"> </w:t>
            </w:r>
          </w:p>
        </w:tc>
        <w:tc>
          <w:tcPr>
            <w:tcW w:w="942" w:type="pct"/>
            <w:shd w:val="clear" w:color="auto" w:fill="D0CECE" w:themeFill="background2" w:themeFillShade="E6"/>
          </w:tcPr>
          <w:p w14:paraId="0CA08481" w14:textId="16811309" w:rsidR="00724BF2" w:rsidRPr="00A55498" w:rsidRDefault="00724BF2" w:rsidP="00F560FB">
            <w:pPr>
              <w:pStyle w:val="Tabelleberschrift"/>
              <w:cnfStyle w:val="100000000000" w:firstRow="1" w:lastRow="0" w:firstColumn="0" w:lastColumn="0" w:oddVBand="0" w:evenVBand="0" w:oddHBand="0" w:evenHBand="0" w:firstRowFirstColumn="0" w:firstRowLastColumn="0" w:lastRowFirstColumn="0" w:lastRowLastColumn="0"/>
              <w:rPr>
                <w:b/>
                <w:sz w:val="22"/>
                <w:szCs w:val="22"/>
              </w:rPr>
            </w:pPr>
            <w:r w:rsidRPr="00A55498">
              <w:rPr>
                <w:b/>
                <w:sz w:val="22"/>
                <w:szCs w:val="22"/>
              </w:rPr>
              <w:t>Becherglas</w:t>
            </w:r>
          </w:p>
        </w:tc>
        <w:tc>
          <w:tcPr>
            <w:tcW w:w="1028" w:type="pct"/>
            <w:shd w:val="clear" w:color="auto" w:fill="D0CECE" w:themeFill="background2" w:themeFillShade="E6"/>
          </w:tcPr>
          <w:p w14:paraId="0507FB98" w14:textId="38074A0A" w:rsidR="00724BF2" w:rsidRPr="00A55498" w:rsidRDefault="00724BF2" w:rsidP="00F560FB">
            <w:pPr>
              <w:pStyle w:val="Tabelleberschrift"/>
              <w:cnfStyle w:val="100000000000" w:firstRow="1" w:lastRow="0" w:firstColumn="0" w:lastColumn="0" w:oddVBand="0" w:evenVBand="0" w:oddHBand="0" w:evenHBand="0" w:firstRowFirstColumn="0" w:firstRowLastColumn="0" w:lastRowFirstColumn="0" w:lastRowLastColumn="0"/>
              <w:rPr>
                <w:b/>
                <w:sz w:val="22"/>
                <w:szCs w:val="22"/>
              </w:rPr>
            </w:pPr>
            <w:r w:rsidRPr="00A55498">
              <w:rPr>
                <w:b/>
                <w:sz w:val="22"/>
                <w:szCs w:val="22"/>
              </w:rPr>
              <w:t>Rundkolben</w:t>
            </w:r>
          </w:p>
        </w:tc>
        <w:tc>
          <w:tcPr>
            <w:tcW w:w="972" w:type="pct"/>
            <w:shd w:val="clear" w:color="auto" w:fill="D0CECE" w:themeFill="background2" w:themeFillShade="E6"/>
          </w:tcPr>
          <w:p w14:paraId="1E4BA893" w14:textId="4784B71F" w:rsidR="00724BF2" w:rsidRPr="00A55498" w:rsidRDefault="00724BF2" w:rsidP="00F560FB">
            <w:pPr>
              <w:pStyle w:val="Tabelleberschrift"/>
              <w:cnfStyle w:val="100000000000" w:firstRow="1" w:lastRow="0" w:firstColumn="0" w:lastColumn="0" w:oddVBand="0" w:evenVBand="0" w:oddHBand="0" w:evenHBand="0" w:firstRowFirstColumn="0" w:firstRowLastColumn="0" w:lastRowFirstColumn="0" w:lastRowLastColumn="0"/>
              <w:rPr>
                <w:b/>
                <w:sz w:val="22"/>
                <w:szCs w:val="22"/>
              </w:rPr>
            </w:pPr>
            <w:r w:rsidRPr="00A55498">
              <w:rPr>
                <w:b/>
                <w:sz w:val="22"/>
                <w:szCs w:val="22"/>
              </w:rPr>
              <w:t>St</w:t>
            </w:r>
            <w:r w:rsidR="00B57A7D">
              <w:rPr>
                <w:b/>
                <w:sz w:val="22"/>
                <w:szCs w:val="22"/>
              </w:rPr>
              <w:t>and</w:t>
            </w:r>
            <w:r w:rsidRPr="00A55498">
              <w:rPr>
                <w:b/>
                <w:sz w:val="22"/>
                <w:szCs w:val="22"/>
              </w:rPr>
              <w:t>kolben</w:t>
            </w:r>
          </w:p>
        </w:tc>
        <w:tc>
          <w:tcPr>
            <w:tcW w:w="1000" w:type="pct"/>
            <w:shd w:val="clear" w:color="auto" w:fill="D0CECE" w:themeFill="background2" w:themeFillShade="E6"/>
          </w:tcPr>
          <w:p w14:paraId="578EC546" w14:textId="68CB7436" w:rsidR="00724BF2" w:rsidRPr="00A55498" w:rsidRDefault="00724BF2" w:rsidP="00F560FB">
            <w:pPr>
              <w:pStyle w:val="Tabelleberschrift"/>
              <w:cnfStyle w:val="100000000000" w:firstRow="1" w:lastRow="0" w:firstColumn="0" w:lastColumn="0" w:oddVBand="0" w:evenVBand="0" w:oddHBand="0" w:evenHBand="0" w:firstRowFirstColumn="0" w:firstRowLastColumn="0" w:lastRowFirstColumn="0" w:lastRowLastColumn="0"/>
              <w:rPr>
                <w:b/>
                <w:sz w:val="22"/>
                <w:szCs w:val="22"/>
              </w:rPr>
            </w:pPr>
            <w:r w:rsidRPr="00A55498">
              <w:rPr>
                <w:b/>
                <w:sz w:val="22"/>
                <w:szCs w:val="22"/>
              </w:rPr>
              <w:t>Erlenmeyer</w:t>
            </w:r>
          </w:p>
        </w:tc>
      </w:tr>
      <w:tr w:rsidR="001F3F48" w14:paraId="4F6DA3D4" w14:textId="77777777" w:rsidTr="00C32FA4">
        <w:trPr>
          <w:trHeight w:val="510"/>
        </w:trPr>
        <w:tc>
          <w:tcPr>
            <w:cnfStyle w:val="001000000000" w:firstRow="0" w:lastRow="0" w:firstColumn="1" w:lastColumn="0" w:oddVBand="0" w:evenVBand="0" w:oddHBand="0" w:evenHBand="0" w:firstRowFirstColumn="0" w:firstRowLastColumn="0" w:lastRowFirstColumn="0" w:lastRowLastColumn="0"/>
            <w:tcW w:w="1058" w:type="pct"/>
          </w:tcPr>
          <w:p w14:paraId="2933D87C" w14:textId="3C24AC7B" w:rsidR="00724BF2" w:rsidRPr="00EE6C4A" w:rsidRDefault="00B57A7D" w:rsidP="00F560FB">
            <w:pPr>
              <w:pStyle w:val="Tabelleberschrift"/>
              <w:rPr>
                <w:b w:val="0"/>
                <w:bCs w:val="0"/>
              </w:rPr>
            </w:pPr>
            <w:r>
              <w:rPr>
                <w:noProof/>
              </w:rPr>
              <mc:AlternateContent>
                <mc:Choice Requires="wpg">
                  <w:drawing>
                    <wp:anchor distT="0" distB="0" distL="114300" distR="114300" simplePos="0" relativeHeight="251730944" behindDoc="0" locked="0" layoutInCell="1" allowOverlap="1" wp14:anchorId="36214306" wp14:editId="06250387">
                      <wp:simplePos x="0" y="0"/>
                      <wp:positionH relativeFrom="column">
                        <wp:posOffset>-139065</wp:posOffset>
                      </wp:positionH>
                      <wp:positionV relativeFrom="page">
                        <wp:posOffset>-471170</wp:posOffset>
                      </wp:positionV>
                      <wp:extent cx="1342390" cy="427990"/>
                      <wp:effectExtent l="0" t="0" r="0" b="0"/>
                      <wp:wrapNone/>
                      <wp:docPr id="221" name="Gruppieren 221"/>
                      <wp:cNvGraphicFramePr/>
                      <a:graphic xmlns:a="http://schemas.openxmlformats.org/drawingml/2006/main">
                        <a:graphicData uri="http://schemas.microsoft.com/office/word/2010/wordprocessingGroup">
                          <wpg:wgp>
                            <wpg:cNvGrpSpPr/>
                            <wpg:grpSpPr>
                              <a:xfrm>
                                <a:off x="0" y="0"/>
                                <a:ext cx="1342390" cy="427990"/>
                                <a:chOff x="-42530" y="0"/>
                                <a:chExt cx="1343099" cy="428257"/>
                              </a:xfrm>
                            </wpg:grpSpPr>
                            <wps:wsp>
                              <wps:cNvPr id="36" name="Textfeld 36"/>
                              <wps:cNvSpPr txBox="1"/>
                              <wps:spPr>
                                <a:xfrm>
                                  <a:off x="-42530" y="148857"/>
                                  <a:ext cx="885825" cy="279400"/>
                                </a:xfrm>
                                <a:prstGeom prst="rect">
                                  <a:avLst/>
                                </a:prstGeom>
                                <a:noFill/>
                                <a:ln w="6350">
                                  <a:noFill/>
                                </a:ln>
                              </wps:spPr>
                              <wps:txbx>
                                <w:txbxContent>
                                  <w:p w14:paraId="7D5EB660" w14:textId="77777777" w:rsidR="006262F1" w:rsidRPr="00C57B89" w:rsidRDefault="006262F1" w:rsidP="00C57B89">
                                    <w:pPr>
                                      <w:rPr>
                                        <w:b/>
                                        <w:bCs/>
                                        <w:sz w:val="18"/>
                                        <w:szCs w:val="18"/>
                                      </w:rPr>
                                    </w:pPr>
                                    <w:r w:rsidRPr="00C57B89">
                                      <w:rPr>
                                        <w:b/>
                                        <w:bCs/>
                                        <w:sz w:val="18"/>
                                        <w:szCs w:val="18"/>
                                      </w:rPr>
                                      <w:t>Eigenschaf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 name="Textfeld 37"/>
                              <wps:cNvSpPr txBox="1"/>
                              <wps:spPr>
                                <a:xfrm>
                                  <a:off x="659219" y="0"/>
                                  <a:ext cx="641350" cy="238125"/>
                                </a:xfrm>
                                <a:prstGeom prst="rect">
                                  <a:avLst/>
                                </a:prstGeom>
                                <a:noFill/>
                                <a:ln w="6350">
                                  <a:noFill/>
                                </a:ln>
                              </wps:spPr>
                              <wps:txbx>
                                <w:txbxContent>
                                  <w:p w14:paraId="36D4FED1" w14:textId="77777777" w:rsidR="006262F1" w:rsidRPr="00C57B89" w:rsidRDefault="006262F1" w:rsidP="00EE6C4A">
                                    <w:pPr>
                                      <w:jc w:val="right"/>
                                      <w:rPr>
                                        <w:b/>
                                        <w:bCs/>
                                        <w:sz w:val="18"/>
                                        <w:szCs w:val="18"/>
                                      </w:rPr>
                                    </w:pPr>
                                    <w:r w:rsidRPr="00C57B89">
                                      <w:rPr>
                                        <w:b/>
                                        <w:bCs/>
                                        <w:sz w:val="18"/>
                                        <w:szCs w:val="18"/>
                                      </w:rPr>
                                      <w:t>Kolb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6214306" id="Gruppieren 221" o:spid="_x0000_s1028" style="position:absolute;left:0;text-align:left;margin-left:-10.95pt;margin-top:-37.1pt;width:105.7pt;height:33.7pt;z-index:251730944;mso-position-horizontal-relative:text;mso-position-vertical-relative:page;mso-width-relative:margin;mso-height-relative:margin" coordorigin="-425" coordsize="13430,42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">
                      <v:shape id="Textfeld 36" o:spid="_x0000_s1029" type="#_x0000_t202" style="position:absolute;left:-425;top:1488;width:8857;height:27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" filled="f" stroked="f" strokeweight=".5pt">
                        <v:textbox>
                          <w:txbxContent>
                            <w:p w14:paraId="7D5EB660" w14:textId="77777777" w:rsidR="006262F1" w:rsidRPr="00C57B89" w:rsidRDefault="006262F1" w:rsidP="00C57B89">
                              <w:pPr>
                                <w:rPr>
                                  <w:b/>
                                  <w:bCs/>
                                  <w:sz w:val="18"/>
                                  <w:szCs w:val="18"/>
                                </w:rPr>
                              </w:pPr>
                              <w:r w:rsidRPr="00C57B89">
                                <w:rPr>
                                  <w:b/>
                                  <w:bCs/>
                                  <w:sz w:val="18"/>
                                  <w:szCs w:val="18"/>
                                </w:rPr>
                                <w:t>Eigenschaft</w:t>
                              </w:r>
                            </w:p>
                          </w:txbxContent>
                        </v:textbox>
                      </v:shape>
                      <v:shape id="Textfeld 37" o:spid="_x0000_s1030" type="#_x0000_t202" style="position:absolute;left:6592;width:6413;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36D4FED1" w14:textId="77777777" w:rsidR="006262F1" w:rsidRPr="00C57B89" w:rsidRDefault="006262F1" w:rsidP="00EE6C4A">
                              <w:pPr>
                                <w:jc w:val="right"/>
                                <w:rPr>
                                  <w:b/>
                                  <w:bCs/>
                                  <w:sz w:val="18"/>
                                  <w:szCs w:val="18"/>
                                </w:rPr>
                              </w:pPr>
                              <w:r w:rsidRPr="00C57B89">
                                <w:rPr>
                                  <w:b/>
                                  <w:bCs/>
                                  <w:sz w:val="18"/>
                                  <w:szCs w:val="18"/>
                                </w:rPr>
                                <w:t>Kolben</w:t>
                              </w:r>
                            </w:p>
                          </w:txbxContent>
                        </v:textbox>
                      </v:shape>
                      <w10:wrap anchory="page"/>
                    </v:group>
                  </w:pict>
                </mc:Fallback>
              </mc:AlternateContent>
            </w:r>
            <w:r w:rsidR="00724BF2" w:rsidRPr="00EE6C4A">
              <w:rPr>
                <w:b w:val="0"/>
                <w:bCs w:val="0"/>
              </w:rPr>
              <w:t>Magnetrührer</w:t>
            </w:r>
          </w:p>
        </w:tc>
        <w:tc>
          <w:tcPr>
            <w:tcW w:w="942" w:type="pct"/>
          </w:tcPr>
          <w:p w14:paraId="4504DB32" w14:textId="30EAF1B9" w:rsidR="00724BF2" w:rsidRPr="001F3A1C" w:rsidRDefault="006E5001" w:rsidP="00A55498">
            <w:pPr>
              <w:pStyle w:val="TabelleText"/>
              <w:cnfStyle w:val="000000000000" w:firstRow="0" w:lastRow="0" w:firstColumn="0" w:lastColumn="0" w:oddVBand="0" w:evenVBand="0" w:oddHBand="0" w:evenHBand="0" w:firstRowFirstColumn="0" w:firstRowLastColumn="0" w:lastRowFirstColumn="0" w:lastRowLastColumn="0"/>
            </w:pPr>
            <w:r>
              <w:t>Ja</w:t>
            </w:r>
          </w:p>
        </w:tc>
        <w:tc>
          <w:tcPr>
            <w:tcW w:w="1028" w:type="pct"/>
          </w:tcPr>
          <w:p w14:paraId="6659F84F" w14:textId="16CEF6F4" w:rsidR="00724BF2" w:rsidRPr="001F3A1C" w:rsidRDefault="006E5001" w:rsidP="00A55498">
            <w:pPr>
              <w:pStyle w:val="TabelleText"/>
              <w:cnfStyle w:val="000000000000" w:firstRow="0" w:lastRow="0" w:firstColumn="0" w:lastColumn="0" w:oddVBand="0" w:evenVBand="0" w:oddHBand="0" w:evenHBand="0" w:firstRowFirstColumn="0" w:firstRowLastColumn="0" w:lastRowFirstColumn="0" w:lastRowLastColumn="0"/>
            </w:pPr>
            <w:r>
              <w:t>Ja</w:t>
            </w:r>
          </w:p>
        </w:tc>
        <w:tc>
          <w:tcPr>
            <w:tcW w:w="972" w:type="pct"/>
          </w:tcPr>
          <w:p w14:paraId="2497E52A" w14:textId="6910B80D" w:rsidR="00724BF2" w:rsidRPr="001F3A1C" w:rsidRDefault="00A607D8" w:rsidP="00A55498">
            <w:pPr>
              <w:pStyle w:val="TabelleText"/>
              <w:cnfStyle w:val="000000000000" w:firstRow="0" w:lastRow="0" w:firstColumn="0" w:lastColumn="0" w:oddVBand="0" w:evenVBand="0" w:oddHBand="0" w:evenHBand="0" w:firstRowFirstColumn="0" w:firstRowLastColumn="0" w:lastRowFirstColumn="0" w:lastRowLastColumn="0"/>
            </w:pPr>
            <w:r>
              <w:t>Ja</w:t>
            </w:r>
          </w:p>
        </w:tc>
        <w:tc>
          <w:tcPr>
            <w:tcW w:w="1000" w:type="pct"/>
          </w:tcPr>
          <w:p w14:paraId="723F3666" w14:textId="34474205" w:rsidR="00724BF2" w:rsidRPr="001F3A1C" w:rsidRDefault="00EC6712" w:rsidP="00A55498">
            <w:pPr>
              <w:pStyle w:val="TabelleText"/>
              <w:cnfStyle w:val="000000000000" w:firstRow="0" w:lastRow="0" w:firstColumn="0" w:lastColumn="0" w:oddVBand="0" w:evenVBand="0" w:oddHBand="0" w:evenHBand="0" w:firstRowFirstColumn="0" w:firstRowLastColumn="0" w:lastRowFirstColumn="0" w:lastRowLastColumn="0"/>
            </w:pPr>
            <w:r>
              <w:t>Ja</w:t>
            </w:r>
          </w:p>
        </w:tc>
      </w:tr>
      <w:tr w:rsidR="001F3F48" w14:paraId="6EF2C6DC" w14:textId="77777777" w:rsidTr="00C32FA4">
        <w:trPr>
          <w:trHeight w:val="510"/>
        </w:trPr>
        <w:tc>
          <w:tcPr>
            <w:cnfStyle w:val="001000000000" w:firstRow="0" w:lastRow="0" w:firstColumn="1" w:lastColumn="0" w:oddVBand="0" w:evenVBand="0" w:oddHBand="0" w:evenHBand="0" w:firstRowFirstColumn="0" w:firstRowLastColumn="0" w:lastRowFirstColumn="0" w:lastRowLastColumn="0"/>
            <w:tcW w:w="1058" w:type="pct"/>
          </w:tcPr>
          <w:p w14:paraId="3C32CC44" w14:textId="4C819766" w:rsidR="00724BF2" w:rsidRPr="00EE6C4A" w:rsidRDefault="007C2E60" w:rsidP="00F560FB">
            <w:pPr>
              <w:pStyle w:val="Tabelleberschrift"/>
              <w:rPr>
                <w:b w:val="0"/>
                <w:bCs w:val="0"/>
              </w:rPr>
            </w:pPr>
            <w:r w:rsidRPr="00EE6C4A">
              <w:rPr>
                <w:b w:val="0"/>
                <w:bCs w:val="0"/>
              </w:rPr>
              <w:t>h</w:t>
            </w:r>
            <w:r w:rsidR="00724BF2" w:rsidRPr="00EE6C4A">
              <w:rPr>
                <w:b w:val="0"/>
                <w:bCs w:val="0"/>
              </w:rPr>
              <w:t>itzebeständig</w:t>
            </w:r>
          </w:p>
        </w:tc>
        <w:tc>
          <w:tcPr>
            <w:tcW w:w="942" w:type="pct"/>
          </w:tcPr>
          <w:p w14:paraId="03D314CA" w14:textId="1EB07634" w:rsidR="00724BF2" w:rsidRPr="001F3A1C" w:rsidRDefault="00E977D7" w:rsidP="00A55498">
            <w:pPr>
              <w:pStyle w:val="TabelleText"/>
              <w:cnfStyle w:val="000000000000" w:firstRow="0" w:lastRow="0" w:firstColumn="0" w:lastColumn="0" w:oddVBand="0" w:evenVBand="0" w:oddHBand="0" w:evenHBand="0" w:firstRowFirstColumn="0" w:firstRowLastColumn="0" w:lastRowFirstColumn="0" w:lastRowLastColumn="0"/>
            </w:pPr>
            <w:r>
              <w:t>Ja</w:t>
            </w:r>
          </w:p>
        </w:tc>
        <w:tc>
          <w:tcPr>
            <w:tcW w:w="1028" w:type="pct"/>
          </w:tcPr>
          <w:p w14:paraId="53D132D1" w14:textId="72E8D33E" w:rsidR="00A607D8" w:rsidRPr="001F3A1C" w:rsidRDefault="00A607D8" w:rsidP="00A55498">
            <w:pPr>
              <w:pStyle w:val="TabelleText"/>
              <w:cnfStyle w:val="000000000000" w:firstRow="0" w:lastRow="0" w:firstColumn="0" w:lastColumn="0" w:oddVBand="0" w:evenVBand="0" w:oddHBand="0" w:evenHBand="0" w:firstRowFirstColumn="0" w:firstRowLastColumn="0" w:lastRowFirstColumn="0" w:lastRowLastColumn="0"/>
            </w:pPr>
            <w:r>
              <w:t>Ja</w:t>
            </w:r>
          </w:p>
        </w:tc>
        <w:tc>
          <w:tcPr>
            <w:tcW w:w="972" w:type="pct"/>
          </w:tcPr>
          <w:p w14:paraId="1B9766ED" w14:textId="6A500884" w:rsidR="00724BF2" w:rsidRPr="001F3A1C" w:rsidRDefault="00A607D8" w:rsidP="00A55498">
            <w:pPr>
              <w:pStyle w:val="TabelleText"/>
              <w:cnfStyle w:val="000000000000" w:firstRow="0" w:lastRow="0" w:firstColumn="0" w:lastColumn="0" w:oddVBand="0" w:evenVBand="0" w:oddHBand="0" w:evenHBand="0" w:firstRowFirstColumn="0" w:firstRowLastColumn="0" w:lastRowFirstColumn="0" w:lastRowLastColumn="0"/>
            </w:pPr>
            <w:r>
              <w:t>Ja</w:t>
            </w:r>
          </w:p>
        </w:tc>
        <w:tc>
          <w:tcPr>
            <w:tcW w:w="1000" w:type="pct"/>
          </w:tcPr>
          <w:p w14:paraId="1A545443" w14:textId="56D8C3F7" w:rsidR="00724BF2" w:rsidRPr="001F3A1C" w:rsidRDefault="00EC6712" w:rsidP="00A55498">
            <w:pPr>
              <w:pStyle w:val="TabelleText"/>
              <w:cnfStyle w:val="000000000000" w:firstRow="0" w:lastRow="0" w:firstColumn="0" w:lastColumn="0" w:oddVBand="0" w:evenVBand="0" w:oddHBand="0" w:evenHBand="0" w:firstRowFirstColumn="0" w:firstRowLastColumn="0" w:lastRowFirstColumn="0" w:lastRowLastColumn="0"/>
            </w:pPr>
            <w:r>
              <w:t>Ja</w:t>
            </w:r>
          </w:p>
        </w:tc>
      </w:tr>
      <w:tr w:rsidR="001F3F48" w14:paraId="740DFA00" w14:textId="77777777" w:rsidTr="00C32FA4">
        <w:trPr>
          <w:trHeight w:val="510"/>
        </w:trPr>
        <w:tc>
          <w:tcPr>
            <w:cnfStyle w:val="001000000000" w:firstRow="0" w:lastRow="0" w:firstColumn="1" w:lastColumn="0" w:oddVBand="0" w:evenVBand="0" w:oddHBand="0" w:evenHBand="0" w:firstRowFirstColumn="0" w:firstRowLastColumn="0" w:lastRowFirstColumn="0" w:lastRowLastColumn="0"/>
            <w:tcW w:w="1058" w:type="pct"/>
          </w:tcPr>
          <w:p w14:paraId="72C3D736" w14:textId="20299188" w:rsidR="00724BF2" w:rsidRPr="00EE6C4A" w:rsidRDefault="00724BF2" w:rsidP="00F560FB">
            <w:pPr>
              <w:pStyle w:val="Tabelleberschrift"/>
              <w:rPr>
                <w:b w:val="0"/>
                <w:bCs w:val="0"/>
              </w:rPr>
            </w:pPr>
            <w:r w:rsidRPr="00EE6C4A">
              <w:rPr>
                <w:b w:val="0"/>
                <w:bCs w:val="0"/>
              </w:rPr>
              <w:t xml:space="preserve">Mischung von </w:t>
            </w:r>
            <w:r w:rsidR="0043211A" w:rsidRPr="00EE6C4A">
              <w:rPr>
                <w:b w:val="0"/>
                <w:bCs w:val="0"/>
              </w:rPr>
              <w:br/>
            </w:r>
            <w:r w:rsidRPr="00EE6C4A">
              <w:rPr>
                <w:b w:val="0"/>
                <w:bCs w:val="0"/>
              </w:rPr>
              <w:t>Flüssigkeiten</w:t>
            </w:r>
          </w:p>
        </w:tc>
        <w:tc>
          <w:tcPr>
            <w:tcW w:w="942" w:type="pct"/>
          </w:tcPr>
          <w:p w14:paraId="5E242508" w14:textId="7FEAD544" w:rsidR="00724BF2" w:rsidRPr="001F3A1C" w:rsidRDefault="00E977D7" w:rsidP="00A55498">
            <w:pPr>
              <w:pStyle w:val="TabelleText"/>
              <w:cnfStyle w:val="000000000000" w:firstRow="0" w:lastRow="0" w:firstColumn="0" w:lastColumn="0" w:oddVBand="0" w:evenVBand="0" w:oddHBand="0" w:evenHBand="0" w:firstRowFirstColumn="0" w:firstRowLastColumn="0" w:lastRowFirstColumn="0" w:lastRowLastColumn="0"/>
            </w:pPr>
            <w:r>
              <w:t>Ja</w:t>
            </w:r>
          </w:p>
        </w:tc>
        <w:tc>
          <w:tcPr>
            <w:tcW w:w="1028" w:type="pct"/>
          </w:tcPr>
          <w:p w14:paraId="2BAD8BD5" w14:textId="4845BB99" w:rsidR="00724BF2" w:rsidRPr="001F3A1C" w:rsidRDefault="00A607D8" w:rsidP="00A55498">
            <w:pPr>
              <w:pStyle w:val="TabelleText"/>
              <w:cnfStyle w:val="000000000000" w:firstRow="0" w:lastRow="0" w:firstColumn="0" w:lastColumn="0" w:oddVBand="0" w:evenVBand="0" w:oddHBand="0" w:evenHBand="0" w:firstRowFirstColumn="0" w:firstRowLastColumn="0" w:lastRowFirstColumn="0" w:lastRowLastColumn="0"/>
            </w:pPr>
            <w:r>
              <w:t>Ja</w:t>
            </w:r>
          </w:p>
        </w:tc>
        <w:tc>
          <w:tcPr>
            <w:tcW w:w="972" w:type="pct"/>
          </w:tcPr>
          <w:p w14:paraId="3BDA41BF" w14:textId="1B638E11" w:rsidR="00724BF2" w:rsidRPr="001F3A1C" w:rsidRDefault="00A607D8" w:rsidP="00A55498">
            <w:pPr>
              <w:pStyle w:val="TabelleText"/>
              <w:cnfStyle w:val="000000000000" w:firstRow="0" w:lastRow="0" w:firstColumn="0" w:lastColumn="0" w:oddVBand="0" w:evenVBand="0" w:oddHBand="0" w:evenHBand="0" w:firstRowFirstColumn="0" w:firstRowLastColumn="0" w:lastRowFirstColumn="0" w:lastRowLastColumn="0"/>
            </w:pPr>
            <w:r>
              <w:t>Ja</w:t>
            </w:r>
          </w:p>
        </w:tc>
        <w:tc>
          <w:tcPr>
            <w:tcW w:w="1000" w:type="pct"/>
          </w:tcPr>
          <w:p w14:paraId="3F190E49" w14:textId="75D32BE0" w:rsidR="00724BF2" w:rsidRPr="001F3A1C" w:rsidRDefault="009B235C" w:rsidP="00A55498">
            <w:pPr>
              <w:pStyle w:val="TabelleText"/>
              <w:cnfStyle w:val="000000000000" w:firstRow="0" w:lastRow="0" w:firstColumn="0" w:lastColumn="0" w:oddVBand="0" w:evenVBand="0" w:oddHBand="0" w:evenHBand="0" w:firstRowFirstColumn="0" w:firstRowLastColumn="0" w:lastRowFirstColumn="0" w:lastRowLastColumn="0"/>
            </w:pPr>
            <w:r>
              <w:t>Ja</w:t>
            </w:r>
          </w:p>
        </w:tc>
      </w:tr>
      <w:tr w:rsidR="001F3F48" w14:paraId="24587A6B" w14:textId="77777777" w:rsidTr="00C32FA4">
        <w:trPr>
          <w:trHeight w:val="510"/>
        </w:trPr>
        <w:tc>
          <w:tcPr>
            <w:cnfStyle w:val="001000000000" w:firstRow="0" w:lastRow="0" w:firstColumn="1" w:lastColumn="0" w:oddVBand="0" w:evenVBand="0" w:oddHBand="0" w:evenHBand="0" w:firstRowFirstColumn="0" w:firstRowLastColumn="0" w:lastRowFirstColumn="0" w:lastRowLastColumn="0"/>
            <w:tcW w:w="1058" w:type="pct"/>
          </w:tcPr>
          <w:p w14:paraId="573CC53D" w14:textId="6983311A" w:rsidR="00724BF2" w:rsidRPr="00EE6C4A" w:rsidRDefault="007C2E60" w:rsidP="00F560FB">
            <w:pPr>
              <w:pStyle w:val="Tabelleberschrift"/>
              <w:rPr>
                <w:b w:val="0"/>
                <w:bCs w:val="0"/>
              </w:rPr>
            </w:pPr>
            <w:r w:rsidRPr="00EE6C4A">
              <w:rPr>
                <w:b w:val="0"/>
                <w:bCs w:val="0"/>
              </w:rPr>
              <w:t>s</w:t>
            </w:r>
            <w:r w:rsidR="00724BF2" w:rsidRPr="00EE6C4A">
              <w:rPr>
                <w:b w:val="0"/>
                <w:bCs w:val="0"/>
              </w:rPr>
              <w:t>elbststehend</w:t>
            </w:r>
          </w:p>
        </w:tc>
        <w:tc>
          <w:tcPr>
            <w:tcW w:w="942" w:type="pct"/>
          </w:tcPr>
          <w:p w14:paraId="51679D16" w14:textId="5C742A3F" w:rsidR="00724BF2" w:rsidRPr="001F3A1C" w:rsidRDefault="00E977D7" w:rsidP="00A55498">
            <w:pPr>
              <w:pStyle w:val="TabelleText"/>
              <w:cnfStyle w:val="000000000000" w:firstRow="0" w:lastRow="0" w:firstColumn="0" w:lastColumn="0" w:oddVBand="0" w:evenVBand="0" w:oddHBand="0" w:evenHBand="0" w:firstRowFirstColumn="0" w:firstRowLastColumn="0" w:lastRowFirstColumn="0" w:lastRowLastColumn="0"/>
            </w:pPr>
            <w:r>
              <w:t>Ja</w:t>
            </w:r>
          </w:p>
        </w:tc>
        <w:tc>
          <w:tcPr>
            <w:tcW w:w="1028" w:type="pct"/>
          </w:tcPr>
          <w:p w14:paraId="0F022C5D" w14:textId="24CB0271" w:rsidR="00724BF2" w:rsidRPr="001F3A1C" w:rsidRDefault="00A607D8" w:rsidP="00A55498">
            <w:pPr>
              <w:pStyle w:val="TabelleText"/>
              <w:cnfStyle w:val="000000000000" w:firstRow="0" w:lastRow="0" w:firstColumn="0" w:lastColumn="0" w:oddVBand="0" w:evenVBand="0" w:oddHBand="0" w:evenHBand="0" w:firstRowFirstColumn="0" w:firstRowLastColumn="0" w:lastRowFirstColumn="0" w:lastRowLastColumn="0"/>
            </w:pPr>
            <w:r>
              <w:t>Nein</w:t>
            </w:r>
          </w:p>
        </w:tc>
        <w:tc>
          <w:tcPr>
            <w:tcW w:w="972" w:type="pct"/>
          </w:tcPr>
          <w:p w14:paraId="616C9751" w14:textId="554DDB0C" w:rsidR="00724BF2" w:rsidRPr="001F3A1C" w:rsidRDefault="00A607D8" w:rsidP="00A55498">
            <w:pPr>
              <w:pStyle w:val="TabelleText"/>
              <w:cnfStyle w:val="000000000000" w:firstRow="0" w:lastRow="0" w:firstColumn="0" w:lastColumn="0" w:oddVBand="0" w:evenVBand="0" w:oddHBand="0" w:evenHBand="0" w:firstRowFirstColumn="0" w:firstRowLastColumn="0" w:lastRowFirstColumn="0" w:lastRowLastColumn="0"/>
            </w:pPr>
            <w:r>
              <w:t>Ja</w:t>
            </w:r>
          </w:p>
        </w:tc>
        <w:tc>
          <w:tcPr>
            <w:tcW w:w="1000" w:type="pct"/>
          </w:tcPr>
          <w:p w14:paraId="1DF5ECB9" w14:textId="62A994E3" w:rsidR="00724BF2" w:rsidRPr="001F3A1C" w:rsidRDefault="009B235C" w:rsidP="00A55498">
            <w:pPr>
              <w:pStyle w:val="TabelleText"/>
              <w:cnfStyle w:val="000000000000" w:firstRow="0" w:lastRow="0" w:firstColumn="0" w:lastColumn="0" w:oddVBand="0" w:evenVBand="0" w:oddHBand="0" w:evenHBand="0" w:firstRowFirstColumn="0" w:firstRowLastColumn="0" w:lastRowFirstColumn="0" w:lastRowLastColumn="0"/>
            </w:pPr>
            <w:r>
              <w:t>Ja</w:t>
            </w:r>
          </w:p>
        </w:tc>
      </w:tr>
      <w:tr w:rsidR="001F3F48" w14:paraId="06DA5E7F" w14:textId="77777777" w:rsidTr="00C32FA4">
        <w:trPr>
          <w:trHeight w:val="510"/>
        </w:trPr>
        <w:tc>
          <w:tcPr>
            <w:cnfStyle w:val="001000000000" w:firstRow="0" w:lastRow="0" w:firstColumn="1" w:lastColumn="0" w:oddVBand="0" w:evenVBand="0" w:oddHBand="0" w:evenHBand="0" w:firstRowFirstColumn="0" w:firstRowLastColumn="0" w:lastRowFirstColumn="0" w:lastRowLastColumn="0"/>
            <w:tcW w:w="1058" w:type="pct"/>
          </w:tcPr>
          <w:p w14:paraId="715D1C6E" w14:textId="17D676EB" w:rsidR="00724BF2" w:rsidRPr="00EE6C4A" w:rsidRDefault="00724BF2" w:rsidP="00F560FB">
            <w:pPr>
              <w:pStyle w:val="Tabelleberschrift"/>
              <w:rPr>
                <w:b w:val="0"/>
                <w:bCs w:val="0"/>
              </w:rPr>
            </w:pPr>
            <w:r w:rsidRPr="00EE6C4A">
              <w:rPr>
                <w:b w:val="0"/>
                <w:bCs w:val="0"/>
              </w:rPr>
              <w:t>Normschliff</w:t>
            </w:r>
          </w:p>
        </w:tc>
        <w:tc>
          <w:tcPr>
            <w:tcW w:w="942" w:type="pct"/>
          </w:tcPr>
          <w:p w14:paraId="1C18A5B1" w14:textId="1EBB0A32" w:rsidR="00724BF2" w:rsidRPr="001F3A1C" w:rsidRDefault="00E977D7" w:rsidP="00A55498">
            <w:pPr>
              <w:pStyle w:val="TabelleText"/>
              <w:cnfStyle w:val="000000000000" w:firstRow="0" w:lastRow="0" w:firstColumn="0" w:lastColumn="0" w:oddVBand="0" w:evenVBand="0" w:oddHBand="0" w:evenHBand="0" w:firstRowFirstColumn="0" w:firstRowLastColumn="0" w:lastRowFirstColumn="0" w:lastRowLastColumn="0"/>
            </w:pPr>
            <w:r>
              <w:t>Nein</w:t>
            </w:r>
          </w:p>
        </w:tc>
        <w:tc>
          <w:tcPr>
            <w:tcW w:w="1028" w:type="pct"/>
          </w:tcPr>
          <w:p w14:paraId="78994958" w14:textId="1D62121F" w:rsidR="00724BF2" w:rsidRPr="001F3A1C" w:rsidRDefault="00A607D8" w:rsidP="00A55498">
            <w:pPr>
              <w:pStyle w:val="TabelleText"/>
              <w:cnfStyle w:val="000000000000" w:firstRow="0" w:lastRow="0" w:firstColumn="0" w:lastColumn="0" w:oddVBand="0" w:evenVBand="0" w:oddHBand="0" w:evenHBand="0" w:firstRowFirstColumn="0" w:firstRowLastColumn="0" w:lastRowFirstColumn="0" w:lastRowLastColumn="0"/>
            </w:pPr>
            <w:r>
              <w:t>Ja</w:t>
            </w:r>
          </w:p>
        </w:tc>
        <w:tc>
          <w:tcPr>
            <w:tcW w:w="972" w:type="pct"/>
          </w:tcPr>
          <w:p w14:paraId="2B9FB134" w14:textId="26D93008" w:rsidR="00724BF2" w:rsidRPr="001F3A1C" w:rsidRDefault="00A607D8" w:rsidP="00A55498">
            <w:pPr>
              <w:pStyle w:val="TabelleText"/>
              <w:cnfStyle w:val="000000000000" w:firstRow="0" w:lastRow="0" w:firstColumn="0" w:lastColumn="0" w:oddVBand="0" w:evenVBand="0" w:oddHBand="0" w:evenHBand="0" w:firstRowFirstColumn="0" w:firstRowLastColumn="0" w:lastRowFirstColumn="0" w:lastRowLastColumn="0"/>
            </w:pPr>
            <w:r>
              <w:t>Ja</w:t>
            </w:r>
          </w:p>
        </w:tc>
        <w:tc>
          <w:tcPr>
            <w:tcW w:w="1000" w:type="pct"/>
          </w:tcPr>
          <w:p w14:paraId="285DD1AA" w14:textId="09D4C9F6" w:rsidR="00724BF2" w:rsidRPr="001F3A1C" w:rsidRDefault="009B235C" w:rsidP="00A55498">
            <w:pPr>
              <w:pStyle w:val="TabelleText"/>
              <w:cnfStyle w:val="000000000000" w:firstRow="0" w:lastRow="0" w:firstColumn="0" w:lastColumn="0" w:oddVBand="0" w:evenVBand="0" w:oddHBand="0" w:evenHBand="0" w:firstRowFirstColumn="0" w:firstRowLastColumn="0" w:lastRowFirstColumn="0" w:lastRowLastColumn="0"/>
            </w:pPr>
            <w:r>
              <w:t>Ja</w:t>
            </w:r>
          </w:p>
        </w:tc>
      </w:tr>
      <w:tr w:rsidR="001F3F48" w14:paraId="7ED7B7E8" w14:textId="77777777" w:rsidTr="00C32FA4">
        <w:trPr>
          <w:trHeight w:val="510"/>
        </w:trPr>
        <w:tc>
          <w:tcPr>
            <w:cnfStyle w:val="001000000000" w:firstRow="0" w:lastRow="0" w:firstColumn="1" w:lastColumn="0" w:oddVBand="0" w:evenVBand="0" w:oddHBand="0" w:evenHBand="0" w:firstRowFirstColumn="0" w:firstRowLastColumn="0" w:lastRowFirstColumn="0" w:lastRowLastColumn="0"/>
            <w:tcW w:w="1058" w:type="pct"/>
          </w:tcPr>
          <w:p w14:paraId="0267F579" w14:textId="1DDE1245" w:rsidR="00724BF2" w:rsidRPr="00EE6C4A" w:rsidRDefault="007C2E60" w:rsidP="00F560FB">
            <w:pPr>
              <w:pStyle w:val="Tabelleberschrift"/>
              <w:rPr>
                <w:b w:val="0"/>
                <w:bCs w:val="0"/>
              </w:rPr>
            </w:pPr>
            <w:r w:rsidRPr="00EE6C4A">
              <w:rPr>
                <w:b w:val="0"/>
                <w:bCs w:val="0"/>
              </w:rPr>
              <w:t>g</w:t>
            </w:r>
            <w:r w:rsidR="0090070D" w:rsidRPr="00EE6C4A">
              <w:rPr>
                <w:b w:val="0"/>
                <w:bCs w:val="0"/>
              </w:rPr>
              <w:t xml:space="preserve">leichmäßiges </w:t>
            </w:r>
            <w:r w:rsidR="00A55498" w:rsidRPr="00EE6C4A">
              <w:rPr>
                <w:b w:val="0"/>
                <w:bCs w:val="0"/>
              </w:rPr>
              <w:br/>
            </w:r>
            <w:r w:rsidR="0090070D" w:rsidRPr="00EE6C4A">
              <w:rPr>
                <w:b w:val="0"/>
                <w:bCs w:val="0"/>
              </w:rPr>
              <w:t>Erwärmen</w:t>
            </w:r>
          </w:p>
        </w:tc>
        <w:tc>
          <w:tcPr>
            <w:tcW w:w="942" w:type="pct"/>
          </w:tcPr>
          <w:p w14:paraId="6940D36F" w14:textId="02F3E820" w:rsidR="00724BF2" w:rsidRPr="001F3A1C" w:rsidRDefault="00E977D7" w:rsidP="00A55498">
            <w:pPr>
              <w:pStyle w:val="TabelleText"/>
              <w:cnfStyle w:val="000000000000" w:firstRow="0" w:lastRow="0" w:firstColumn="0" w:lastColumn="0" w:oddVBand="0" w:evenVBand="0" w:oddHBand="0" w:evenHBand="0" w:firstRowFirstColumn="0" w:firstRowLastColumn="0" w:lastRowFirstColumn="0" w:lastRowLastColumn="0"/>
            </w:pPr>
            <w:r>
              <w:t>Nein</w:t>
            </w:r>
          </w:p>
        </w:tc>
        <w:tc>
          <w:tcPr>
            <w:tcW w:w="1028" w:type="pct"/>
          </w:tcPr>
          <w:p w14:paraId="76FC372B" w14:textId="6DBE7C93" w:rsidR="00724BF2" w:rsidRPr="001F3A1C" w:rsidRDefault="00A607D8" w:rsidP="00A55498">
            <w:pPr>
              <w:pStyle w:val="TabelleText"/>
              <w:cnfStyle w:val="000000000000" w:firstRow="0" w:lastRow="0" w:firstColumn="0" w:lastColumn="0" w:oddVBand="0" w:evenVBand="0" w:oddHBand="0" w:evenHBand="0" w:firstRowFirstColumn="0" w:firstRowLastColumn="0" w:lastRowFirstColumn="0" w:lastRowLastColumn="0"/>
            </w:pPr>
            <w:r>
              <w:t>Ja</w:t>
            </w:r>
          </w:p>
        </w:tc>
        <w:tc>
          <w:tcPr>
            <w:tcW w:w="972" w:type="pct"/>
          </w:tcPr>
          <w:p w14:paraId="44DD6867" w14:textId="7A9635DF" w:rsidR="00724BF2" w:rsidRPr="001F3A1C" w:rsidRDefault="00A607D8" w:rsidP="00A55498">
            <w:pPr>
              <w:pStyle w:val="TabelleText"/>
              <w:cnfStyle w:val="000000000000" w:firstRow="0" w:lastRow="0" w:firstColumn="0" w:lastColumn="0" w:oddVBand="0" w:evenVBand="0" w:oddHBand="0" w:evenHBand="0" w:firstRowFirstColumn="0" w:firstRowLastColumn="0" w:lastRowFirstColumn="0" w:lastRowLastColumn="0"/>
            </w:pPr>
            <w:r>
              <w:t>Nein</w:t>
            </w:r>
          </w:p>
        </w:tc>
        <w:tc>
          <w:tcPr>
            <w:tcW w:w="1000" w:type="pct"/>
          </w:tcPr>
          <w:p w14:paraId="7CFB13F3" w14:textId="1B6BA403" w:rsidR="00724BF2" w:rsidRPr="001F3A1C" w:rsidRDefault="009B235C" w:rsidP="00A55498">
            <w:pPr>
              <w:pStyle w:val="TabelleText"/>
              <w:cnfStyle w:val="000000000000" w:firstRow="0" w:lastRow="0" w:firstColumn="0" w:lastColumn="0" w:oddVBand="0" w:evenVBand="0" w:oddHBand="0" w:evenHBand="0" w:firstRowFirstColumn="0" w:firstRowLastColumn="0" w:lastRowFirstColumn="0" w:lastRowLastColumn="0"/>
            </w:pPr>
            <w:r>
              <w:t>Nein</w:t>
            </w:r>
          </w:p>
        </w:tc>
      </w:tr>
      <w:tr w:rsidR="001F3F48" w14:paraId="60B83328" w14:textId="77777777" w:rsidTr="00C32FA4">
        <w:trPr>
          <w:trHeight w:val="510"/>
        </w:trPr>
        <w:tc>
          <w:tcPr>
            <w:cnfStyle w:val="001000000000" w:firstRow="0" w:lastRow="0" w:firstColumn="1" w:lastColumn="0" w:oddVBand="0" w:evenVBand="0" w:oddHBand="0" w:evenHBand="0" w:firstRowFirstColumn="0" w:firstRowLastColumn="0" w:lastRowFirstColumn="0" w:lastRowLastColumn="0"/>
            <w:tcW w:w="1058" w:type="pct"/>
          </w:tcPr>
          <w:p w14:paraId="34B728EE" w14:textId="6A4D51AA" w:rsidR="00724BF2" w:rsidRPr="00EE6C4A" w:rsidRDefault="0090070D" w:rsidP="00F560FB">
            <w:pPr>
              <w:pStyle w:val="Tabelleberschrift"/>
              <w:rPr>
                <w:b w:val="0"/>
                <w:bCs w:val="0"/>
              </w:rPr>
            </w:pPr>
            <w:r w:rsidRPr="00EE6C4A">
              <w:rPr>
                <w:b w:val="0"/>
                <w:bCs w:val="0"/>
              </w:rPr>
              <w:t>vakuumfest</w:t>
            </w:r>
          </w:p>
        </w:tc>
        <w:tc>
          <w:tcPr>
            <w:tcW w:w="942" w:type="pct"/>
          </w:tcPr>
          <w:p w14:paraId="71AA10CB" w14:textId="2A5679D5" w:rsidR="00724BF2" w:rsidRPr="001F3A1C" w:rsidRDefault="00E977D7" w:rsidP="00A55498">
            <w:pPr>
              <w:pStyle w:val="TabelleText"/>
              <w:cnfStyle w:val="000000000000" w:firstRow="0" w:lastRow="0" w:firstColumn="0" w:lastColumn="0" w:oddVBand="0" w:evenVBand="0" w:oddHBand="0" w:evenHBand="0" w:firstRowFirstColumn="0" w:firstRowLastColumn="0" w:lastRowFirstColumn="0" w:lastRowLastColumn="0"/>
            </w:pPr>
            <w:r>
              <w:t>Nein</w:t>
            </w:r>
          </w:p>
        </w:tc>
        <w:tc>
          <w:tcPr>
            <w:tcW w:w="1028" w:type="pct"/>
          </w:tcPr>
          <w:p w14:paraId="24532FE3" w14:textId="79BB165C" w:rsidR="00724BF2" w:rsidRPr="001F3A1C" w:rsidRDefault="00A607D8" w:rsidP="00A55498">
            <w:pPr>
              <w:pStyle w:val="TabelleText"/>
              <w:cnfStyle w:val="000000000000" w:firstRow="0" w:lastRow="0" w:firstColumn="0" w:lastColumn="0" w:oddVBand="0" w:evenVBand="0" w:oddHBand="0" w:evenHBand="0" w:firstRowFirstColumn="0" w:firstRowLastColumn="0" w:lastRowFirstColumn="0" w:lastRowLastColumn="0"/>
            </w:pPr>
            <w:r>
              <w:t>Ja</w:t>
            </w:r>
          </w:p>
        </w:tc>
        <w:tc>
          <w:tcPr>
            <w:tcW w:w="972" w:type="pct"/>
          </w:tcPr>
          <w:p w14:paraId="2660DFEC" w14:textId="2A829B36" w:rsidR="00724BF2" w:rsidRPr="001F3A1C" w:rsidRDefault="00A607D8" w:rsidP="00A55498">
            <w:pPr>
              <w:pStyle w:val="TabelleText"/>
              <w:cnfStyle w:val="000000000000" w:firstRow="0" w:lastRow="0" w:firstColumn="0" w:lastColumn="0" w:oddVBand="0" w:evenVBand="0" w:oddHBand="0" w:evenHBand="0" w:firstRowFirstColumn="0" w:firstRowLastColumn="0" w:lastRowFirstColumn="0" w:lastRowLastColumn="0"/>
            </w:pPr>
            <w:r>
              <w:t>Nein</w:t>
            </w:r>
          </w:p>
        </w:tc>
        <w:tc>
          <w:tcPr>
            <w:tcW w:w="1000" w:type="pct"/>
          </w:tcPr>
          <w:p w14:paraId="6D7B2D02" w14:textId="722900BE" w:rsidR="00724BF2" w:rsidRPr="001F3A1C" w:rsidRDefault="009B235C" w:rsidP="00A55498">
            <w:pPr>
              <w:pStyle w:val="TabelleText"/>
              <w:cnfStyle w:val="000000000000" w:firstRow="0" w:lastRow="0" w:firstColumn="0" w:lastColumn="0" w:oddVBand="0" w:evenVBand="0" w:oddHBand="0" w:evenHBand="0" w:firstRowFirstColumn="0" w:firstRowLastColumn="0" w:lastRowFirstColumn="0" w:lastRowLastColumn="0"/>
            </w:pPr>
            <w:r>
              <w:t>Nein</w:t>
            </w:r>
          </w:p>
        </w:tc>
      </w:tr>
    </w:tbl>
    <w:p w14:paraId="45BD3715" w14:textId="0F3695FC" w:rsidR="00440497" w:rsidRPr="00440497" w:rsidRDefault="00440497" w:rsidP="003C7341">
      <w:pPr>
        <w:spacing w:after="0"/>
      </w:pPr>
    </w:p>
    <w:p w14:paraId="0550EF70" w14:textId="4093D9EB" w:rsidR="0011143E" w:rsidRDefault="009A7881" w:rsidP="00836440">
      <w:pPr>
        <w:pStyle w:val="berschrift3"/>
      </w:pPr>
      <w:r>
        <w:rPr>
          <w:noProof/>
        </w:rPr>
        <w:drawing>
          <wp:anchor distT="0" distB="0" distL="467995" distR="114300" simplePos="0" relativeHeight="251649024" behindDoc="0" locked="0" layoutInCell="1" allowOverlap="1" wp14:anchorId="7D29DD43" wp14:editId="644A61A7">
            <wp:simplePos x="0" y="0"/>
            <wp:positionH relativeFrom="margin">
              <wp:posOffset>4739005</wp:posOffset>
            </wp:positionH>
            <wp:positionV relativeFrom="paragraph">
              <wp:posOffset>307340</wp:posOffset>
            </wp:positionV>
            <wp:extent cx="755650" cy="1950085"/>
            <wp:effectExtent l="0" t="0" r="6350" b="0"/>
            <wp:wrapSquare wrapText="bothSides"/>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Grafik 32"/>
                    <pic:cNvPicPr/>
                  </pic:nvPicPr>
                  <pic:blipFill>
                    <a:blip r:embed="rId27" cstate="print">
                      <a:extLst>
                        <a:ext uri="{28A0092B-C50C-407E-A947-70E740481C1C}">
                          <a14:useLocalDpi xmlns:a14="http://schemas.microsoft.com/office/drawing/2010/main" val="0"/>
                        </a:ext>
                      </a:extLst>
                    </a:blip>
                    <a:stretch>
                      <a:fillRect/>
                    </a:stretch>
                  </pic:blipFill>
                  <pic:spPr>
                    <a:xfrm>
                      <a:off x="0" y="0"/>
                      <a:ext cx="755650" cy="1950085"/>
                    </a:xfrm>
                    <a:prstGeom prst="rect">
                      <a:avLst/>
                    </a:prstGeom>
                  </pic:spPr>
                </pic:pic>
              </a:graphicData>
            </a:graphic>
            <wp14:sizeRelH relativeFrom="margin">
              <wp14:pctWidth>0</wp14:pctWidth>
            </wp14:sizeRelH>
            <wp14:sizeRelV relativeFrom="margin">
              <wp14:pctHeight>0</wp14:pctHeight>
            </wp14:sizeRelV>
          </wp:anchor>
        </w:drawing>
      </w:r>
      <w:r w:rsidR="0011143E">
        <w:t xml:space="preserve">Maßkolben bzw. Messkolben </w:t>
      </w:r>
    </w:p>
    <w:p w14:paraId="35BE8481" w14:textId="14D4BE43" w:rsidR="00911553" w:rsidRDefault="0011143E" w:rsidP="00704F48">
      <w:pPr>
        <w:spacing w:after="0"/>
      </w:pPr>
      <w:r>
        <w:t>Maßkolben dienen hauptsächlich zum Ansetzen und</w:t>
      </w:r>
      <w:r w:rsidR="00B5751B">
        <w:t xml:space="preserve"> </w:t>
      </w:r>
      <w:r>
        <w:t xml:space="preserve">Aufbewahren von Maßlösungen mit </w:t>
      </w:r>
      <w:r w:rsidR="00C2179F">
        <w:t>exakten</w:t>
      </w:r>
      <w:r w:rsidR="00B5751B">
        <w:t xml:space="preserve"> </w:t>
      </w:r>
      <w:r w:rsidR="00C2179F">
        <w:t>Konzentrationen</w:t>
      </w:r>
      <w:r>
        <w:t>. Sie sind auf Einguss geeicht und zählen somit nicht unter die Kategorie Volumenmessgerät!</w:t>
      </w:r>
      <w:r w:rsidR="00C2179F">
        <w:t xml:space="preserve"> </w:t>
      </w:r>
    </w:p>
    <w:p w14:paraId="28F31D35" w14:textId="0032BE63" w:rsidR="00704F48" w:rsidRDefault="00A27921" w:rsidP="00704F48">
      <w:pPr>
        <w:spacing w:after="0"/>
      </w:pPr>
      <w:r>
        <w:rPr>
          <w:noProof/>
        </w:rPr>
        <mc:AlternateContent>
          <mc:Choice Requires="wps">
            <w:drawing>
              <wp:anchor distT="0" distB="0" distL="114300" distR="114300" simplePos="0" relativeHeight="251651072" behindDoc="0" locked="0" layoutInCell="1" allowOverlap="1" wp14:anchorId="184AAAEA" wp14:editId="02ACD939">
                <wp:simplePos x="0" y="0"/>
                <wp:positionH relativeFrom="margin">
                  <wp:posOffset>4269740</wp:posOffset>
                </wp:positionH>
                <wp:positionV relativeFrom="paragraph">
                  <wp:posOffset>1205865</wp:posOffset>
                </wp:positionV>
                <wp:extent cx="1711325" cy="635"/>
                <wp:effectExtent l="0" t="0" r="3175" b="0"/>
                <wp:wrapSquare wrapText="bothSides"/>
                <wp:docPr id="33" name="Textfeld 33"/>
                <wp:cNvGraphicFramePr/>
                <a:graphic xmlns:a="http://schemas.openxmlformats.org/drawingml/2006/main">
                  <a:graphicData uri="http://schemas.microsoft.com/office/word/2010/wordprocessingShape">
                    <wps:wsp>
                      <wps:cNvSpPr txBox="1"/>
                      <wps:spPr>
                        <a:xfrm>
                          <a:off x="0" y="0"/>
                          <a:ext cx="1711325" cy="635"/>
                        </a:xfrm>
                        <a:prstGeom prst="rect">
                          <a:avLst/>
                        </a:prstGeom>
                        <a:solidFill>
                          <a:prstClr val="white"/>
                        </a:solidFill>
                        <a:ln>
                          <a:noFill/>
                        </a:ln>
                      </wps:spPr>
                      <wps:txbx>
                        <w:txbxContent>
                          <w:p w14:paraId="6514F9EA" w14:textId="5397FE33" w:rsidR="006262F1" w:rsidRPr="00D774FB" w:rsidRDefault="006262F1" w:rsidP="00DA1600">
                            <w:pPr>
                              <w:pStyle w:val="Beschriftung"/>
                              <w:rPr>
                                <w:noProof/>
                                <w:sz w:val="28"/>
                                <w:szCs w:val="28"/>
                              </w:rPr>
                            </w:pPr>
                            <w:r>
                              <w:t xml:space="preserve">Abb. </w:t>
                            </w:r>
                            <w:r w:rsidR="008D6E42">
                              <w:fldChar w:fldCharType="begin"/>
                            </w:r>
                            <w:r w:rsidR="008D6E42">
                              <w:instrText xml:space="preserve"> SEQ Abb. \* ARABIC </w:instrText>
                            </w:r>
                            <w:r w:rsidR="008D6E42">
                              <w:fldChar w:fldCharType="separate"/>
                            </w:r>
                            <w:r w:rsidR="00B4490F">
                              <w:rPr>
                                <w:noProof/>
                              </w:rPr>
                              <w:t>11</w:t>
                            </w:r>
                            <w:r w:rsidR="008D6E42">
                              <w:rPr>
                                <w:noProof/>
                              </w:rPr>
                              <w:fldChar w:fldCharType="end"/>
                            </w:r>
                            <w:r>
                              <w:t>: Maßkolb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84AAAEA" id="Textfeld 33" o:spid="_x0000_s1031" type="#_x0000_t202" style="position:absolute;left:0;text-align:left;margin-left:336.2pt;margin-top:94.95pt;width:134.75pt;height:.05pt;z-index:25165107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" stroked="f">
                <v:textbox style="mso-fit-shape-to-text:t" inset="0,0,0,0">
                  <w:txbxContent>
                    <w:p w14:paraId="6514F9EA" w14:textId="5397FE33" w:rsidR="006262F1" w:rsidRPr="00D774FB" w:rsidRDefault="006262F1" w:rsidP="00DA1600">
                      <w:pPr>
                        <w:pStyle w:val="Beschriftung"/>
                        <w:rPr>
                          <w:noProof/>
                          <w:sz w:val="28"/>
                          <w:szCs w:val="28"/>
                        </w:rPr>
                      </w:pPr>
                      <w:r>
                        <w:t xml:space="preserve">Abb. </w:t>
                      </w:r>
                      <w:r w:rsidR="008D6E42">
                        <w:fldChar w:fldCharType="begin"/>
                      </w:r>
                      <w:r w:rsidR="008D6E42">
                        <w:instrText xml:space="preserve"> SEQ Abb. \* ARABIC </w:instrText>
                      </w:r>
                      <w:r w:rsidR="008D6E42">
                        <w:fldChar w:fldCharType="separate"/>
                      </w:r>
                      <w:r w:rsidR="00B4490F">
                        <w:rPr>
                          <w:noProof/>
                        </w:rPr>
                        <w:t>11</w:t>
                      </w:r>
                      <w:r w:rsidR="008D6E42">
                        <w:rPr>
                          <w:noProof/>
                        </w:rPr>
                        <w:fldChar w:fldCharType="end"/>
                      </w:r>
                      <w:r>
                        <w:t>: Maßkolben</w:t>
                      </w:r>
                    </w:p>
                  </w:txbxContent>
                </v:textbox>
                <w10:wrap type="square" anchorx="margin"/>
              </v:shape>
            </w:pict>
          </mc:Fallback>
        </mc:AlternateContent>
      </w:r>
      <w:r w:rsidR="0011143E">
        <w:t xml:space="preserve">Unter </w:t>
      </w:r>
      <w:r w:rsidR="0011143E" w:rsidRPr="00B5751B">
        <w:rPr>
          <w:i/>
          <w:iCs/>
        </w:rPr>
        <w:t>Maßlösungen</w:t>
      </w:r>
      <w:r w:rsidR="0011143E">
        <w:t xml:space="preserve"> versteht man Lösungen mit einer genau bestimmten Menge einer Substanz, welche über einen </w:t>
      </w:r>
      <w:r w:rsidR="00704F48">
        <w:br/>
      </w:r>
      <w:r w:rsidR="0011143E">
        <w:t xml:space="preserve">Urtiter oder Vergleichslösungen bestimmt wird. </w:t>
      </w:r>
    </w:p>
    <w:p w14:paraId="472381F6" w14:textId="539154EE" w:rsidR="00DE7CCC" w:rsidRDefault="0011143E" w:rsidP="003256D9">
      <w:r w:rsidRPr="00B5751B">
        <w:rPr>
          <w:i/>
          <w:iCs/>
        </w:rPr>
        <w:t>Urtiter</w:t>
      </w:r>
      <w:r>
        <w:t xml:space="preserve"> wiederum sind gut wägbare, nicht hygroskopische Reinsubstanzen, mit welchen sich der Gehalt von Maßlösungen bestimmen lässt.</w:t>
      </w:r>
    </w:p>
    <w:p w14:paraId="0CD3A6EB" w14:textId="7C209479" w:rsidR="00DE7CCC" w:rsidRDefault="00DE7CCC" w:rsidP="00836440">
      <w:pPr>
        <w:pStyle w:val="berschrift3"/>
      </w:pPr>
      <w:r>
        <w:t xml:space="preserve">Messzylinder </w:t>
      </w:r>
    </w:p>
    <w:p w14:paraId="4A7592E1" w14:textId="2D93ABFD" w:rsidR="0036376A" w:rsidRDefault="003256D9" w:rsidP="00DF6079">
      <w:r>
        <w:rPr>
          <w:noProof/>
        </w:rPr>
        <mc:AlternateContent>
          <mc:Choice Requires="wpg">
            <w:drawing>
              <wp:anchor distT="0" distB="0" distL="114300" distR="114300" simplePos="0" relativeHeight="251666432" behindDoc="1" locked="0" layoutInCell="1" allowOverlap="1" wp14:anchorId="6938CC7D" wp14:editId="3C1605FF">
                <wp:simplePos x="0" y="0"/>
                <wp:positionH relativeFrom="margin">
                  <wp:align>right</wp:align>
                </wp:positionH>
                <wp:positionV relativeFrom="paragraph">
                  <wp:posOffset>20320</wp:posOffset>
                </wp:positionV>
                <wp:extent cx="1691005" cy="2155190"/>
                <wp:effectExtent l="0" t="0" r="4445" b="0"/>
                <wp:wrapSquare wrapText="bothSides"/>
                <wp:docPr id="40" name="Gruppieren 40"/>
                <wp:cNvGraphicFramePr/>
                <a:graphic xmlns:a="http://schemas.openxmlformats.org/drawingml/2006/main">
                  <a:graphicData uri="http://schemas.microsoft.com/office/word/2010/wordprocessingGroup">
                    <wpg:wgp>
                      <wpg:cNvGrpSpPr/>
                      <wpg:grpSpPr>
                        <a:xfrm>
                          <a:off x="0" y="0"/>
                          <a:ext cx="1691005" cy="2155190"/>
                          <a:chOff x="335152" y="86635"/>
                          <a:chExt cx="1575221" cy="1836877"/>
                        </a:xfrm>
                      </wpg:grpSpPr>
                      <pic:pic xmlns:pic="http://schemas.openxmlformats.org/drawingml/2006/picture">
                        <pic:nvPicPr>
                          <pic:cNvPr id="38" name="Grafik 38"/>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383332" y="86635"/>
                            <a:ext cx="1354709" cy="1456077"/>
                          </a:xfrm>
                          <a:prstGeom prst="rect">
                            <a:avLst/>
                          </a:prstGeom>
                        </pic:spPr>
                      </pic:pic>
                      <wps:wsp>
                        <wps:cNvPr id="39" name="Textfeld 39"/>
                        <wps:cNvSpPr txBox="1"/>
                        <wps:spPr>
                          <a:xfrm>
                            <a:off x="335152" y="1704241"/>
                            <a:ext cx="1575221" cy="219271"/>
                          </a:xfrm>
                          <a:prstGeom prst="rect">
                            <a:avLst/>
                          </a:prstGeom>
                          <a:solidFill>
                            <a:prstClr val="white"/>
                          </a:solidFill>
                          <a:ln>
                            <a:noFill/>
                          </a:ln>
                        </wps:spPr>
                        <wps:txbx>
                          <w:txbxContent>
                            <w:p w14:paraId="2C5B81EC" w14:textId="4C89F3BE" w:rsidR="006262F1" w:rsidRPr="002C5156" w:rsidRDefault="006262F1" w:rsidP="00BA410F">
                              <w:pPr>
                                <w:pStyle w:val="Beschriftung"/>
                                <w:rPr>
                                  <w:rFonts w:ascii="CMU Sans Serif" w:hAnsi="CMU Sans Serif"/>
                                  <w:b/>
                                  <w:noProof/>
                                  <w:color w:val="auto"/>
                                  <w:sz w:val="32"/>
                                </w:rPr>
                              </w:pPr>
                              <w:r>
                                <w:t xml:space="preserve">Abb. </w:t>
                              </w:r>
                              <w:r w:rsidR="008D6E42">
                                <w:fldChar w:fldCharType="begin"/>
                              </w:r>
                              <w:r w:rsidR="008D6E42">
                                <w:instrText xml:space="preserve"> SEQ Abb. \* ARABIC </w:instrText>
                              </w:r>
                              <w:r w:rsidR="008D6E42">
                                <w:fldChar w:fldCharType="separate"/>
                              </w:r>
                              <w:r w:rsidR="00B4490F">
                                <w:rPr>
                                  <w:noProof/>
                                </w:rPr>
                                <w:t>12</w:t>
                              </w:r>
                              <w:r w:rsidR="008D6E42">
                                <w:rPr>
                                  <w:noProof/>
                                </w:rPr>
                                <w:fldChar w:fldCharType="end"/>
                              </w:r>
                              <w:r>
                                <w:t>: Messzylind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938CC7D" id="Gruppieren 40" o:spid="_x0000_s1032" style="position:absolute;left:0;text-align:left;margin-left:81.95pt;margin-top:1.6pt;width:133.15pt;height:169.7pt;z-index:-251650048;mso-position-horizontal:right;mso-position-horizontal-relative:margin;mso-position-vertical-relative:text;mso-width-relative:margin;mso-height-relative:margin" coordorigin="3351,866" coordsize="15752,18368"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">
                <v:shape id="Grafik 38" o:spid="_x0000_s1033" type="#_x0000_t75" style="position:absolute;left:3833;top:866;width:13547;height:145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">
                  <v:imagedata r:id="rId29" o:title=""/>
                </v:shape>
                <v:shape id="Textfeld 39" o:spid="_x0000_s1034" type="#_x0000_t202" style="position:absolute;left:3351;top:17042;width:15752;height:21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" stroked="f">
                  <v:textbox inset="0,0,0,0">
                    <w:txbxContent>
                      <w:p w14:paraId="2C5B81EC" w14:textId="4C89F3BE" w:rsidR="006262F1" w:rsidRPr="002C5156" w:rsidRDefault="006262F1" w:rsidP="00BA410F">
                        <w:pPr>
                          <w:pStyle w:val="Beschriftung"/>
                          <w:rPr>
                            <w:rFonts w:ascii="CMU Sans Serif" w:hAnsi="CMU Sans Serif"/>
                            <w:b/>
                            <w:noProof/>
                            <w:color w:val="auto"/>
                            <w:sz w:val="32"/>
                          </w:rPr>
                        </w:pPr>
                        <w:r>
                          <w:t xml:space="preserve">Abb. </w:t>
                        </w:r>
                        <w:r w:rsidR="008D6E42">
                          <w:fldChar w:fldCharType="begin"/>
                        </w:r>
                        <w:r w:rsidR="008D6E42">
                          <w:instrText xml:space="preserve"> SEQ Abb. \* ARABIC </w:instrText>
                        </w:r>
                        <w:r w:rsidR="008D6E42">
                          <w:fldChar w:fldCharType="separate"/>
                        </w:r>
                        <w:r w:rsidR="00B4490F">
                          <w:rPr>
                            <w:noProof/>
                          </w:rPr>
                          <w:t>12</w:t>
                        </w:r>
                        <w:r w:rsidR="008D6E42">
                          <w:rPr>
                            <w:noProof/>
                          </w:rPr>
                          <w:fldChar w:fldCharType="end"/>
                        </w:r>
                        <w:r>
                          <w:t>: Messzylinder</w:t>
                        </w:r>
                      </w:p>
                    </w:txbxContent>
                  </v:textbox>
                </v:shape>
                <w10:wrap type="square" anchorx="margin"/>
              </v:group>
            </w:pict>
          </mc:Fallback>
        </mc:AlternateContent>
      </w:r>
      <w:r w:rsidR="00DE7CCC">
        <w:t>Ein Messzylinder ist ein senkrechter, hoher Glas- oder Plastikzylinder mit einem Standfu</w:t>
      </w:r>
      <w:r w:rsidR="002E328C">
        <w:t>ß mit welchem ü</w:t>
      </w:r>
      <w:r w:rsidR="00DE7CCC">
        <w:t>ber eine aufgebrachte Skala</w:t>
      </w:r>
      <w:r w:rsidR="002E328C">
        <w:t xml:space="preserve"> </w:t>
      </w:r>
      <w:r w:rsidR="00DE7CCC">
        <w:t>Volumina abgemessen</w:t>
      </w:r>
      <w:r w:rsidR="002E328C">
        <w:t xml:space="preserve"> </w:t>
      </w:r>
      <w:r w:rsidR="00DE7CCC">
        <w:t>werden</w:t>
      </w:r>
      <w:r w:rsidR="002E328C">
        <w:t xml:space="preserve"> können</w:t>
      </w:r>
      <w:r w:rsidR="00DE7CCC">
        <w:t xml:space="preserve">. </w:t>
      </w:r>
      <w:r w:rsidR="002E328C">
        <w:br/>
      </w:r>
      <w:r w:rsidR="00DE7CCC">
        <w:t>Er ist genauer als ein Becherglas, aber ungenauer als eine Voll- oder Kolbenhubpipette</w:t>
      </w:r>
      <w:r>
        <w:t xml:space="preserve"> </w:t>
      </w:r>
      <w:r w:rsidR="00DE7CCC">
        <w:t>(</w:t>
      </w:r>
      <w:r w:rsidR="00DE7CCC" w:rsidRPr="00434FEA">
        <w:rPr>
          <w:rStyle w:val="EigennahmeZchn"/>
        </w:rPr>
        <w:t>Eppendorf</w:t>
      </w:r>
      <w:r w:rsidR="00DE7CCC">
        <w:t>-Pipette). Je</w:t>
      </w:r>
      <w:r w:rsidR="00470C90">
        <w:t xml:space="preserve"> nachdem</w:t>
      </w:r>
      <w:r w:rsidR="00DE7CCC">
        <w:t xml:space="preserve"> wie wichtig das genaue Abmaß des</w:t>
      </w:r>
      <w:r>
        <w:t xml:space="preserve"> </w:t>
      </w:r>
      <w:r w:rsidR="00DE7CCC">
        <w:t xml:space="preserve">Volumens sein muss, sollte auf die aufgedruckte </w:t>
      </w:r>
      <w:r w:rsidR="00F93AA8">
        <w:t>Genauigkeits</w:t>
      </w:r>
      <w:r w:rsidR="00DE7CCC">
        <w:t>klasse bzw. Fehlertoleranz geachtet werden</w:t>
      </w:r>
      <w:r w:rsidR="00F93AA8">
        <w:t xml:space="preserve"> (siehe Abschnitt </w:t>
      </w:r>
      <w:r w:rsidR="00F93AA8">
        <w:fldChar w:fldCharType="begin"/>
      </w:r>
      <w:r w:rsidR="00F93AA8">
        <w:instrText xml:space="preserve"> REF _Ref65159851 \r \h </w:instrText>
      </w:r>
      <w:r w:rsidR="00F93AA8">
        <w:fldChar w:fldCharType="separate"/>
      </w:r>
      <w:r w:rsidR="00B4490F">
        <w:t>4.4</w:t>
      </w:r>
      <w:r w:rsidR="00F93AA8">
        <w:fldChar w:fldCharType="end"/>
      </w:r>
      <w:r w:rsidR="00F93AA8">
        <w:t>)</w:t>
      </w:r>
      <w:r w:rsidR="00DE7CCC">
        <w:t>.</w:t>
      </w:r>
    </w:p>
    <w:p w14:paraId="01ED713E" w14:textId="54D53ED9" w:rsidR="0085123C" w:rsidRDefault="0085123C">
      <w:pPr>
        <w:suppressAutoHyphens w:val="0"/>
        <w:spacing w:after="160" w:line="259" w:lineRule="auto"/>
        <w:jc w:val="left"/>
      </w:pPr>
      <w:r>
        <w:br w:type="page"/>
      </w:r>
    </w:p>
    <w:p w14:paraId="4AF58905" w14:textId="0AB3C036" w:rsidR="001C004A" w:rsidRDefault="0036376A" w:rsidP="00836440">
      <w:pPr>
        <w:pStyle w:val="berschrift3"/>
      </w:pPr>
      <w:r w:rsidRPr="001644D9">
        <w:lastRenderedPageBreak/>
        <w:t xml:space="preserve">Bürette </w:t>
      </w:r>
    </w:p>
    <w:p w14:paraId="7AC1665A" w14:textId="2D5FE9D1" w:rsidR="003D6A59" w:rsidRDefault="003D6A59" w:rsidP="003D6A59">
      <w:pPr>
        <w:rPr>
          <w:noProof/>
        </w:rPr>
      </w:pPr>
      <w:r>
        <w:t xml:space="preserve">Eine Bürette ist eine kalibrierte, skalierte Glasröhre mit einem Hahn am unteren Ende und dient zur quantitativen Abmessung von geringen Flüssigkeitsvolumina für Titrationen. Eine besondere Form der Bürette ist die automatische Bürette, bei der über einen Blasebalg aus einem Vorratsbehälter der Messzylinderteil der Bürette wieder aufgefüllt wird (siehe </w:t>
      </w:r>
      <w:r w:rsidR="007A7395">
        <w:fldChar w:fldCharType="begin"/>
      </w:r>
      <w:r w:rsidR="007A7395">
        <w:instrText xml:space="preserve"> REF _Ref64369509 \h </w:instrText>
      </w:r>
      <w:r w:rsidR="007A7395">
        <w:fldChar w:fldCharType="separate"/>
      </w:r>
      <w:r w:rsidR="00B4490F">
        <w:t xml:space="preserve">Abb. </w:t>
      </w:r>
      <w:r w:rsidR="00B4490F">
        <w:rPr>
          <w:noProof/>
        </w:rPr>
        <w:t>13</w:t>
      </w:r>
      <w:r w:rsidR="007A7395">
        <w:fldChar w:fldCharType="end"/>
      </w:r>
      <w:r>
        <w:t>).</w:t>
      </w:r>
      <w:r w:rsidRPr="001C004A">
        <w:rPr>
          <w:noProof/>
        </w:rPr>
        <w:t xml:space="preserve"> </w:t>
      </w:r>
    </w:p>
    <w:p w14:paraId="28F4F684" w14:textId="0AAB4D2D" w:rsidR="00D924C2" w:rsidRDefault="007A7395" w:rsidP="007A7395">
      <w:pPr>
        <w:spacing w:after="0"/>
        <w:jc w:val="center"/>
        <w:rPr>
          <w:noProof/>
        </w:rPr>
      </w:pPr>
      <w:bookmarkStart w:id="16" w:name="_CTVK001f3f022704e8f42a68f12ddeef4388b83"/>
      <w:r>
        <w:rPr>
          <w:noProof/>
        </w:rPr>
        <w:drawing>
          <wp:inline distT="0" distB="0" distL="0" distR="0" wp14:anchorId="34DB0359" wp14:editId="337A981C">
            <wp:extent cx="2286083" cy="1807534"/>
            <wp:effectExtent l="0" t="0" r="0" b="2540"/>
            <wp:docPr id="275" name="Grafik 275"/>
            <wp:cNvGraphicFramePr/>
            <a:graphic xmlns:a="http://schemas.openxmlformats.org/drawingml/2006/main">
              <a:graphicData uri="http://schemas.openxmlformats.org/drawingml/2006/picture">
                <pic:pic xmlns:pic="http://schemas.openxmlformats.org/drawingml/2006/picture">
                  <pic:nvPicPr>
                    <pic:cNvPr id="275" nam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292594" cy="1812682"/>
                    </a:xfrm>
                    <a:prstGeom prst="rect">
                      <a:avLst/>
                    </a:prstGeom>
                  </pic:spPr>
                </pic:pic>
              </a:graphicData>
            </a:graphic>
          </wp:inline>
        </w:drawing>
      </w:r>
      <w:bookmarkEnd w:id="16"/>
    </w:p>
    <w:p w14:paraId="68BC7A1B" w14:textId="5C9F7232" w:rsidR="007A7395" w:rsidRDefault="007A7395" w:rsidP="007A7395">
      <w:pPr>
        <w:pStyle w:val="Beschriftung"/>
      </w:pPr>
      <w:bookmarkStart w:id="17" w:name="_Ref64369509"/>
      <w:bookmarkStart w:id="18" w:name="_Ref64369480"/>
      <w:r>
        <w:t xml:space="preserve">Abb. </w:t>
      </w:r>
      <w:r w:rsidR="008D6E42">
        <w:fldChar w:fldCharType="begin"/>
      </w:r>
      <w:r w:rsidR="008D6E42">
        <w:instrText xml:space="preserve"> SEQ Abb. \* ARABIC </w:instrText>
      </w:r>
      <w:r w:rsidR="008D6E42">
        <w:fldChar w:fldCharType="separate"/>
      </w:r>
      <w:r w:rsidR="00B4490F">
        <w:rPr>
          <w:noProof/>
        </w:rPr>
        <w:t>13</w:t>
      </w:r>
      <w:r w:rsidR="008D6E42">
        <w:rPr>
          <w:noProof/>
        </w:rPr>
        <w:fldChar w:fldCharType="end"/>
      </w:r>
      <w:bookmarkEnd w:id="17"/>
      <w:r>
        <w:t>: manuelle und automatische Bürette</w:t>
      </w:r>
      <w:bookmarkEnd w:id="18"/>
      <w:r>
        <w:t xml:space="preserve"> </w:t>
      </w:r>
      <w:sdt>
        <w:sdtPr>
          <w:alias w:val="To edit, see citavi.com/edit"/>
          <w:tag w:val="CitaviPlaceholder#f6c1cd87-63a2-4610-ba63-de5679129a59"/>
          <w:id w:val="-169408059"/>
          <w:placeholder>
            <w:docPart w:val="DefaultPlaceholder_-1854013440"/>
          </w:placeholder>
        </w:sdtPr>
        <w:sdtEndPr/>
        <w:sdtContent>
          <w:r w:rsidR="00A6505D">
            <w:rPr>
              <w:noProof/>
            </w:rPr>
            <w:fldChar w:fldCharType="begin"/>
          </w:r>
          <w:r w:rsidR="005449E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ltYWdlcy1uYS5zc2wtaW1hZ2VzLWFtYXpvbi5jb20vaW1hZ2VzL0kvNDFERE42QXhudUwuanBnIiwiVXJpU3RyaW5nIjoiaHR0cHM6Ly9pbWFnZXMtbmEuc3NsLWltYWdlcy1hbWF6b24uY29tL2ltYWdlcy9JLzQxRERONkF4bnVM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JvbWFuLUx1Y2EgWmFuayIsIkNyZWF0ZWRPbiI6IjIwMjEtMDItMDFUMTA6NDA6NDEiLCJNb2RpZmllZEJ5IjoiX1JvbWFuLUx1Y2EgWmFuayIsIklkIjoiMGQ2MTBhMWItYWE5Mi00YTQ0LWEwYTItMTk3NmQ2YzcxYTgwIiwiTW9kaWZpZWRPbiI6IjIwMjEtMDItMDFUMTA6NDA6NDE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aW1hZ2VzLW5hLnNzbC1pbWFnZXMtYW1hem9uLmNvbS9pbWFnZXMvSS80MURETjZBeG51TC5qcGciLCJVcmlTdHJpbmciOiJodHRwczovL2ltYWdlcy1uYS5zc2wtaW1hZ2VzLWFtYXpvbi5jb20vaW1hZ2VzL0kvNDFERE42QXhudUw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ZnJlZXN2Zy5vcmcvZG93bmxvYWQvMzE3MzUiLCJVcmlTdHJpbmciOiJodHRwczovL2ZyZWVzdmcub3JnL2Rvd25sb2FkLzMxNzM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}</w:instrText>
          </w:r>
          <w:r w:rsidR="00A6505D">
            <w:rPr>
              <w:noProof/>
            </w:rPr>
            <w:fldChar w:fldCharType="separate"/>
          </w:r>
          <w:r w:rsidR="00F12E58">
            <w:rPr>
              <w:noProof/>
            </w:rPr>
            <w:t>[13, 14]</w:t>
          </w:r>
          <w:r w:rsidR="00A6505D">
            <w:rPr>
              <w:noProof/>
            </w:rPr>
            <w:fldChar w:fldCharType="end"/>
          </w:r>
        </w:sdtContent>
      </w:sdt>
    </w:p>
    <w:p w14:paraId="19B204E7" w14:textId="187ABAC5" w:rsidR="00951CEC" w:rsidRPr="00951CEC" w:rsidRDefault="00951CEC" w:rsidP="00951CEC">
      <w:pPr>
        <w:spacing w:after="0"/>
      </w:pPr>
      <w:r>
        <w:rPr>
          <w:b/>
          <w:bCs/>
          <w:i/>
          <w:iCs/>
        </w:rPr>
        <w:t>Wichtig</w:t>
      </w:r>
      <w:r w:rsidRPr="003047C5">
        <w:rPr>
          <w:b/>
          <w:bCs/>
          <w:i/>
          <w:iCs/>
        </w:rPr>
        <w:t>:</w:t>
      </w:r>
    </w:p>
    <w:p w14:paraId="5CA58B50" w14:textId="10DE1F30" w:rsidR="00B6492E" w:rsidRDefault="007958AB" w:rsidP="00B6492E">
      <w:pPr>
        <w:spacing w:after="120" w:line="360" w:lineRule="auto"/>
      </w:pPr>
      <w:r>
        <w:rPr>
          <w:noProof/>
        </w:rPr>
        <mc:AlternateContent>
          <mc:Choice Requires="wps">
            <w:drawing>
              <wp:inline distT="0" distB="0" distL="0" distR="0" wp14:anchorId="1E0BDC24" wp14:editId="7BA6BE0C">
                <wp:extent cx="5755640" cy="522514"/>
                <wp:effectExtent l="0" t="0" r="16510" b="11430"/>
                <wp:docPr id="1"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5640" cy="522514"/>
                        </a:xfrm>
                        <a:prstGeom prst="rect">
                          <a:avLst/>
                        </a:prstGeom>
                        <a:solidFill>
                          <a:srgbClr val="FFFFFF"/>
                        </a:solidFill>
                        <a:ln w="9525">
                          <a:solidFill>
                            <a:srgbClr val="000000"/>
                          </a:solidFill>
                          <a:miter lim="800000"/>
                          <a:headEnd/>
                          <a:tailEnd/>
                        </a:ln>
                      </wps:spPr>
                      <wps:txbx>
                        <w:txbxContent>
                          <w:p w14:paraId="2CBA251D" w14:textId="7CE4D5BF" w:rsidR="006262F1" w:rsidRDefault="006262F1" w:rsidP="00951CEC">
                            <w:r>
                              <w:t>Das Luftloch der automatischen Bürette sollte nicht zugehalten werden, da sich sonst ein zerstörerischer Druck im Vorratsbehälter aufbauen kann!</w:t>
                            </w:r>
                          </w:p>
                        </w:txbxContent>
                      </wps:txbx>
                      <wps:bodyPr rot="0" vert="horz" wrap="square" lIns="91440" tIns="45720" rIns="91440" bIns="45720" anchor="t" anchorCtr="0">
                        <a:noAutofit/>
                      </wps:bodyPr>
                    </wps:wsp>
                  </a:graphicData>
                </a:graphic>
              </wp:inline>
            </w:drawing>
          </mc:Choice>
          <mc:Fallback>
            <w:pict>
              <v:shape w14:anchorId="1E0BDC24" id="_x0000_s1035" type="#_x0000_t202" style="width:453.2pt;height:41.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">
                <v:textbox>
                  <w:txbxContent>
                    <w:p w14:paraId="2CBA251D" w14:textId="7CE4D5BF" w:rsidR="006262F1" w:rsidRDefault="006262F1" w:rsidP="00951CEC">
                      <w:r>
                        <w:t>Das Luftloch der automatischen Bürette sollte nicht zugehalten werden, da sich sonst ein zerstörerischer Druck im Vorratsbehälter aufbauen kann!</w:t>
                      </w:r>
                    </w:p>
                  </w:txbxContent>
                </v:textbox>
                <w10:anchorlock/>
              </v:shape>
            </w:pict>
          </mc:Fallback>
        </mc:AlternateContent>
      </w:r>
    </w:p>
    <w:p w14:paraId="4D979CB2" w14:textId="5CE0B406" w:rsidR="00951CEC" w:rsidRDefault="00951CEC" w:rsidP="00951CEC">
      <w:pPr>
        <w:spacing w:after="0"/>
      </w:pPr>
      <w:r>
        <w:rPr>
          <w:b/>
          <w:bCs/>
          <w:i/>
          <w:iCs/>
        </w:rPr>
        <w:t>Hinweis</w:t>
      </w:r>
      <w:r w:rsidRPr="003047C5">
        <w:rPr>
          <w:b/>
          <w:bCs/>
          <w:i/>
          <w:iCs/>
        </w:rPr>
        <w:t>:</w:t>
      </w:r>
    </w:p>
    <w:p w14:paraId="67CBF73A" w14:textId="7A458E9D" w:rsidR="007958AB" w:rsidRDefault="007958AB" w:rsidP="007958AB">
      <w:r>
        <w:rPr>
          <w:noProof/>
        </w:rPr>
        <mc:AlternateContent>
          <mc:Choice Requires="wps">
            <w:drawing>
              <wp:inline distT="0" distB="0" distL="0" distR="0" wp14:anchorId="52BA1C4C" wp14:editId="792BE8B0">
                <wp:extent cx="5755640" cy="546265"/>
                <wp:effectExtent l="0" t="0" r="16510" b="25400"/>
                <wp:docPr id="11"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5640" cy="546265"/>
                        </a:xfrm>
                        <a:prstGeom prst="rect">
                          <a:avLst/>
                        </a:prstGeom>
                        <a:solidFill>
                          <a:srgbClr val="FFFFFF"/>
                        </a:solidFill>
                        <a:ln w="9525">
                          <a:solidFill>
                            <a:srgbClr val="000000"/>
                          </a:solidFill>
                          <a:miter lim="800000"/>
                          <a:headEnd/>
                          <a:tailEnd/>
                        </a:ln>
                      </wps:spPr>
                      <wps:txbx>
                        <w:txbxContent>
                          <w:p w14:paraId="461F802D" w14:textId="4C93F540" w:rsidR="006262F1" w:rsidRDefault="006262F1" w:rsidP="00951CEC">
                            <w:r>
                              <w:t>Vor Einsatz der Bürette sollte geprüft werden, ob der Hahn nur schwergängig nutzbar ist. Ist dies der Fall sollte der Hahn mit Schlifffett gefettet werden.</w:t>
                            </w:r>
                          </w:p>
                        </w:txbxContent>
                      </wps:txbx>
                      <wps:bodyPr rot="0" vert="horz" wrap="square" lIns="91440" tIns="45720" rIns="91440" bIns="45720" anchor="t" anchorCtr="0">
                        <a:noAutofit/>
                      </wps:bodyPr>
                    </wps:wsp>
                  </a:graphicData>
                </a:graphic>
              </wp:inline>
            </w:drawing>
          </mc:Choice>
          <mc:Fallback>
            <w:pict>
              <v:shape w14:anchorId="52BA1C4C" id="_x0000_s1036" type="#_x0000_t202" style="width:453.2pt;height:4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">
                <v:textbox>
                  <w:txbxContent>
                    <w:p w14:paraId="461F802D" w14:textId="4C93F540" w:rsidR="006262F1" w:rsidRDefault="006262F1" w:rsidP="00951CEC">
                      <w:r>
                        <w:t>Vor Einsatz der Bürette sollte geprüft werden, ob der Hahn nur schwergängig nutzbar ist. Ist dies der Fall sollte der Hahn mit Schlifffett gefettet werden.</w:t>
                      </w:r>
                    </w:p>
                  </w:txbxContent>
                </v:textbox>
                <w10:anchorlock/>
              </v:shape>
            </w:pict>
          </mc:Fallback>
        </mc:AlternateContent>
      </w:r>
    </w:p>
    <w:p w14:paraId="597D2853" w14:textId="77777777" w:rsidR="00B6492E" w:rsidRDefault="00B6492E" w:rsidP="007958AB"/>
    <w:p w14:paraId="6464AE4D" w14:textId="1CFC0711" w:rsidR="003F6555" w:rsidRPr="007958AB" w:rsidRDefault="003F6555" w:rsidP="003F6555">
      <w:pPr>
        <w:pStyle w:val="berschrift2"/>
      </w:pPr>
      <w:bookmarkStart w:id="19" w:name="_Toc68534523"/>
      <w:r>
        <w:t>Pipetten</w:t>
      </w:r>
      <w:r w:rsidR="00B330BB">
        <w:t xml:space="preserve"> </w:t>
      </w:r>
      <w:sdt>
        <w:sdtPr>
          <w:alias w:val="To edit, see citavi.com/edit"/>
          <w:tag w:val="CitaviPlaceholder#db169d5a-e456-4da1-bf25-9033ed09e91c"/>
          <w:id w:val="572707781"/>
          <w:placeholder>
            <w:docPart w:val="DefaultPlaceholder_-1854013440"/>
          </w:placeholder>
        </w:sdtPr>
        <w:sdtEndPr/>
        <w:sdtContent>
          <w:r w:rsidR="00B330BB">
            <w:rPr>
              <w:noProof/>
            </w:rPr>
            <w:fldChar w:fldCharType="begin"/>
          </w:r>
          <w:r w:rsidR="005449E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vbWFuXFxBcHBEYXRhXFxMb2NhbFxcVGVtcFxcNDRwa25nYWMuanBnIiwiVXJpU3RyaW5nIjoiNDRhODBhZmItY2U4ZC00MzYzLTg0ODctMWYxNDIzMGRiZGM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3d3cuZ29vZ2xlLmNvbS91cmw/c2E9dCZyY3Q9aiZxPSZlc3JjPXMmc291cmNlPXdlYiZjZD0mdmVkPTJhaFVLRXdqcTJLWEV2Y2p1QWhYUzJxUUtIY1pWQ0Q0UUZqQUFlZ1FJQWhBQyZ1cmw9aHR0cHMlM0ElMkYlMkZ3d3cuY2hlbWllLXJwLmRlJTJGdXBsb2FkcyUyRm1lZGlhJTJGc2NyaXB0X2xhYm9ycHJheGlzLnBkZiZ1c2c9QU92VmF3MzZILVVwSFN3Vjd6SUZPVlRzeWwxViIsIlVyaVN0cmluZyI6Imh0dHBzOi8vd3d3LmNoZW1pZS1ycC5kZS91cGxvYWRzL21lZGlhL3NjcmlwdF9sYWJvcnByYXhpcy5wZG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}</w:instrText>
          </w:r>
          <w:r w:rsidR="00B330BB">
            <w:rPr>
              <w:noProof/>
            </w:rPr>
            <w:fldChar w:fldCharType="separate"/>
          </w:r>
          <w:r w:rsidR="00B330BB">
            <w:rPr>
              <w:noProof/>
            </w:rPr>
            <w:t>[11]</w:t>
          </w:r>
          <w:r w:rsidR="00B330BB">
            <w:rPr>
              <w:noProof/>
            </w:rPr>
            <w:fldChar w:fldCharType="end"/>
          </w:r>
        </w:sdtContent>
      </w:sdt>
      <w:bookmarkEnd w:id="19"/>
    </w:p>
    <w:p w14:paraId="09774689" w14:textId="20E1EDA2" w:rsidR="00450467" w:rsidRDefault="00450467" w:rsidP="00836440">
      <w:pPr>
        <w:pStyle w:val="berschrift3"/>
      </w:pPr>
      <w:r>
        <w:t xml:space="preserve">Peleusball </w:t>
      </w:r>
    </w:p>
    <w:p w14:paraId="6E2B39CA" w14:textId="76654E06" w:rsidR="003F6555" w:rsidRDefault="00D25C04" w:rsidP="007251E4">
      <w:pPr>
        <w:rPr>
          <w:noProof/>
        </w:rPr>
      </w:pPr>
      <w:r>
        <w:rPr>
          <w:noProof/>
        </w:rPr>
        <mc:AlternateContent>
          <mc:Choice Requires="wpg">
            <w:drawing>
              <wp:anchor distT="0" distB="0" distL="114300" distR="114300" simplePos="0" relativeHeight="251732992" behindDoc="0" locked="0" layoutInCell="1" allowOverlap="1" wp14:anchorId="33461326" wp14:editId="39FB9A06">
                <wp:simplePos x="0" y="0"/>
                <wp:positionH relativeFrom="margin">
                  <wp:align>right</wp:align>
                </wp:positionH>
                <wp:positionV relativeFrom="paragraph">
                  <wp:posOffset>5715</wp:posOffset>
                </wp:positionV>
                <wp:extent cx="1316990" cy="2082802"/>
                <wp:effectExtent l="0" t="0" r="0" b="0"/>
                <wp:wrapSquare wrapText="bothSides"/>
                <wp:docPr id="45" name="Gruppieren 45"/>
                <wp:cNvGraphicFramePr/>
                <a:graphic xmlns:a="http://schemas.openxmlformats.org/drawingml/2006/main">
                  <a:graphicData uri="http://schemas.microsoft.com/office/word/2010/wordprocessingGroup">
                    <wpg:wgp>
                      <wpg:cNvGrpSpPr/>
                      <wpg:grpSpPr>
                        <a:xfrm>
                          <a:off x="0" y="0"/>
                          <a:ext cx="1316990" cy="2082802"/>
                          <a:chOff x="0" y="1"/>
                          <a:chExt cx="1316380" cy="2082286"/>
                        </a:xfrm>
                      </wpg:grpSpPr>
                      <pic:pic xmlns:pic="http://schemas.openxmlformats.org/drawingml/2006/picture">
                        <pic:nvPicPr>
                          <pic:cNvPr id="43" name="Grafik 43"/>
                          <pic:cNvPicPr>
                            <a:picLocks noChangeAspect="1"/>
                          </pic:cNvPicPr>
                        </pic:nvPicPr>
                        <pic:blipFill rotWithShape="1">
                          <a:blip r:embed="rId31" cstate="print">
                            <a:extLst>
                              <a:ext uri="{28A0092B-C50C-407E-A947-70E740481C1C}">
                                <a14:useLocalDpi xmlns:a14="http://schemas.microsoft.com/office/drawing/2010/main" val="0"/>
                              </a:ext>
                            </a:extLst>
                          </a:blip>
                          <a:srcRect r="16539"/>
                          <a:stretch/>
                        </pic:blipFill>
                        <pic:spPr>
                          <a:xfrm rot="5400000">
                            <a:off x="-230194" y="400835"/>
                            <a:ext cx="1780203" cy="978535"/>
                          </a:xfrm>
                          <a:prstGeom prst="rect">
                            <a:avLst/>
                          </a:prstGeom>
                        </pic:spPr>
                      </pic:pic>
                      <wps:wsp>
                        <wps:cNvPr id="44" name="Textfeld 44"/>
                        <wps:cNvSpPr txBox="1"/>
                        <wps:spPr>
                          <a:xfrm>
                            <a:off x="0" y="1838507"/>
                            <a:ext cx="1316380" cy="243780"/>
                          </a:xfrm>
                          <a:prstGeom prst="rect">
                            <a:avLst/>
                          </a:prstGeom>
                          <a:solidFill>
                            <a:prstClr val="white"/>
                          </a:solidFill>
                          <a:ln>
                            <a:noFill/>
                          </a:ln>
                        </wps:spPr>
                        <wps:txbx>
                          <w:txbxContent>
                            <w:p w14:paraId="2E70AEC4" w14:textId="25D67D2D" w:rsidR="006262F1" w:rsidRPr="001E3EA9" w:rsidRDefault="006262F1" w:rsidP="00D25C04">
                              <w:pPr>
                                <w:pStyle w:val="Beschriftung"/>
                                <w:rPr>
                                  <w:b/>
                                  <w:bCs/>
                                  <w:i/>
                                  <w:noProof/>
                                  <w:sz w:val="28"/>
                                  <w:szCs w:val="28"/>
                                </w:rPr>
                              </w:pPr>
                              <w:r>
                                <w:t xml:space="preserve">Abb. </w:t>
                              </w:r>
                              <w:r w:rsidR="008D6E42">
                                <w:fldChar w:fldCharType="begin"/>
                              </w:r>
                              <w:r w:rsidR="008D6E42">
                                <w:instrText xml:space="preserve"> SEQ Abb. \* ARABIC </w:instrText>
                              </w:r>
                              <w:r w:rsidR="008D6E42">
                                <w:fldChar w:fldCharType="separate"/>
                              </w:r>
                              <w:r w:rsidR="00B4490F">
                                <w:rPr>
                                  <w:noProof/>
                                </w:rPr>
                                <w:t>14</w:t>
                              </w:r>
                              <w:r w:rsidR="008D6E42">
                                <w:rPr>
                                  <w:noProof/>
                                </w:rPr>
                                <w:fldChar w:fldCharType="end"/>
                              </w:r>
                              <w:r>
                                <w:t>: Peleusbal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3461326" id="Gruppieren 45" o:spid="_x0000_s1037" style="position:absolute;left:0;text-align:left;margin-left:52.5pt;margin-top:.45pt;width:103.7pt;height:164pt;z-index:251732992;mso-position-horizontal:right;mso-position-horizontal-relative:margin;mso-position-vertical-relative:text" coordorigin="" coordsize="13163,208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">
                <v:shape id="Grafik 43" o:spid="_x0000_s1038" type="#_x0000_t75" style="position:absolute;left:-2302;top:4008;width:17802;height:978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">
                  <v:imagedata r:id="rId32" o:title="" cropright="10839f"/>
                </v:shape>
                <v:shape id="Textfeld 44" o:spid="_x0000_s1039" type="#_x0000_t202" style="position:absolute;top:18385;width:13163;height:24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" stroked="f">
                  <v:textbox style="mso-fit-shape-to-text:t" inset="0,0,0,0">
                    <w:txbxContent>
                      <w:p w14:paraId="2E70AEC4" w14:textId="25D67D2D" w:rsidR="006262F1" w:rsidRPr="001E3EA9" w:rsidRDefault="006262F1" w:rsidP="00D25C04">
                        <w:pPr>
                          <w:pStyle w:val="Beschriftung"/>
                          <w:rPr>
                            <w:b/>
                            <w:bCs/>
                            <w:i/>
                            <w:noProof/>
                            <w:sz w:val="28"/>
                            <w:szCs w:val="28"/>
                          </w:rPr>
                        </w:pPr>
                        <w:r>
                          <w:t xml:space="preserve">Abb. </w:t>
                        </w:r>
                        <w:r w:rsidR="008D6E42">
                          <w:fldChar w:fldCharType="begin"/>
                        </w:r>
                        <w:r w:rsidR="008D6E42">
                          <w:instrText xml:space="preserve"> SEQ Abb. \* ARABIC </w:instrText>
                        </w:r>
                        <w:r w:rsidR="008D6E42">
                          <w:fldChar w:fldCharType="separate"/>
                        </w:r>
                        <w:r w:rsidR="00B4490F">
                          <w:rPr>
                            <w:noProof/>
                          </w:rPr>
                          <w:t>14</w:t>
                        </w:r>
                        <w:r w:rsidR="008D6E42">
                          <w:rPr>
                            <w:noProof/>
                          </w:rPr>
                          <w:fldChar w:fldCharType="end"/>
                        </w:r>
                        <w:r>
                          <w:t>: Peleusball</w:t>
                        </w:r>
                      </w:p>
                    </w:txbxContent>
                  </v:textbox>
                </v:shape>
                <w10:wrap type="square" anchorx="margin"/>
              </v:group>
            </w:pict>
          </mc:Fallback>
        </mc:AlternateContent>
      </w:r>
      <w:r>
        <w:t xml:space="preserve">Der Peleusball ist eine gummierte Pipettierhilfe mit welcher das Abmessen von Flüssigkeitsvolumina in Glaspipetten ermöglicht wird. Hierfür wird der Auslass </w:t>
      </w:r>
      <w:r w:rsidRPr="00042266">
        <w:rPr>
          <w:i/>
          <w:iCs/>
        </w:rPr>
        <w:t>A</w:t>
      </w:r>
      <w:r>
        <w:t xml:space="preserve"> geöffnet (zusammendrücken) und der Ball selbst zusammengedrückt, um einen Unterdruck zu erzeugen. Drückt man nun auf das Saugventil </w:t>
      </w:r>
      <w:r w:rsidRPr="00042266">
        <w:rPr>
          <w:i/>
          <w:iCs/>
        </w:rPr>
        <w:t>S</w:t>
      </w:r>
      <w:r>
        <w:t xml:space="preserve"> wird die Flüssigkeit in die Glaspipette gesaugt und über drücken des Ventils </w:t>
      </w:r>
      <w:r w:rsidRPr="00042266">
        <w:rPr>
          <w:i/>
          <w:iCs/>
        </w:rPr>
        <w:t>E</w:t>
      </w:r>
      <w:r>
        <w:t xml:space="preserve"> kann diese Flüssigkeit kontrolliert abgegeben werden.</w:t>
      </w:r>
      <w:r w:rsidRPr="00D25C04">
        <w:rPr>
          <w:noProof/>
        </w:rPr>
        <w:t xml:space="preserve"> </w:t>
      </w:r>
    </w:p>
    <w:p w14:paraId="276F3BC9" w14:textId="77777777" w:rsidR="003F6555" w:rsidRDefault="003F6555">
      <w:pPr>
        <w:suppressAutoHyphens w:val="0"/>
        <w:spacing w:after="160" w:line="259" w:lineRule="auto"/>
        <w:jc w:val="left"/>
        <w:rPr>
          <w:noProof/>
        </w:rPr>
      </w:pPr>
      <w:r>
        <w:rPr>
          <w:noProof/>
        </w:rPr>
        <w:br w:type="page"/>
      </w:r>
    </w:p>
    <w:p w14:paraId="4A0AE149" w14:textId="1FDC5D1B" w:rsidR="009658C2" w:rsidRPr="00836440" w:rsidRDefault="008E4254" w:rsidP="00836440">
      <w:pPr>
        <w:pStyle w:val="berschrift3"/>
      </w:pPr>
      <w:r w:rsidRPr="00836440">
        <w:lastRenderedPageBreak/>
        <w:t>Vollpipetten</w:t>
      </w:r>
    </w:p>
    <w:p w14:paraId="2DAEEB8A" w14:textId="4893C372" w:rsidR="002B47B1" w:rsidRDefault="00D25C04" w:rsidP="00D25C04">
      <w:pPr>
        <w:spacing w:after="0"/>
        <w:rPr>
          <w:noProof/>
        </w:rPr>
      </w:pPr>
      <w:r>
        <w:rPr>
          <w:noProof/>
        </w:rPr>
        <mc:AlternateContent>
          <mc:Choice Requires="wpg">
            <w:drawing>
              <wp:anchor distT="0" distB="0" distL="114300" distR="114300" simplePos="0" relativeHeight="251735040" behindDoc="0" locked="0" layoutInCell="1" allowOverlap="1" wp14:anchorId="1F12D08E" wp14:editId="0450A822">
                <wp:simplePos x="0" y="0"/>
                <wp:positionH relativeFrom="margin">
                  <wp:posOffset>4348480</wp:posOffset>
                </wp:positionH>
                <wp:positionV relativeFrom="paragraph">
                  <wp:posOffset>57150</wp:posOffset>
                </wp:positionV>
                <wp:extent cx="1411605" cy="2333625"/>
                <wp:effectExtent l="0" t="0" r="0" b="9525"/>
                <wp:wrapSquare wrapText="bothSides"/>
                <wp:docPr id="48" name="Gruppieren 48"/>
                <wp:cNvGraphicFramePr/>
                <a:graphic xmlns:a="http://schemas.openxmlformats.org/drawingml/2006/main">
                  <a:graphicData uri="http://schemas.microsoft.com/office/word/2010/wordprocessingGroup">
                    <wpg:wgp>
                      <wpg:cNvGrpSpPr/>
                      <wpg:grpSpPr>
                        <a:xfrm>
                          <a:off x="0" y="0"/>
                          <a:ext cx="1411605" cy="2333625"/>
                          <a:chOff x="-19996" y="314380"/>
                          <a:chExt cx="1411666" cy="2334049"/>
                        </a:xfrm>
                      </wpg:grpSpPr>
                      <pic:pic xmlns:pic="http://schemas.openxmlformats.org/drawingml/2006/picture">
                        <pic:nvPicPr>
                          <pic:cNvPr id="46" name="Grafik 46"/>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rot="16200000">
                            <a:off x="-401386" y="1272251"/>
                            <a:ext cx="2103400" cy="187658"/>
                          </a:xfrm>
                          <a:prstGeom prst="rect">
                            <a:avLst/>
                          </a:prstGeom>
                        </pic:spPr>
                      </pic:pic>
                      <wps:wsp>
                        <wps:cNvPr id="47" name="Textfeld 47"/>
                        <wps:cNvSpPr txBox="1"/>
                        <wps:spPr>
                          <a:xfrm>
                            <a:off x="-19996" y="2462340"/>
                            <a:ext cx="1411666" cy="186089"/>
                          </a:xfrm>
                          <a:prstGeom prst="rect">
                            <a:avLst/>
                          </a:prstGeom>
                          <a:solidFill>
                            <a:prstClr val="white"/>
                          </a:solidFill>
                          <a:ln>
                            <a:noFill/>
                          </a:ln>
                        </wps:spPr>
                        <wps:txbx>
                          <w:txbxContent>
                            <w:p w14:paraId="451ACA18" w14:textId="332F9A9C" w:rsidR="006262F1" w:rsidRPr="0043080E" w:rsidRDefault="006262F1" w:rsidP="00D25C04">
                              <w:pPr>
                                <w:pStyle w:val="Beschriftung"/>
                                <w:rPr>
                                  <w:noProof/>
                                  <w:sz w:val="28"/>
                                  <w:szCs w:val="28"/>
                                </w:rPr>
                              </w:pPr>
                              <w:r>
                                <w:t xml:space="preserve">Abb. </w:t>
                              </w:r>
                              <w:r w:rsidR="008D6E42">
                                <w:fldChar w:fldCharType="begin"/>
                              </w:r>
                              <w:r w:rsidR="008D6E42">
                                <w:instrText xml:space="preserve"> SEQ Abb. \* ARABIC </w:instrText>
                              </w:r>
                              <w:r w:rsidR="008D6E42">
                                <w:fldChar w:fldCharType="separate"/>
                              </w:r>
                              <w:r w:rsidR="00B4490F">
                                <w:rPr>
                                  <w:noProof/>
                                </w:rPr>
                                <w:t>15</w:t>
                              </w:r>
                              <w:r w:rsidR="008D6E42">
                                <w:rPr>
                                  <w:noProof/>
                                </w:rPr>
                                <w:fldChar w:fldCharType="end"/>
                              </w:r>
                              <w:r>
                                <w:t>: Vollpipett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1F12D08E" id="Gruppieren 48" o:spid="_x0000_s1040" style="position:absolute;left:0;text-align:left;margin-left:342.4pt;margin-top:4.5pt;width:111.15pt;height:183.75pt;z-index:251735040;mso-position-horizontal-relative:margin;mso-position-vertical-relative:text;mso-height-relative:margin" coordorigin="-199,3143" coordsize="14116,233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">
                <v:shape id="Grafik 46" o:spid="_x0000_s1041" type="#_x0000_t75" style="position:absolute;left:-4014;top:12721;width:21034;height:1877;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">
                  <v:imagedata r:id="rId34" o:title=""/>
                </v:shape>
                <v:shape id="Textfeld 47" o:spid="_x0000_s1042" type="#_x0000_t202" style="position:absolute;left:-199;top:24623;width:14115;height:1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" stroked="f">
                  <v:textbox inset="0,0,0,0">
                    <w:txbxContent>
                      <w:p w14:paraId="451ACA18" w14:textId="332F9A9C" w:rsidR="006262F1" w:rsidRPr="0043080E" w:rsidRDefault="006262F1" w:rsidP="00D25C04">
                        <w:pPr>
                          <w:pStyle w:val="Beschriftung"/>
                          <w:rPr>
                            <w:noProof/>
                            <w:sz w:val="28"/>
                            <w:szCs w:val="28"/>
                          </w:rPr>
                        </w:pPr>
                        <w:r>
                          <w:t xml:space="preserve">Abb. </w:t>
                        </w:r>
                        <w:r w:rsidR="008D6E42">
                          <w:fldChar w:fldCharType="begin"/>
                        </w:r>
                        <w:r w:rsidR="008D6E42">
                          <w:instrText xml:space="preserve"> SEQ Abb. \* ARABIC </w:instrText>
                        </w:r>
                        <w:r w:rsidR="008D6E42">
                          <w:fldChar w:fldCharType="separate"/>
                        </w:r>
                        <w:r w:rsidR="00B4490F">
                          <w:rPr>
                            <w:noProof/>
                          </w:rPr>
                          <w:t>15</w:t>
                        </w:r>
                        <w:r w:rsidR="008D6E42">
                          <w:rPr>
                            <w:noProof/>
                          </w:rPr>
                          <w:fldChar w:fldCharType="end"/>
                        </w:r>
                        <w:r>
                          <w:t>: Vollpipette</w:t>
                        </w:r>
                      </w:p>
                    </w:txbxContent>
                  </v:textbox>
                </v:shape>
                <w10:wrap type="square" anchorx="margin"/>
              </v:group>
            </w:pict>
          </mc:Fallback>
        </mc:AlternateContent>
      </w:r>
      <w:r>
        <w:t>Vollpipetten sind kalibrierte Glasröhrchen mit einer Glasblase, um genaue Dosierungen</w:t>
      </w:r>
      <w:r w:rsidR="00C04D31">
        <w:t xml:space="preserve"> von</w:t>
      </w:r>
      <w:r>
        <w:t xml:space="preserve"> Flüssigkeits</w:t>
      </w:r>
      <w:r w:rsidR="00C04D31">
        <w:t>-</w:t>
      </w:r>
      <w:r>
        <w:t>volumina abzumessen. Sie sind auf Ausguss geeicht und besitzen ebenfalls, wie die Messzylinder eine aufgedruckte Fehlertoleranz oder Fehlerklasse. Typische Volumina für Vollpipetten sind 5</w:t>
      </w:r>
      <w:r w:rsidR="00060BE5">
        <w:t> </w:t>
      </w:r>
      <w:r>
        <w:t>mL, 10</w:t>
      </w:r>
      <w:r w:rsidR="00060BE5">
        <w:t> </w:t>
      </w:r>
      <w:r>
        <w:t>mL, 20</w:t>
      </w:r>
      <w:r w:rsidR="00060BE5">
        <w:t> </w:t>
      </w:r>
      <w:r>
        <w:t>mL, 50</w:t>
      </w:r>
      <w:r w:rsidR="00060BE5">
        <w:t> </w:t>
      </w:r>
      <w:r>
        <w:t>mL und 100</w:t>
      </w:r>
      <w:r w:rsidR="00060BE5">
        <w:t> </w:t>
      </w:r>
      <w:r>
        <w:t xml:space="preserve">mL. </w:t>
      </w:r>
      <w:r w:rsidR="00D551F9">
        <w:t>Diese Größen</w:t>
      </w:r>
      <w:r>
        <w:t xml:space="preserve"> sind hervorragend für</w:t>
      </w:r>
      <w:r w:rsidR="008A4273">
        <w:t xml:space="preserve"> </w:t>
      </w:r>
      <w:r>
        <w:t xml:space="preserve">Volumenabmessungen in </w:t>
      </w:r>
      <w:r w:rsidR="00553D81">
        <w:t xml:space="preserve">vielen </w:t>
      </w:r>
      <w:r w:rsidR="00EC56B0">
        <w:t>Laborb</w:t>
      </w:r>
      <w:r>
        <w:t>ereichen geeignet. Für geringere Volumina im Mikroliterbereich sollten Hubkolbenpipetten genutzt werden.</w:t>
      </w:r>
      <w:r w:rsidRPr="00D25C04">
        <w:rPr>
          <w:noProof/>
        </w:rPr>
        <w:t xml:space="preserve"> </w:t>
      </w:r>
    </w:p>
    <w:p w14:paraId="3BAEAB40" w14:textId="332FE1EF" w:rsidR="002B47B1" w:rsidRDefault="002B47B1">
      <w:pPr>
        <w:suppressAutoHyphens w:val="0"/>
        <w:spacing w:after="160" w:line="259" w:lineRule="auto"/>
        <w:jc w:val="left"/>
        <w:rPr>
          <w:noProof/>
        </w:rPr>
      </w:pPr>
    </w:p>
    <w:p w14:paraId="3A38DE03" w14:textId="0104A167" w:rsidR="003D0670" w:rsidRPr="00733049" w:rsidRDefault="007C6DD8" w:rsidP="00836440">
      <w:pPr>
        <w:pStyle w:val="berschrift3"/>
      </w:pPr>
      <w:r w:rsidRPr="00836440">
        <w:t xml:space="preserve">Kolbenhubpipette bzw. </w:t>
      </w:r>
      <w:r w:rsidRPr="000F2955">
        <w:rPr>
          <w:smallCaps/>
        </w:rPr>
        <w:t>Eppendorf</w:t>
      </w:r>
      <w:r w:rsidR="000F2955">
        <w:rPr>
          <w:smallCaps/>
        </w:rPr>
        <w:t>-P</w:t>
      </w:r>
      <w:r w:rsidRPr="00836440">
        <w:t>ipetten</w:t>
      </w:r>
    </w:p>
    <w:p w14:paraId="0F235B06" w14:textId="78150432" w:rsidR="00EA2C42" w:rsidRDefault="007C6DD8" w:rsidP="00B6492E">
      <w:r>
        <w:t>Kolbenhubpipetten, auch Mikroliter- oder Mikropipette genannt, sind mechanische Pipetten, welche Volumina in Dosierungen von 0,1</w:t>
      </w:r>
      <w:r w:rsidR="00060BE5">
        <w:t> </w:t>
      </w:r>
      <w:r>
        <w:t>µL bis 5</w:t>
      </w:r>
      <w:r w:rsidR="00060BE5">
        <w:t> </w:t>
      </w:r>
      <w:r>
        <w:t xml:space="preserve">mL genauer als herkömmliche Glaspipetten dosieren können. Durch den bewegten Kolben beim Herunterdrücken wird in der aufgesteckten Pipettenspitze ein Unterdruck erzeugt, welcher die Flüssigkeit in die Spitze zieht. Die Menge an Volumen, die durch die Pipette angesaugt wird, ist meist über einen Drehmechanismus an der Pipette einstellbar. Eine verbreitete Bezeichnung für diese Pipetten ist </w:t>
      </w:r>
      <w:r w:rsidRPr="00302F52">
        <w:rPr>
          <w:rStyle w:val="EigennahmeZchn"/>
        </w:rPr>
        <w:t>Eppendorf</w:t>
      </w:r>
      <w:r>
        <w:t xml:space="preserve">-Pipette, wobei </w:t>
      </w:r>
      <w:r w:rsidRPr="0076104A">
        <w:rPr>
          <w:smallCaps/>
        </w:rPr>
        <w:t>Eppendorf</w:t>
      </w:r>
      <w:r>
        <w:t xml:space="preserve"> die Marke des Pipettenherstellers beschreibt und nicht die Ausführung der Pipette.</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3F6555" w14:paraId="7B99D571" w14:textId="77777777" w:rsidTr="00E84990">
        <w:tc>
          <w:tcPr>
            <w:tcW w:w="4531" w:type="dxa"/>
            <w:vAlign w:val="center"/>
          </w:tcPr>
          <w:p w14:paraId="43F71A6E" w14:textId="77777777" w:rsidR="003F6555" w:rsidRDefault="003F6555" w:rsidP="00E84990">
            <w:pPr>
              <w:keepNext/>
              <w:spacing w:after="0"/>
              <w:jc w:val="center"/>
            </w:pPr>
            <w:bookmarkStart w:id="20" w:name="_CTVK00120c2a5d383444ff1b4f98a732a4c57a0"/>
            <w:r>
              <w:rPr>
                <w:noProof/>
              </w:rPr>
              <w:drawing>
                <wp:inline distT="0" distB="0" distL="0" distR="0" wp14:anchorId="579E4D08" wp14:editId="6EFE04D8">
                  <wp:extent cx="2606217" cy="1637414"/>
                  <wp:effectExtent l="0" t="0" r="3810" b="1270"/>
                  <wp:docPr id="279" name="Grafik 279"/>
                  <wp:cNvGraphicFramePr/>
                  <a:graphic xmlns:a="http://schemas.openxmlformats.org/drawingml/2006/main">
                    <a:graphicData uri="http://schemas.openxmlformats.org/drawingml/2006/picture">
                      <pic:pic xmlns:pic="http://schemas.openxmlformats.org/drawingml/2006/picture">
                        <pic:nvPicPr>
                          <pic:cNvPr id="279" name=""/>
                          <pic:cNvPicPr/>
                        </pic:nvPicPr>
                        <pic:blipFill>
                          <a:blip r:embed="rId35">
                            <a:extLst>
                              <a:ext uri="{28A0092B-C50C-407E-A947-70E740481C1C}">
                                <a14:useLocalDpi xmlns:a14="http://schemas.microsoft.com/office/drawing/2010/main" val="0"/>
                              </a:ext>
                            </a:extLst>
                          </a:blip>
                          <a:stretch>
                            <a:fillRect/>
                          </a:stretch>
                        </pic:blipFill>
                        <pic:spPr>
                          <a:xfrm>
                            <a:off x="0" y="0"/>
                            <a:ext cx="2619838" cy="1645972"/>
                          </a:xfrm>
                          <a:prstGeom prst="rect">
                            <a:avLst/>
                          </a:prstGeom>
                        </pic:spPr>
                      </pic:pic>
                    </a:graphicData>
                  </a:graphic>
                </wp:inline>
              </w:drawing>
            </w:r>
            <w:bookmarkEnd w:id="20"/>
          </w:p>
          <w:p w14:paraId="79BDD1C3" w14:textId="7CDFA286" w:rsidR="003F6555" w:rsidRDefault="003F6555" w:rsidP="00E84990">
            <w:pPr>
              <w:pStyle w:val="Beschriftung"/>
            </w:pPr>
            <w:r>
              <w:t xml:space="preserve">Abb. </w:t>
            </w:r>
            <w:r w:rsidR="008D6E42">
              <w:fldChar w:fldCharType="begin"/>
            </w:r>
            <w:r w:rsidR="008D6E42">
              <w:instrText xml:space="preserve"> SEQ Abb. \* ARABIC </w:instrText>
            </w:r>
            <w:r w:rsidR="008D6E42">
              <w:fldChar w:fldCharType="separate"/>
            </w:r>
            <w:r w:rsidR="00B4490F">
              <w:rPr>
                <w:noProof/>
              </w:rPr>
              <w:t>16</w:t>
            </w:r>
            <w:r w:rsidR="008D6E42">
              <w:rPr>
                <w:noProof/>
              </w:rPr>
              <w:fldChar w:fldCharType="end"/>
            </w:r>
            <w:r>
              <w:t>: Schematische Umgangsweise mit einer Kolbenhubpipette</w:t>
            </w:r>
          </w:p>
        </w:tc>
        <w:tc>
          <w:tcPr>
            <w:tcW w:w="4531" w:type="dxa"/>
            <w:vAlign w:val="center"/>
          </w:tcPr>
          <w:p w14:paraId="022523F3" w14:textId="77777777" w:rsidR="003F6555" w:rsidRDefault="003F6555" w:rsidP="00E84990">
            <w:pPr>
              <w:keepNext/>
              <w:spacing w:after="0"/>
              <w:jc w:val="center"/>
            </w:pPr>
            <w:bookmarkStart w:id="21" w:name="_CTVK001d534b76f18c64d2db7fa4fd902bb48d7"/>
            <w:r>
              <w:rPr>
                <w:noProof/>
              </w:rPr>
              <w:drawing>
                <wp:inline distT="0" distB="0" distL="0" distR="0" wp14:anchorId="220CC39D" wp14:editId="5EB91C4D">
                  <wp:extent cx="607581" cy="2169042"/>
                  <wp:effectExtent l="0" t="0" r="2540" b="3175"/>
                  <wp:docPr id="280" name="Grafik 280"/>
                  <wp:cNvGraphicFramePr/>
                  <a:graphic xmlns:a="http://schemas.openxmlformats.org/drawingml/2006/main">
                    <a:graphicData uri="http://schemas.openxmlformats.org/drawingml/2006/picture">
                      <pic:pic xmlns:pic="http://schemas.openxmlformats.org/drawingml/2006/picture">
                        <pic:nvPicPr>
                          <pic:cNvPr id="280" nam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632125" cy="2256663"/>
                          </a:xfrm>
                          <a:prstGeom prst="rect">
                            <a:avLst/>
                          </a:prstGeom>
                        </pic:spPr>
                      </pic:pic>
                    </a:graphicData>
                  </a:graphic>
                </wp:inline>
              </w:drawing>
            </w:r>
            <w:bookmarkEnd w:id="21"/>
          </w:p>
          <w:p w14:paraId="65E0C95D" w14:textId="7E9C8BD1" w:rsidR="003F6555" w:rsidRDefault="003F6555" w:rsidP="00E84990">
            <w:pPr>
              <w:pStyle w:val="Beschriftung"/>
            </w:pPr>
            <w:r>
              <w:t xml:space="preserve">Abb. </w:t>
            </w:r>
            <w:r w:rsidR="008D6E42">
              <w:fldChar w:fldCharType="begin"/>
            </w:r>
            <w:r w:rsidR="008D6E42">
              <w:instrText xml:space="preserve"> SEQ </w:instrText>
            </w:r>
            <w:r w:rsidR="008D6E42">
              <w:instrText xml:space="preserve">Abb. \* ARABIC </w:instrText>
            </w:r>
            <w:r w:rsidR="008D6E42">
              <w:fldChar w:fldCharType="separate"/>
            </w:r>
            <w:r w:rsidR="00B4490F">
              <w:rPr>
                <w:noProof/>
              </w:rPr>
              <w:t>17</w:t>
            </w:r>
            <w:r w:rsidR="008D6E42">
              <w:rPr>
                <w:noProof/>
              </w:rPr>
              <w:fldChar w:fldCharType="end"/>
            </w:r>
            <w:r>
              <w:t>: Eppendorf</w:t>
            </w:r>
            <w:r w:rsidR="001855C2">
              <w:t>-P</w:t>
            </w:r>
            <w:r>
              <w:t xml:space="preserve">ipette </w:t>
            </w:r>
            <w:sdt>
              <w:sdtPr>
                <w:alias w:val="To edit, see citavi.com/edit"/>
                <w:tag w:val="CitaviPlaceholder#330c6522-448c-475d-b68f-a480de8c4236"/>
                <w:id w:val="2131197801"/>
                <w:placeholder>
                  <w:docPart w:val="08EB92B8C65B4F84895F49ACFFA80AFD"/>
                </w:placeholder>
              </w:sdtPr>
              <w:sdtEndPr/>
              <w:sdtContent>
                <w:r>
                  <w:rPr>
                    <w:noProof/>
                  </w:rPr>
                  <w:fldChar w:fldCharType="begin"/>
                </w:r>
                <w:r w:rsidR="005449E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Z2VicmF1Y2h0LWthdWZlbi5kZS9zaC1pbWcvZjkyNjRmYWE4ZmFjMDZkMTUxOGZmN2EzZTE5ZjRhZTAxNTU3OTA5NjI2LWxnX2VwcGVuZG9yZiUyQnBpcGV0dGUucG5nIiwiVXJpU3RyaW5nIjoiaHR0cHM6Ly93d3cuZ2VicmF1Y2h0LWthdWZlbi5kZS9zaC1pbWcvZjkyNjRmYWE4ZmFjMDZkMTUxOGZmN2EzZTE5ZjRhZTAxNTU3OTA5NjI2LWxnX2VwcGVuZG9yZiUyQnBpcGV0dGUucG5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}</w:instrText>
                </w:r>
                <w:r>
                  <w:rPr>
                    <w:noProof/>
                  </w:rPr>
                  <w:fldChar w:fldCharType="separate"/>
                </w:r>
                <w:r w:rsidR="00F12E58">
                  <w:rPr>
                    <w:noProof/>
                  </w:rPr>
                  <w:t>[15]</w:t>
                </w:r>
                <w:r>
                  <w:rPr>
                    <w:noProof/>
                  </w:rPr>
                  <w:fldChar w:fldCharType="end"/>
                </w:r>
              </w:sdtContent>
            </w:sdt>
          </w:p>
        </w:tc>
      </w:tr>
    </w:tbl>
    <w:p w14:paraId="592817B1" w14:textId="70059815" w:rsidR="0085123C" w:rsidRDefault="002E1497" w:rsidP="00FE370E">
      <w:pPr>
        <w:spacing w:before="120" w:after="0"/>
        <w:rPr>
          <w:noProof/>
        </w:rPr>
      </w:pPr>
      <w:r>
        <w:rPr>
          <w:b/>
          <w:bCs/>
          <w:i/>
          <w:iCs/>
        </w:rPr>
        <w:t>Wichtig</w:t>
      </w:r>
      <w:r w:rsidRPr="003047C5">
        <w:rPr>
          <w:b/>
          <w:bCs/>
          <w:i/>
          <w:iCs/>
        </w:rPr>
        <w:t>:</w:t>
      </w:r>
      <w:r w:rsidRPr="00784CE3">
        <w:rPr>
          <w:noProof/>
        </w:rPr>
        <w:t xml:space="preserve"> </w:t>
      </w:r>
      <w:r>
        <w:rPr>
          <w:noProof/>
        </w:rPr>
        <mc:AlternateContent>
          <mc:Choice Requires="wps">
            <w:drawing>
              <wp:inline distT="0" distB="0" distL="0" distR="0" wp14:anchorId="645EA245" wp14:editId="0E254B4C">
                <wp:extent cx="5755640" cy="786809"/>
                <wp:effectExtent l="0" t="0" r="16510" b="13335"/>
                <wp:docPr id="26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5640" cy="786809"/>
                        </a:xfrm>
                        <a:prstGeom prst="rect">
                          <a:avLst/>
                        </a:prstGeom>
                        <a:solidFill>
                          <a:srgbClr val="FFFFFF"/>
                        </a:solidFill>
                        <a:ln w="9525">
                          <a:solidFill>
                            <a:srgbClr val="000000"/>
                          </a:solidFill>
                          <a:miter lim="800000"/>
                          <a:headEnd/>
                          <a:tailEnd/>
                        </a:ln>
                      </wps:spPr>
                      <wps:txbx>
                        <w:txbxContent>
                          <w:p w14:paraId="47538792" w14:textId="72E411E0" w:rsidR="006262F1" w:rsidRDefault="006262F1" w:rsidP="002E1497">
                            <w:r>
                              <w:t>Es ist stets darauf zu achten, dass, egal welche Pipette genutzt wird, diese nicht liegen darf! Sie werden in eine dafür vorgesehene Halterung gestellt oder eingehängt.</w:t>
                            </w:r>
                          </w:p>
                        </w:txbxContent>
                      </wps:txbx>
                      <wps:bodyPr rot="0" vert="horz" wrap="square" lIns="91440" tIns="45720" rIns="91440" bIns="45720" anchor="t" anchorCtr="0">
                        <a:noAutofit/>
                      </wps:bodyPr>
                    </wps:wsp>
                  </a:graphicData>
                </a:graphic>
              </wp:inline>
            </w:drawing>
          </mc:Choice>
          <mc:Fallback>
            <w:pict>
              <v:shape w14:anchorId="645EA245" id="_x0000_s1043" type="#_x0000_t202" style="width:453.2pt;height:61.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">
                <v:textbox>
                  <w:txbxContent>
                    <w:p w14:paraId="47538792" w14:textId="72E411E0" w:rsidR="006262F1" w:rsidRDefault="006262F1" w:rsidP="002E1497">
                      <w:r>
                        <w:t>Es ist stets darauf zu achten, dass, egal welche Pipette genutzt wird, diese nicht liegen darf! Sie werden in eine dafür vorgesehene Halterung gestellt oder eingehängt.</w:t>
                      </w:r>
                    </w:p>
                  </w:txbxContent>
                </v:textbox>
                <w10:anchorlock/>
              </v:shape>
            </w:pict>
          </mc:Fallback>
        </mc:AlternateContent>
      </w:r>
    </w:p>
    <w:p w14:paraId="428024E8" w14:textId="4E78ED1C" w:rsidR="004C3A3F" w:rsidRPr="00FE370E" w:rsidRDefault="004C3A3F" w:rsidP="008B1BE3">
      <w:pPr>
        <w:spacing w:after="0"/>
        <w:rPr>
          <w:b/>
          <w:bCs/>
          <w:i/>
          <w:iCs/>
        </w:rPr>
      </w:pPr>
      <w:r>
        <w:rPr>
          <w:b/>
          <w:bCs/>
          <w:i/>
          <w:iCs/>
        </w:rPr>
        <w:lastRenderedPageBreak/>
        <w:t>Benutzung</w:t>
      </w:r>
      <w:r w:rsidRPr="003047C5">
        <w:rPr>
          <w:b/>
          <w:bCs/>
          <w:i/>
          <w:iCs/>
        </w:rPr>
        <w:t>:</w:t>
      </w:r>
      <w:r w:rsidRPr="00784CE3">
        <w:rPr>
          <w:noProof/>
        </w:rPr>
        <w:t xml:space="preserve"> </w:t>
      </w:r>
      <w:r>
        <w:rPr>
          <w:noProof/>
        </w:rPr>
        <mc:AlternateContent>
          <mc:Choice Requires="wps">
            <w:drawing>
              <wp:inline distT="0" distB="0" distL="0" distR="0" wp14:anchorId="399D6749" wp14:editId="5CF4DEE8">
                <wp:extent cx="5755640" cy="2463800"/>
                <wp:effectExtent l="0" t="0" r="16510" b="12700"/>
                <wp:docPr id="21"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5640" cy="2463800"/>
                        </a:xfrm>
                        <a:prstGeom prst="rect">
                          <a:avLst/>
                        </a:prstGeom>
                        <a:solidFill>
                          <a:srgbClr val="FFFFFF"/>
                        </a:solidFill>
                        <a:ln w="9525">
                          <a:solidFill>
                            <a:srgbClr val="000000"/>
                          </a:solidFill>
                          <a:miter lim="800000"/>
                          <a:headEnd/>
                          <a:tailEnd/>
                        </a:ln>
                      </wps:spPr>
                      <wps:txbx>
                        <w:txbxContent>
                          <w:p w14:paraId="532D25D0" w14:textId="77777777" w:rsidR="006262F1" w:rsidRDefault="006262F1" w:rsidP="004C3A3F">
                            <w:pPr>
                              <w:spacing w:after="0"/>
                            </w:pPr>
                            <w:r w:rsidRPr="00F40D0D">
                              <w:rPr>
                                <w:b/>
                                <w:bCs/>
                              </w:rPr>
                              <w:t>Volumenaufnahme</w:t>
                            </w:r>
                            <w:r>
                              <w:t xml:space="preserve">: </w:t>
                            </w:r>
                          </w:p>
                          <w:p w14:paraId="06107788" w14:textId="77777777" w:rsidR="006262F1" w:rsidRDefault="006262F1" w:rsidP="004C3A3F">
                            <w:pPr>
                              <w:pStyle w:val="Listenabsatz"/>
                              <w:numPr>
                                <w:ilvl w:val="0"/>
                                <w:numId w:val="20"/>
                              </w:numPr>
                              <w:spacing w:after="0"/>
                            </w:pPr>
                            <w:r>
                              <w:t xml:space="preserve">Pipettierknopf bis zum ersten Anschlagdrücken </w:t>
                            </w:r>
                          </w:p>
                          <w:p w14:paraId="40C63D26" w14:textId="77777777" w:rsidR="006262F1" w:rsidRDefault="006262F1" w:rsidP="004C3A3F">
                            <w:pPr>
                              <w:pStyle w:val="Listenabsatz"/>
                              <w:numPr>
                                <w:ilvl w:val="0"/>
                                <w:numId w:val="20"/>
                              </w:numPr>
                              <w:spacing w:after="0"/>
                            </w:pPr>
                            <w:r>
                              <w:t xml:space="preserve">Pipettenspitze in die Flüssigkeit tauchen </w:t>
                            </w:r>
                          </w:p>
                          <w:p w14:paraId="1024C31C" w14:textId="77777777" w:rsidR="006262F1" w:rsidRDefault="006262F1" w:rsidP="004C3A3F">
                            <w:pPr>
                              <w:pStyle w:val="Listenabsatz"/>
                              <w:numPr>
                                <w:ilvl w:val="0"/>
                                <w:numId w:val="20"/>
                              </w:numPr>
                              <w:spacing w:after="0"/>
                            </w:pPr>
                            <w:r>
                              <w:t xml:space="preserve">Pipettierknopf langsam hochziehen (ohne Luft!) </w:t>
                            </w:r>
                          </w:p>
                          <w:p w14:paraId="6D5DB6A7" w14:textId="77777777" w:rsidR="006262F1" w:rsidRDefault="006262F1" w:rsidP="004C3A3F">
                            <w:pPr>
                              <w:pStyle w:val="Listenabsatz"/>
                              <w:spacing w:after="0"/>
                            </w:pPr>
                            <w:r w:rsidRPr="00F40D0D">
                              <w:rPr>
                                <w:rFonts w:ascii="Times New Roman" w:hAnsi="Times New Roman" w:cs="Times New Roman"/>
                              </w:rPr>
                              <w:t>→</w:t>
                            </w:r>
                            <w:r>
                              <w:t xml:space="preserve"> es dürfen keine Luftblasen in der Pipettenspitze sein </w:t>
                            </w:r>
                          </w:p>
                          <w:p w14:paraId="3F350853" w14:textId="77777777" w:rsidR="006262F1" w:rsidRDefault="006262F1" w:rsidP="004C3A3F">
                            <w:pPr>
                              <w:spacing w:after="0"/>
                            </w:pPr>
                            <w:r w:rsidRPr="00F40D0D">
                              <w:rPr>
                                <w:b/>
                                <w:bCs/>
                              </w:rPr>
                              <w:t>Volumenabgabe</w:t>
                            </w:r>
                            <w:r>
                              <w:t xml:space="preserve">: </w:t>
                            </w:r>
                          </w:p>
                          <w:p w14:paraId="708D221B" w14:textId="77777777" w:rsidR="006262F1" w:rsidRDefault="006262F1" w:rsidP="004C3A3F">
                            <w:pPr>
                              <w:pStyle w:val="Listenabsatz"/>
                              <w:numPr>
                                <w:ilvl w:val="0"/>
                                <w:numId w:val="21"/>
                              </w:numPr>
                              <w:spacing w:after="0"/>
                            </w:pPr>
                            <w:r>
                              <w:t xml:space="preserve">Pipettenspitze an die Innenwand des Gefäßes halten </w:t>
                            </w:r>
                          </w:p>
                          <w:p w14:paraId="2CCA6665" w14:textId="1B294D6D" w:rsidR="006262F1" w:rsidRDefault="006262F1" w:rsidP="00B72027">
                            <w:pPr>
                              <w:pStyle w:val="Listenabsatz"/>
                              <w:numPr>
                                <w:ilvl w:val="0"/>
                                <w:numId w:val="21"/>
                              </w:numPr>
                              <w:spacing w:after="120"/>
                              <w:ind w:left="714" w:hanging="357"/>
                            </w:pPr>
                            <w:r>
                              <w:t>Pipettierknopf langsam bis zum zweiten Anschlag drücken</w:t>
                            </w:r>
                          </w:p>
                          <w:p w14:paraId="392AFA64" w14:textId="77777777" w:rsidR="006262F1" w:rsidRDefault="006262F1" w:rsidP="004C3A3F">
                            <w:pPr>
                              <w:spacing w:after="0"/>
                            </w:pPr>
                            <w:r>
                              <w:t>Die Pipettenspitze kann über den großen, vorderen Abwurfknopf entfernt werden.</w:t>
                            </w:r>
                          </w:p>
                        </w:txbxContent>
                      </wps:txbx>
                      <wps:bodyPr rot="0" vert="horz" wrap="square" lIns="91440" tIns="45720" rIns="91440" bIns="45720" anchor="t" anchorCtr="0">
                        <a:noAutofit/>
                      </wps:bodyPr>
                    </wps:wsp>
                  </a:graphicData>
                </a:graphic>
              </wp:inline>
            </w:drawing>
          </mc:Choice>
          <mc:Fallback>
            <w:pict>
              <v:shape w14:anchorId="399D6749" id="_x0000_s1044" type="#_x0000_t202" style="width:453.2pt;height:19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">
                <v:textbox>
                  <w:txbxContent>
                    <w:p w14:paraId="532D25D0" w14:textId="77777777" w:rsidR="006262F1" w:rsidRDefault="006262F1" w:rsidP="004C3A3F">
                      <w:pPr>
                        <w:spacing w:after="0"/>
                      </w:pPr>
                      <w:r w:rsidRPr="00F40D0D">
                        <w:rPr>
                          <w:b/>
                          <w:bCs/>
                        </w:rPr>
                        <w:t>Volumenaufnahme</w:t>
                      </w:r>
                      <w:r>
                        <w:t xml:space="preserve">: </w:t>
                      </w:r>
                    </w:p>
                    <w:p w14:paraId="06107788" w14:textId="77777777" w:rsidR="006262F1" w:rsidRDefault="006262F1" w:rsidP="004C3A3F">
                      <w:pPr>
                        <w:pStyle w:val="Listenabsatz"/>
                        <w:numPr>
                          <w:ilvl w:val="0"/>
                          <w:numId w:val="20"/>
                        </w:numPr>
                        <w:spacing w:after="0"/>
                      </w:pPr>
                      <w:r>
                        <w:t xml:space="preserve">Pipettierknopf bis zum ersten Anschlagdrücken </w:t>
                      </w:r>
                    </w:p>
                    <w:p w14:paraId="40C63D26" w14:textId="77777777" w:rsidR="006262F1" w:rsidRDefault="006262F1" w:rsidP="004C3A3F">
                      <w:pPr>
                        <w:pStyle w:val="Listenabsatz"/>
                        <w:numPr>
                          <w:ilvl w:val="0"/>
                          <w:numId w:val="20"/>
                        </w:numPr>
                        <w:spacing w:after="0"/>
                      </w:pPr>
                      <w:r>
                        <w:t xml:space="preserve">Pipettenspitze in die Flüssigkeit tauchen </w:t>
                      </w:r>
                    </w:p>
                    <w:p w14:paraId="1024C31C" w14:textId="77777777" w:rsidR="006262F1" w:rsidRDefault="006262F1" w:rsidP="004C3A3F">
                      <w:pPr>
                        <w:pStyle w:val="Listenabsatz"/>
                        <w:numPr>
                          <w:ilvl w:val="0"/>
                          <w:numId w:val="20"/>
                        </w:numPr>
                        <w:spacing w:after="0"/>
                      </w:pPr>
                      <w:r>
                        <w:t xml:space="preserve">Pipettierknopf langsam hochziehen (ohne Luft!) </w:t>
                      </w:r>
                    </w:p>
                    <w:p w14:paraId="6D5DB6A7" w14:textId="77777777" w:rsidR="006262F1" w:rsidRDefault="006262F1" w:rsidP="004C3A3F">
                      <w:pPr>
                        <w:pStyle w:val="Listenabsatz"/>
                        <w:spacing w:after="0"/>
                      </w:pPr>
                      <w:r w:rsidRPr="00F40D0D">
                        <w:rPr>
                          <w:rFonts w:ascii="Times New Roman" w:hAnsi="Times New Roman" w:cs="Times New Roman"/>
                        </w:rPr>
                        <w:t>→</w:t>
                      </w:r>
                      <w:r>
                        <w:t xml:space="preserve"> es dürfen keine Luftblasen in der Pipettenspitze sein </w:t>
                      </w:r>
                    </w:p>
                    <w:p w14:paraId="3F350853" w14:textId="77777777" w:rsidR="006262F1" w:rsidRDefault="006262F1" w:rsidP="004C3A3F">
                      <w:pPr>
                        <w:spacing w:after="0"/>
                      </w:pPr>
                      <w:r w:rsidRPr="00F40D0D">
                        <w:rPr>
                          <w:b/>
                          <w:bCs/>
                        </w:rPr>
                        <w:t>Volumenabgabe</w:t>
                      </w:r>
                      <w:r>
                        <w:t xml:space="preserve">: </w:t>
                      </w:r>
                    </w:p>
                    <w:p w14:paraId="708D221B" w14:textId="77777777" w:rsidR="006262F1" w:rsidRDefault="006262F1" w:rsidP="004C3A3F">
                      <w:pPr>
                        <w:pStyle w:val="Listenabsatz"/>
                        <w:numPr>
                          <w:ilvl w:val="0"/>
                          <w:numId w:val="21"/>
                        </w:numPr>
                        <w:spacing w:after="0"/>
                      </w:pPr>
                      <w:r>
                        <w:t xml:space="preserve">Pipettenspitze an die Innenwand des Gefäßes halten </w:t>
                      </w:r>
                    </w:p>
                    <w:p w14:paraId="2CCA6665" w14:textId="1B294D6D" w:rsidR="006262F1" w:rsidRDefault="006262F1" w:rsidP="00B72027">
                      <w:pPr>
                        <w:pStyle w:val="Listenabsatz"/>
                        <w:numPr>
                          <w:ilvl w:val="0"/>
                          <w:numId w:val="21"/>
                        </w:numPr>
                        <w:spacing w:after="120"/>
                        <w:ind w:left="714" w:hanging="357"/>
                      </w:pPr>
                      <w:r>
                        <w:t>Pipettierknopf langsam bis zum zweiten Anschlag drücken</w:t>
                      </w:r>
                    </w:p>
                    <w:p w14:paraId="392AFA64" w14:textId="77777777" w:rsidR="006262F1" w:rsidRDefault="006262F1" w:rsidP="004C3A3F">
                      <w:pPr>
                        <w:spacing w:after="0"/>
                      </w:pPr>
                      <w:r>
                        <w:t>Die Pipettenspitze kann über den großen, vorderen Abwurfknopf entfernt werden.</w:t>
                      </w:r>
                    </w:p>
                  </w:txbxContent>
                </v:textbox>
                <w10:anchorlock/>
              </v:shape>
            </w:pict>
          </mc:Fallback>
        </mc:AlternateContent>
      </w:r>
      <w:r>
        <w:t xml:space="preserve"> </w:t>
      </w:r>
    </w:p>
    <w:p w14:paraId="17C49735" w14:textId="12B0FF83" w:rsidR="00FD1AF6" w:rsidRPr="00D10C0E" w:rsidRDefault="00FD1AF6" w:rsidP="00BE1C7C">
      <w:pPr>
        <w:pStyle w:val="berschrift2"/>
      </w:pPr>
      <w:bookmarkStart w:id="22" w:name="_Toc68534524"/>
      <w:r w:rsidRPr="00D10C0E">
        <w:t>Trichter</w:t>
      </w:r>
      <w:bookmarkEnd w:id="22"/>
    </w:p>
    <w:p w14:paraId="1B196066" w14:textId="7010F011" w:rsidR="002F3122" w:rsidRDefault="00B72027" w:rsidP="00836440">
      <w:pPr>
        <w:pStyle w:val="berschrift3"/>
      </w:pPr>
      <w:r>
        <w:rPr>
          <w:noProof/>
        </w:rPr>
        <mc:AlternateContent>
          <mc:Choice Requires="wpg">
            <w:drawing>
              <wp:anchor distT="0" distB="0" distL="252095" distR="114300" simplePos="0" relativeHeight="251697152" behindDoc="0" locked="0" layoutInCell="1" allowOverlap="1" wp14:anchorId="019F0910" wp14:editId="1F7339F5">
                <wp:simplePos x="0" y="0"/>
                <wp:positionH relativeFrom="margin">
                  <wp:align>right</wp:align>
                </wp:positionH>
                <wp:positionV relativeFrom="paragraph">
                  <wp:posOffset>163830</wp:posOffset>
                </wp:positionV>
                <wp:extent cx="1875155" cy="1244600"/>
                <wp:effectExtent l="0" t="0" r="0" b="0"/>
                <wp:wrapSquare wrapText="bothSides"/>
                <wp:docPr id="192" name="Gruppieren 192"/>
                <wp:cNvGraphicFramePr/>
                <a:graphic xmlns:a="http://schemas.openxmlformats.org/drawingml/2006/main">
                  <a:graphicData uri="http://schemas.microsoft.com/office/word/2010/wordprocessingGroup">
                    <wpg:wgp>
                      <wpg:cNvGrpSpPr/>
                      <wpg:grpSpPr>
                        <a:xfrm>
                          <a:off x="0" y="0"/>
                          <a:ext cx="1875155" cy="1244600"/>
                          <a:chOff x="-381715" y="65930"/>
                          <a:chExt cx="2418056" cy="1601754"/>
                        </a:xfrm>
                      </wpg:grpSpPr>
                      <wps:wsp>
                        <wps:cNvPr id="62" name="Textfeld 62"/>
                        <wps:cNvSpPr txBox="1"/>
                        <wps:spPr>
                          <a:xfrm>
                            <a:off x="-381715" y="1367007"/>
                            <a:ext cx="2418056" cy="300677"/>
                          </a:xfrm>
                          <a:prstGeom prst="rect">
                            <a:avLst/>
                          </a:prstGeom>
                          <a:noFill/>
                          <a:ln w="6350">
                            <a:noFill/>
                          </a:ln>
                        </wps:spPr>
                        <wps:txbx>
                          <w:txbxContent>
                            <w:p w14:paraId="255DC06F" w14:textId="551D651B" w:rsidR="006262F1" w:rsidRDefault="006262F1" w:rsidP="00B72027">
                              <w:pPr>
                                <w:pStyle w:val="Beschriftung"/>
                                <w:jc w:val="both"/>
                              </w:pPr>
                              <w:r>
                                <w:t xml:space="preserve">Abb. </w:t>
                              </w:r>
                              <w:r w:rsidR="008D6E42">
                                <w:fldChar w:fldCharType="begin"/>
                              </w:r>
                              <w:r w:rsidR="008D6E42">
                                <w:instrText xml:space="preserve"> SEQ Abb. \* ARABIC </w:instrText>
                              </w:r>
                              <w:r w:rsidR="008D6E42">
                                <w:fldChar w:fldCharType="separate"/>
                              </w:r>
                              <w:r w:rsidR="00B4490F">
                                <w:rPr>
                                  <w:noProof/>
                                </w:rPr>
                                <w:t>18</w:t>
                              </w:r>
                              <w:r w:rsidR="008D6E42">
                                <w:rPr>
                                  <w:noProof/>
                                </w:rPr>
                                <w:fldChar w:fldCharType="end"/>
                              </w:r>
                              <w:r>
                                <w:t>:  Feststofftrichter</w:t>
                              </w:r>
                            </w:p>
                            <w:p w14:paraId="26F1128C" w14:textId="77777777" w:rsidR="006262F1" w:rsidRDefault="006262F1" w:rsidP="00B72027">
                              <w:pPr>
                                <w:spacing w:after="12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63" name="Grafik 63"/>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71252" y="65930"/>
                            <a:ext cx="1513907" cy="125531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019F0910" id="Gruppieren 192" o:spid="_x0000_s1045" style="position:absolute;left:0;text-align:left;margin-left:96.45pt;margin-top:12.9pt;width:147.65pt;height:98pt;z-index:251697152;mso-wrap-distance-left:19.85pt;mso-position-horizontal:right;mso-position-horizontal-relative:margin;mso-position-vertical-relative:text;mso-width-relative:margin;mso-height-relative:margin" coordorigin="-3817,659" coordsize="24180,1601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">
                <v:shape id="Textfeld 62" o:spid="_x0000_s1046" type="#_x0000_t202" style="position:absolute;left:-3817;top:13670;width:24180;height:3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" filled="f" stroked="f" strokeweight=".5pt">
                  <v:textbox>
                    <w:txbxContent>
                      <w:p w14:paraId="255DC06F" w14:textId="551D651B" w:rsidR="006262F1" w:rsidRDefault="006262F1" w:rsidP="00B72027">
                        <w:pPr>
                          <w:pStyle w:val="Beschriftung"/>
                          <w:jc w:val="both"/>
                        </w:pPr>
                        <w:r>
                          <w:t xml:space="preserve">Abb. </w:t>
                        </w:r>
                        <w:r w:rsidR="008D6E42">
                          <w:fldChar w:fldCharType="begin"/>
                        </w:r>
                        <w:r w:rsidR="008D6E42">
                          <w:instrText xml:space="preserve"> SEQ Abb. \* ARABIC </w:instrText>
                        </w:r>
                        <w:r w:rsidR="008D6E42">
                          <w:fldChar w:fldCharType="separate"/>
                        </w:r>
                        <w:r w:rsidR="00B4490F">
                          <w:rPr>
                            <w:noProof/>
                          </w:rPr>
                          <w:t>18</w:t>
                        </w:r>
                        <w:r w:rsidR="008D6E42">
                          <w:rPr>
                            <w:noProof/>
                          </w:rPr>
                          <w:fldChar w:fldCharType="end"/>
                        </w:r>
                        <w:r>
                          <w:t>:  Feststofftrichter</w:t>
                        </w:r>
                      </w:p>
                      <w:p w14:paraId="26F1128C" w14:textId="77777777" w:rsidR="006262F1" w:rsidRDefault="006262F1" w:rsidP="00B72027">
                        <w:pPr>
                          <w:spacing w:after="120"/>
                        </w:pPr>
                      </w:p>
                    </w:txbxContent>
                  </v:textbox>
                </v:shape>
                <v:shape id="Grafik 63" o:spid="_x0000_s1047" type="#_x0000_t75" style="position:absolute;left:712;top:659;width:15139;height:125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">
                  <v:imagedata r:id="rId38" o:title=""/>
                </v:shape>
                <w10:wrap type="square" anchorx="margin"/>
              </v:group>
            </w:pict>
          </mc:Fallback>
        </mc:AlternateContent>
      </w:r>
      <w:r w:rsidR="002F3122">
        <w:t xml:space="preserve">Feststoff- bzw. Pulvertrichter </w:t>
      </w:r>
    </w:p>
    <w:p w14:paraId="3522649C" w14:textId="59A0274F" w:rsidR="008B1BE3" w:rsidRDefault="002F3122" w:rsidP="008B1BE3">
      <w:pPr>
        <w:spacing w:after="120"/>
      </w:pPr>
      <w:r>
        <w:t xml:space="preserve">Pulvertrichter werden, wie der Name </w:t>
      </w:r>
      <w:r w:rsidR="00844DD3">
        <w:br/>
      </w:r>
      <w:r>
        <w:t xml:space="preserve">vermuten lässt, für das Abfüllen von </w:t>
      </w:r>
      <w:r w:rsidR="00844DD3">
        <w:br/>
      </w:r>
      <w:r>
        <w:t>Pulvern, Granulaten oder feinkristallinen Stoffen genutzt.</w:t>
      </w:r>
      <w:r w:rsidR="00EB70A9">
        <w:t xml:space="preserve"> </w:t>
      </w:r>
      <w:r w:rsidR="00EB70A9">
        <w:br/>
      </w:r>
      <w:r>
        <w:t>Sie unterscheiden sich gegenüber den</w:t>
      </w:r>
      <w:r w:rsidR="00EF6FDD">
        <w:t xml:space="preserve"> </w:t>
      </w:r>
      <w:r>
        <w:t>Flüssigkeitstrichter in der Tatsache, dass das Verhältnis zwischen dem Durchmesser der Öffnung und der Mündung des Trichters größer ausfällt. Gerade für zittrige Hände kann ein Feststofftrichter helfen</w:t>
      </w:r>
      <w:r w:rsidR="00912C9B">
        <w:t xml:space="preserve"> d</w:t>
      </w:r>
      <w:r>
        <w:t>as Schüttgut in den entsprechenden Behälter, ohne größere Verluste zu überführen.</w:t>
      </w:r>
    </w:p>
    <w:p w14:paraId="69B58E68" w14:textId="77777777" w:rsidR="008B1BE3" w:rsidRDefault="008B1BE3" w:rsidP="008B1BE3">
      <w:pPr>
        <w:pStyle w:val="berschrift3"/>
      </w:pPr>
      <w:r>
        <w:t xml:space="preserve">Tropftrichter </w:t>
      </w:r>
    </w:p>
    <w:p w14:paraId="752513DB" w14:textId="17A15377" w:rsidR="008B1BE3" w:rsidRDefault="008B1BE3" w:rsidP="008B1BE3">
      <w:pPr>
        <w:rPr>
          <w:noProof/>
        </w:rPr>
      </w:pPr>
      <w:r>
        <w:rPr>
          <w:noProof/>
        </w:rPr>
        <mc:AlternateContent>
          <mc:Choice Requires="wpg">
            <w:drawing>
              <wp:anchor distT="0" distB="0" distL="180340" distR="114300" simplePos="0" relativeHeight="251786240" behindDoc="0" locked="0" layoutInCell="1" allowOverlap="1" wp14:anchorId="2A779DDD" wp14:editId="49EFF0F0">
                <wp:simplePos x="0" y="0"/>
                <wp:positionH relativeFrom="margin">
                  <wp:align>right</wp:align>
                </wp:positionH>
                <wp:positionV relativeFrom="paragraph">
                  <wp:posOffset>59055</wp:posOffset>
                </wp:positionV>
                <wp:extent cx="1866900" cy="2209800"/>
                <wp:effectExtent l="0" t="0" r="0" b="0"/>
                <wp:wrapSquare wrapText="bothSides"/>
                <wp:docPr id="194" name="Gruppieren 194"/>
                <wp:cNvGraphicFramePr/>
                <a:graphic xmlns:a="http://schemas.openxmlformats.org/drawingml/2006/main">
                  <a:graphicData uri="http://schemas.microsoft.com/office/word/2010/wordprocessingGroup">
                    <wpg:wgp>
                      <wpg:cNvGrpSpPr/>
                      <wpg:grpSpPr>
                        <a:xfrm>
                          <a:off x="0" y="0"/>
                          <a:ext cx="1866900" cy="2209800"/>
                          <a:chOff x="0" y="-56642"/>
                          <a:chExt cx="2219903" cy="2628698"/>
                        </a:xfrm>
                      </wpg:grpSpPr>
                      <pic:pic xmlns:pic="http://schemas.openxmlformats.org/drawingml/2006/picture">
                        <pic:nvPicPr>
                          <pic:cNvPr id="57" name="Grafik 57"/>
                          <pic:cNvPicPr>
                            <a:picLocks noChangeAspect="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621457" y="-56642"/>
                            <a:ext cx="976910" cy="2243797"/>
                          </a:xfrm>
                          <a:prstGeom prst="rect">
                            <a:avLst/>
                          </a:prstGeom>
                          <a:noFill/>
                          <a:ln>
                            <a:noFill/>
                          </a:ln>
                        </pic:spPr>
                      </pic:pic>
                      <wps:wsp>
                        <wps:cNvPr id="193" name="Textfeld 193"/>
                        <wps:cNvSpPr txBox="1"/>
                        <wps:spPr>
                          <a:xfrm>
                            <a:off x="0" y="2155050"/>
                            <a:ext cx="2219903" cy="417006"/>
                          </a:xfrm>
                          <a:prstGeom prst="rect">
                            <a:avLst/>
                          </a:prstGeom>
                          <a:solidFill>
                            <a:prstClr val="white"/>
                          </a:solidFill>
                          <a:ln>
                            <a:noFill/>
                          </a:ln>
                        </wps:spPr>
                        <wps:txbx>
                          <w:txbxContent>
                            <w:p w14:paraId="33C362E4" w14:textId="7812925F" w:rsidR="006262F1" w:rsidRPr="002859C7" w:rsidRDefault="006262F1" w:rsidP="008B1BE3">
                              <w:pPr>
                                <w:pStyle w:val="Beschriftung"/>
                              </w:pPr>
                              <w:r>
                                <w:t xml:space="preserve">Abb. </w:t>
                              </w:r>
                              <w:r w:rsidR="008D6E42">
                                <w:fldChar w:fldCharType="begin"/>
                              </w:r>
                              <w:r w:rsidR="008D6E42">
                                <w:instrText xml:space="preserve"> SEQ Abb. \* ARABIC </w:instrText>
                              </w:r>
                              <w:r w:rsidR="008D6E42">
                                <w:fldChar w:fldCharType="separate"/>
                              </w:r>
                              <w:r w:rsidR="00B4490F">
                                <w:rPr>
                                  <w:noProof/>
                                </w:rPr>
                                <w:t>19</w:t>
                              </w:r>
                              <w:r w:rsidR="008D6E42">
                                <w:rPr>
                                  <w:noProof/>
                                </w:rPr>
                                <w:fldChar w:fldCharType="end"/>
                              </w:r>
                              <w:r>
                                <w:t>: Tropftrichter mit und ohne Druckausgleich</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A779DDD" id="Gruppieren 194" o:spid="_x0000_s1048" style="position:absolute;left:0;text-align:left;margin-left:95.8pt;margin-top:4.65pt;width:147pt;height:174pt;z-index:251786240;mso-wrap-distance-left:14.2pt;mso-position-horizontal:right;mso-position-horizontal-relative:margin;mso-position-vertical-relative:text;mso-width-relative:margin;mso-height-relative:margin" coordorigin=",-566" coordsize="22199,2628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">
                <v:shape id="Grafik 57" o:spid="_x0000_s1049" type="#_x0000_t75" style="position:absolute;left:6214;top:-566;width:9769;height:224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">
                  <v:imagedata r:id="rId40" o:title=""/>
                </v:shape>
                <v:shape id="Textfeld 193" o:spid="_x0000_s1050" type="#_x0000_t202" style="position:absolute;top:21550;width:22199;height:41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" stroked="f">
                  <v:textbox inset="0,0,0,0">
                    <w:txbxContent>
                      <w:p w14:paraId="33C362E4" w14:textId="7812925F" w:rsidR="006262F1" w:rsidRPr="002859C7" w:rsidRDefault="006262F1" w:rsidP="008B1BE3">
                        <w:pPr>
                          <w:pStyle w:val="Beschriftung"/>
                        </w:pPr>
                        <w:r>
                          <w:t xml:space="preserve">Abb. </w:t>
                        </w:r>
                        <w:r w:rsidR="008D6E42">
                          <w:fldChar w:fldCharType="begin"/>
                        </w:r>
                        <w:r w:rsidR="008D6E42">
                          <w:instrText xml:space="preserve"> SEQ Abb. \* ARABIC </w:instrText>
                        </w:r>
                        <w:r w:rsidR="008D6E42">
                          <w:fldChar w:fldCharType="separate"/>
                        </w:r>
                        <w:r w:rsidR="00B4490F">
                          <w:rPr>
                            <w:noProof/>
                          </w:rPr>
                          <w:t>19</w:t>
                        </w:r>
                        <w:r w:rsidR="008D6E42">
                          <w:rPr>
                            <w:noProof/>
                          </w:rPr>
                          <w:fldChar w:fldCharType="end"/>
                        </w:r>
                        <w:r>
                          <w:t>: Tropftrichter mit und ohne Druckausgleich</w:t>
                        </w:r>
                      </w:p>
                    </w:txbxContent>
                  </v:textbox>
                </v:shape>
                <w10:wrap type="square" anchorx="margin"/>
              </v:group>
            </w:pict>
          </mc:Fallback>
        </mc:AlternateContent>
      </w:r>
      <w:r>
        <w:t>Tropftrichter sind Glasgeräte, welche hauptsächlich im chemischen Labor für die tropfenweise Zugdosierung von Chemikalien in eine</w:t>
      </w:r>
      <w:r w:rsidR="00EF10C6">
        <w:t xml:space="preserve"> </w:t>
      </w:r>
      <w:r>
        <w:t xml:space="preserve">Reaktionsmischung dienen. Sie besitzen meist einen Normschliff und es gibt sie in </w:t>
      </w:r>
      <w:r>
        <w:br/>
        <w:t xml:space="preserve">Ausführungen mit und ohne Druckausgleich. </w:t>
      </w:r>
      <w:r w:rsidR="00EF10C6">
        <w:br/>
      </w:r>
      <w:r>
        <w:t>Mit Druckausgleich am Tropftrichter wird ein Verdampfen der zuzutropfenden Lösung vermieden. Auch hier ist darauf zu achten, dass zum Dosieren der Hahn des Tropftrichters zuvor mit Schlifffett zu behandeln ist. Die angebrachte Skalierung am Tropftrichter ist als Richtwert zu</w:t>
      </w:r>
      <w:r w:rsidR="00B72027">
        <w:t xml:space="preserve"> verstehen. Genaue Volumina sollten mittels Messzylinder oder Pipetten abgemessen werden.</w:t>
      </w:r>
    </w:p>
    <w:p w14:paraId="42714168" w14:textId="7EDE573D" w:rsidR="008B1BE3" w:rsidRDefault="00AF4221" w:rsidP="008B1BE3">
      <w:pPr>
        <w:pStyle w:val="berschrift3"/>
      </w:pPr>
      <w:r>
        <w:rPr>
          <w:noProof/>
        </w:rPr>
        <w:lastRenderedPageBreak/>
        <mc:AlternateContent>
          <mc:Choice Requires="wpg">
            <w:drawing>
              <wp:anchor distT="0" distB="0" distL="180340" distR="114300" simplePos="0" relativeHeight="251788288" behindDoc="0" locked="0" layoutInCell="1" allowOverlap="1" wp14:anchorId="57EB9D54" wp14:editId="1532718F">
                <wp:simplePos x="0" y="0"/>
                <wp:positionH relativeFrom="margin">
                  <wp:posOffset>4158615</wp:posOffset>
                </wp:positionH>
                <wp:positionV relativeFrom="paragraph">
                  <wp:posOffset>217805</wp:posOffset>
                </wp:positionV>
                <wp:extent cx="1677035" cy="2452370"/>
                <wp:effectExtent l="0" t="0" r="0" b="5080"/>
                <wp:wrapSquare wrapText="bothSides"/>
                <wp:docPr id="196" name="Gruppieren 196"/>
                <wp:cNvGraphicFramePr/>
                <a:graphic xmlns:a="http://schemas.openxmlformats.org/drawingml/2006/main">
                  <a:graphicData uri="http://schemas.microsoft.com/office/word/2010/wordprocessingGroup">
                    <wpg:wgp>
                      <wpg:cNvGrpSpPr/>
                      <wpg:grpSpPr>
                        <a:xfrm>
                          <a:off x="0" y="0"/>
                          <a:ext cx="1677035" cy="2452370"/>
                          <a:chOff x="261257" y="-89347"/>
                          <a:chExt cx="1677035" cy="2636216"/>
                        </a:xfrm>
                      </wpg:grpSpPr>
                      <pic:pic xmlns:pic="http://schemas.openxmlformats.org/drawingml/2006/picture">
                        <pic:nvPicPr>
                          <pic:cNvPr id="56" name="Grafik 56"/>
                          <pic:cNvPicPr>
                            <a:picLocks noChangeAspect="1"/>
                          </pic:cNvPicPr>
                        </pic:nvPicPr>
                        <pic:blipFill>
                          <a:blip r:embed="rId41" cstate="print">
                            <a:extLst>
                              <a:ext uri="{28A0092B-C50C-407E-A947-70E740481C1C}">
                                <a14:useLocalDpi xmlns:a14="http://schemas.microsoft.com/office/drawing/2010/main" val="0"/>
                              </a:ext>
                            </a:extLst>
                          </a:blip>
                          <a:srcRect/>
                          <a:stretch/>
                        </pic:blipFill>
                        <pic:spPr bwMode="auto">
                          <a:xfrm>
                            <a:off x="773047" y="-89347"/>
                            <a:ext cx="580424" cy="2220478"/>
                          </a:xfrm>
                          <a:prstGeom prst="rect">
                            <a:avLst/>
                          </a:prstGeom>
                          <a:noFill/>
                          <a:ln>
                            <a:noFill/>
                          </a:ln>
                        </pic:spPr>
                      </pic:pic>
                      <wps:wsp>
                        <wps:cNvPr id="195" name="Textfeld 195"/>
                        <wps:cNvSpPr txBox="1"/>
                        <wps:spPr>
                          <a:xfrm>
                            <a:off x="261257" y="2220479"/>
                            <a:ext cx="1677035" cy="326390"/>
                          </a:xfrm>
                          <a:prstGeom prst="rect">
                            <a:avLst/>
                          </a:prstGeom>
                          <a:solidFill>
                            <a:prstClr val="white"/>
                          </a:solidFill>
                          <a:ln>
                            <a:noFill/>
                          </a:ln>
                        </wps:spPr>
                        <wps:txbx>
                          <w:txbxContent>
                            <w:p w14:paraId="39D884F3" w14:textId="7A59607B" w:rsidR="006262F1" w:rsidRPr="00E46FB2" w:rsidRDefault="006262F1" w:rsidP="008B1BE3">
                              <w:pPr>
                                <w:pStyle w:val="Beschriftung"/>
                                <w:rPr>
                                  <w:rFonts w:ascii="CMU Sans Serif" w:hAnsi="CMU Sans Serif"/>
                                  <w:b/>
                                  <w:noProof/>
                                  <w:color w:val="auto"/>
                                  <w:sz w:val="32"/>
                                </w:rPr>
                              </w:pPr>
                              <w:bookmarkStart w:id="23" w:name="_Ref65239706"/>
                              <w:bookmarkStart w:id="24" w:name="_Ref68162578"/>
                              <w:r>
                                <w:t xml:space="preserve">Abb. </w:t>
                              </w:r>
                              <w:r w:rsidR="008D6E42">
                                <w:fldChar w:fldCharType="begin"/>
                              </w:r>
                              <w:r w:rsidR="008D6E42">
                                <w:instrText xml:space="preserve"> SEQ Abb. \* ARABIC </w:instrText>
                              </w:r>
                              <w:r w:rsidR="008D6E42">
                                <w:fldChar w:fldCharType="separate"/>
                              </w:r>
                              <w:r w:rsidR="00B4490F">
                                <w:rPr>
                                  <w:noProof/>
                                </w:rPr>
                                <w:t>20</w:t>
                              </w:r>
                              <w:r w:rsidR="008D6E42">
                                <w:rPr>
                                  <w:noProof/>
                                </w:rPr>
                                <w:fldChar w:fldCharType="end"/>
                              </w:r>
                              <w:bookmarkEnd w:id="23"/>
                              <w:r>
                                <w:t>: Scheidetrichter</w:t>
                              </w:r>
                              <w:bookmarkEnd w:id="24"/>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7EB9D54" id="Gruppieren 196" o:spid="_x0000_s1051" style="position:absolute;left:0;text-align:left;margin-left:327.45pt;margin-top:17.15pt;width:132.05pt;height:193.1pt;z-index:251788288;mso-wrap-distance-left:14.2pt;mso-position-horizontal-relative:margin;mso-position-vertical-relative:text;mso-width-relative:margin;mso-height-relative:margin" coordorigin="2612,-893" coordsize="16770,2636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">
                <v:shape id="Grafik 56" o:spid="_x0000_s1052" type="#_x0000_t75" style="position:absolute;left:7730;top:-893;width:5804;height:222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">
                  <v:imagedata r:id="rId42" o:title=""/>
                </v:shape>
                <v:shape id="Textfeld 195" o:spid="_x0000_s1053" type="#_x0000_t202" style="position:absolute;left:2612;top:22204;width:16770;height:32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" stroked="f">
                  <v:textbox inset="0,0,0,0">
                    <w:txbxContent>
                      <w:p w14:paraId="39D884F3" w14:textId="7A59607B" w:rsidR="006262F1" w:rsidRPr="00E46FB2" w:rsidRDefault="006262F1" w:rsidP="008B1BE3">
                        <w:pPr>
                          <w:pStyle w:val="Beschriftung"/>
                          <w:rPr>
                            <w:rFonts w:ascii="CMU Sans Serif" w:hAnsi="CMU Sans Serif"/>
                            <w:b/>
                            <w:noProof/>
                            <w:color w:val="auto"/>
                            <w:sz w:val="32"/>
                          </w:rPr>
                        </w:pPr>
                        <w:bookmarkStart w:id="25" w:name="_Ref65239706"/>
                        <w:bookmarkStart w:id="26" w:name="_Ref68162578"/>
                        <w:r>
                          <w:t xml:space="preserve">Abb. </w:t>
                        </w:r>
                        <w:r w:rsidR="008D6E42">
                          <w:fldChar w:fldCharType="begin"/>
                        </w:r>
                        <w:r w:rsidR="008D6E42">
                          <w:instrText xml:space="preserve"> SEQ Abb. \* ARABIC </w:instrText>
                        </w:r>
                        <w:r w:rsidR="008D6E42">
                          <w:fldChar w:fldCharType="separate"/>
                        </w:r>
                        <w:r w:rsidR="00B4490F">
                          <w:rPr>
                            <w:noProof/>
                          </w:rPr>
                          <w:t>20</w:t>
                        </w:r>
                        <w:r w:rsidR="008D6E42">
                          <w:rPr>
                            <w:noProof/>
                          </w:rPr>
                          <w:fldChar w:fldCharType="end"/>
                        </w:r>
                        <w:bookmarkEnd w:id="25"/>
                        <w:r>
                          <w:t>: Scheidetrichter</w:t>
                        </w:r>
                        <w:bookmarkEnd w:id="26"/>
                        <w:r>
                          <w:t xml:space="preserve"> </w:t>
                        </w:r>
                      </w:p>
                    </w:txbxContent>
                  </v:textbox>
                </v:shape>
                <w10:wrap type="square" anchorx="margin"/>
              </v:group>
            </w:pict>
          </mc:Fallback>
        </mc:AlternateContent>
      </w:r>
      <w:r w:rsidR="008B1BE3" w:rsidRPr="00836440">
        <w:t>Scheidetrichter bzw. Schütteltrichter</w:t>
      </w:r>
      <w:r w:rsidR="009102F4">
        <w:t xml:space="preserve"> </w:t>
      </w:r>
      <w:sdt>
        <w:sdtPr>
          <w:alias w:val="To edit, see citavi.com/edit"/>
          <w:tag w:val="CitaviPlaceholder#25b3a4e1-e767-487b-a127-9757a12caa48"/>
          <w:id w:val="1097144825"/>
          <w:placeholder>
            <w:docPart w:val="DefaultPlaceholder_-1854013440"/>
          </w:placeholder>
        </w:sdtPr>
        <w:sdtEndPr/>
        <w:sdtContent>
          <w:r w:rsidR="009102F4">
            <w:rPr>
              <w:noProof/>
            </w:rPr>
            <w:fldChar w:fldCharType="begin"/>
          </w:r>
          <w:r w:rsidR="005449E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ZGUud2lraXBlZGlhLm9yZy93L2luZGV4LnBocD90aXRsZT1TY2hlaWRldHJpY2h0ZXImb2xkaWQ9MTc1NTU5MDAzIiwiVXJpU3RyaW5nIjoiaHR0cHM6Ly9kZS53aWtpcGVkaWEub3JnL3cvaW5kZXgucGhwP3RpdGxlPVNjaGVpZGV0cmljaHRlciZvbGRpZD0xNzU1NTkwM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}</w:instrText>
          </w:r>
          <w:r w:rsidR="009102F4">
            <w:rPr>
              <w:noProof/>
            </w:rPr>
            <w:fldChar w:fldCharType="separate"/>
          </w:r>
          <w:r w:rsidR="00F12E58">
            <w:rPr>
              <w:noProof/>
            </w:rPr>
            <w:t>[16]</w:t>
          </w:r>
          <w:r w:rsidR="009102F4">
            <w:rPr>
              <w:noProof/>
            </w:rPr>
            <w:fldChar w:fldCharType="end"/>
          </w:r>
        </w:sdtContent>
      </w:sdt>
    </w:p>
    <w:p w14:paraId="0DE7188A" w14:textId="1DC93B8E" w:rsidR="008B1BE3" w:rsidRDefault="008B1BE3" w:rsidP="008B1BE3">
      <w:pPr>
        <w:spacing w:after="120"/>
      </w:pPr>
      <w:r>
        <w:t xml:space="preserve">Scheidetrichter sind Glasbehälter, welche zur Trennung von nicht mischbaren Flüssigkeiten dienen. Bei verschlossenem Hahn wird über den Normschliff an der Oberseite das zu trennende Flüssigkeitsgemisch eingefüllt. Der Normschliff wird mit einem Stopfen verschlossen und die Phase mit größeren Dichten sammelt sich am </w:t>
      </w:r>
      <w:r w:rsidR="0017356F">
        <w:t xml:space="preserve">untere </w:t>
      </w:r>
      <w:r>
        <w:t>Ende des Scheidetrichters. Diese Phase kann nun über den Hahn des Trichters abgegossen werden.</w:t>
      </w:r>
    </w:p>
    <w:p w14:paraId="05ADAA64" w14:textId="08456442" w:rsidR="003C1ADF" w:rsidRDefault="008B1BE3" w:rsidP="00FA30F7">
      <w:r>
        <w:t>Die konische Form des Scheidetrichters erleichtert dabei die Arbeit einer exakten Abtrennung. Scheidetrichter werden deshalb gerne auch für Flüssig-Flüssig-Extraktionen genutzt, aus</w:t>
      </w:r>
      <w:r w:rsidR="00FA30F7">
        <w:t xml:space="preserve"> </w:t>
      </w:r>
      <w:r>
        <w:t>welchen sich der Begriff des „Ausschüttelns“ ergibt (siehe</w:t>
      </w:r>
      <w:r w:rsidR="00222BDD">
        <w:t xml:space="preserve"> </w:t>
      </w:r>
      <w:r w:rsidR="00222BDD">
        <w:fldChar w:fldCharType="begin"/>
      </w:r>
      <w:r w:rsidR="00222BDD">
        <w:instrText xml:space="preserve"> REF _Ref68162648 \h </w:instrText>
      </w:r>
      <w:r w:rsidR="00FA30F7">
        <w:instrText xml:space="preserve"> \* MERGEFORMAT </w:instrText>
      </w:r>
      <w:r w:rsidR="00222BDD">
        <w:fldChar w:fldCharType="separate"/>
      </w:r>
      <w:r w:rsidR="00B4490F">
        <w:t xml:space="preserve">Abb. </w:t>
      </w:r>
      <w:r w:rsidR="00B4490F">
        <w:rPr>
          <w:noProof/>
        </w:rPr>
        <w:t>53</w:t>
      </w:r>
      <w:r w:rsidR="00222BDD">
        <w:fldChar w:fldCharType="end"/>
      </w:r>
      <w:r>
        <w:t>).</w:t>
      </w:r>
    </w:p>
    <w:p w14:paraId="74852845" w14:textId="27F3E395" w:rsidR="00BF33F4" w:rsidRDefault="00950DEE" w:rsidP="00BF33F4">
      <w:pPr>
        <w:pStyle w:val="berschrift2"/>
      </w:pPr>
      <w:bookmarkStart w:id="27" w:name="_Toc68534525"/>
      <w:r>
        <w:t>Manometer</w:t>
      </w:r>
      <w:bookmarkEnd w:id="27"/>
    </w:p>
    <w:p w14:paraId="245DE96B" w14:textId="0DFA7B11" w:rsidR="00182DEB" w:rsidRPr="00242666" w:rsidRDefault="00242666" w:rsidP="003C1ADF">
      <w:pPr>
        <w:spacing w:after="120"/>
      </w:pPr>
      <w:r>
        <w:t>Als Manometer werden Messeinrichtungen bezeichnetet, welche den physikalischen Druck eines Gases oder einer Flüssigkeit erfassen und anzeigen.</w:t>
      </w:r>
      <w:r w:rsidR="0045318E">
        <w:t xml:space="preserve"> Zu beachten ist, dass in der Regel bei einem Manometer meist der Realtivdruck gemessen wird. Das bedeutet, dass der Bezugsdruck dem atmosphärischen Luftdruck entspricht.</w:t>
      </w:r>
      <w:r w:rsidR="00182DEB">
        <w:t xml:space="preserve"> Es gibt jedoch auch Absolutdruck- und Differenzdruck</w:t>
      </w:r>
      <w:r w:rsidR="00992ACF">
        <w:t>-</w:t>
      </w:r>
      <w:r w:rsidR="00182DEB">
        <w:t>messeinrichtungen, welche sich auf ein Vakuum oder auf ein weiteres beliebiges Sy</w:t>
      </w:r>
      <w:r w:rsidR="00112233">
        <w:t xml:space="preserve">stem bei </w:t>
      </w:r>
      <w:r w:rsidR="005B27F1">
        <w:t xml:space="preserve">der </w:t>
      </w:r>
      <w:r w:rsidR="00112233">
        <w:t>Druckmessung beziehen.</w:t>
      </w:r>
    </w:p>
    <w:p w14:paraId="5240BD7F" w14:textId="0588A895" w:rsidR="00DD02F0" w:rsidRDefault="00F44028" w:rsidP="00DD02F0">
      <w:pPr>
        <w:pStyle w:val="berschrift3"/>
      </w:pPr>
      <w:r>
        <w:t>K</w:t>
      </w:r>
      <w:r w:rsidR="0015451C">
        <w:t>lassische</w:t>
      </w:r>
      <w:r w:rsidR="00C61091">
        <w:t xml:space="preserve"> </w:t>
      </w:r>
      <w:r w:rsidR="0015451C">
        <w:t>Manometer</w:t>
      </w:r>
      <w:r w:rsidR="00CE413C">
        <w:t xml:space="preserve"> </w:t>
      </w:r>
      <w:sdt>
        <w:sdtPr>
          <w:alias w:val="To edit, see citavi.com/edit"/>
          <w:tag w:val="CitaviPlaceholder#3ae250ca-0b17-4e49-8997-dfd2eae1248a"/>
          <w:id w:val="738525732"/>
          <w:placeholder>
            <w:docPart w:val="DefaultPlaceholder_-1854013440"/>
          </w:placeholder>
        </w:sdtPr>
        <w:sdtEndPr/>
        <w:sdtContent>
          <w:r w:rsidR="00CE413C">
            <w:rPr>
              <w:noProof/>
            </w:rPr>
            <w:fldChar w:fldCharType="begin"/>
          </w:r>
          <w:r w:rsidR="005449E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RlLndpa2lwZWRpYS5vcmcvdy9pbmRleC5waHA/dGl0bGU9RHJ1Y2ttZXNzZ2Vyw6R0Jm9sZGlkPTIwNDc1ODE1NiIsIlVyaVN0cmluZyI6Imh0dHBzOi8vZGUud2lraXBlZGlhLm9yZy93L2luZGV4LnBocD90aXRsZT1EcnVja21lc3NnZXLDpHQmb2xkaWQ9MjA0NzU4MTU2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}</w:instrText>
          </w:r>
          <w:r w:rsidR="00CE413C">
            <w:rPr>
              <w:noProof/>
            </w:rPr>
            <w:fldChar w:fldCharType="separate"/>
          </w:r>
          <w:r w:rsidR="00F12E58">
            <w:rPr>
              <w:noProof/>
            </w:rPr>
            <w:t>[17]</w:t>
          </w:r>
          <w:r w:rsidR="00CE413C">
            <w:rPr>
              <w:noProof/>
            </w:rPr>
            <w:fldChar w:fldCharType="end"/>
          </w:r>
        </w:sdtContent>
      </w:sdt>
    </w:p>
    <w:tbl>
      <w:tblPr>
        <w:tblStyle w:val="Tabellenraster"/>
        <w:tblW w:w="9776"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374"/>
        <w:gridCol w:w="147"/>
        <w:gridCol w:w="3255"/>
      </w:tblGrid>
      <w:tr w:rsidR="0011389C" w14:paraId="483C4FFC" w14:textId="77777777" w:rsidTr="0011389C">
        <w:trPr>
          <w:trHeight w:val="1156"/>
        </w:trPr>
        <w:tc>
          <w:tcPr>
            <w:tcW w:w="9776" w:type="dxa"/>
            <w:gridSpan w:val="3"/>
          </w:tcPr>
          <w:p w14:paraId="02E5E2D9" w14:textId="70DBF219" w:rsidR="0011389C" w:rsidRDefault="0011389C" w:rsidP="0011389C">
            <w:pPr>
              <w:spacing w:after="0"/>
              <w:rPr>
                <w:noProof/>
              </w:rPr>
            </w:pPr>
            <w:r>
              <w:t>Manometer gibt es in den verschiedensten Formen und Ausführungen. Die drei Wesentlichen stellen das U-Rohr-Manometer, das Rohrfeder -Manometer und das Plattenfedermanometer dar.</w:t>
            </w:r>
          </w:p>
        </w:tc>
      </w:tr>
      <w:tr w:rsidR="0011389C" w14:paraId="5C84E1EC" w14:textId="77777777" w:rsidTr="0011389C">
        <w:trPr>
          <w:trHeight w:val="1304"/>
        </w:trPr>
        <w:tc>
          <w:tcPr>
            <w:tcW w:w="6521" w:type="dxa"/>
            <w:gridSpan w:val="2"/>
          </w:tcPr>
          <w:p w14:paraId="665BD4C5" w14:textId="32C292D2" w:rsidR="0011389C" w:rsidRDefault="0011389C" w:rsidP="0011389C">
            <w:pPr>
              <w:spacing w:after="0"/>
            </w:pPr>
            <w:r>
              <w:t xml:space="preserve">Beim </w:t>
            </w:r>
            <w:r w:rsidRPr="0004662A">
              <w:rPr>
                <w:b/>
                <w:bCs/>
              </w:rPr>
              <w:t>U-Rohr-Manometer</w:t>
            </w:r>
            <w:r>
              <w:t xml:space="preserve"> wird ein U-förmiges Glasrohr genutzt, dass ca. zur Hälfte mit der Sperrflüssigkeit </w:t>
            </w:r>
            <w:r w:rsidR="008740FA">
              <w:br/>
            </w:r>
            <w:r>
              <w:t>(z.B. Öle, Quecksilber oder Wasser) gefüllt ist. Sobald eine Druckdifferenz zwischen den Schenkeln des U-Rohr-Manometers vorliegt, verschiebt sich die</w:t>
            </w:r>
            <w:r w:rsidR="00D52C4B">
              <w:t xml:space="preserve"> </w:t>
            </w:r>
            <w:r>
              <w:t>Flüssigkeits</w:t>
            </w:r>
            <w:r w:rsidR="00D52C4B">
              <w:t>-</w:t>
            </w:r>
            <w:r>
              <w:t>säule zur Seite mit dem geringeren Druck. Auf diese Weise kann die Druckdifferenz beider Seiten des U</w:t>
            </w:r>
            <w:r w:rsidR="00D52C4B">
              <w:noBreakHyphen/>
            </w:r>
            <w:r>
              <w:t>Rohrs bestimmt werden. Der Zusammenhang lässt sich folgendermaßen beschreiben:</w:t>
            </w:r>
            <w:r w:rsidR="0070155E">
              <w:t xml:space="preserve"> </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h*ρ*g</m:t>
              </m:r>
            </m:oMath>
          </w:p>
        </w:tc>
        <w:tc>
          <w:tcPr>
            <w:tcW w:w="3255" w:type="dxa"/>
          </w:tcPr>
          <w:p w14:paraId="00C16B35" w14:textId="77777777" w:rsidR="0011389C" w:rsidRDefault="0011389C" w:rsidP="0011389C">
            <w:pPr>
              <w:keepNext/>
              <w:spacing w:after="0"/>
              <w:jc w:val="center"/>
            </w:pPr>
            <w:bookmarkStart w:id="28" w:name="_CTVK0015492f990756d4660a093a54d7ce6475e"/>
            <w:r>
              <w:rPr>
                <w:noProof/>
              </w:rPr>
              <w:drawing>
                <wp:inline distT="0" distB="0" distL="0" distR="0" wp14:anchorId="3D26D43A" wp14:editId="1F83C940">
                  <wp:extent cx="1615031" cy="1876926"/>
                  <wp:effectExtent l="0" t="0" r="4445" b="9525"/>
                  <wp:docPr id="16" name="Grafik 16"/>
                  <wp:cNvGraphicFramePr/>
                  <a:graphic xmlns:a="http://schemas.openxmlformats.org/drawingml/2006/main">
                    <a:graphicData uri="http://schemas.openxmlformats.org/drawingml/2006/picture">
                      <pic:pic xmlns:pic="http://schemas.openxmlformats.org/drawingml/2006/picture">
                        <pic:nvPicPr>
                          <pic:cNvPr id="16" name="Grafik 16"/>
                          <pic:cNvPicPr/>
                        </pic:nvPicPr>
                        <pic:blipFill>
                          <a:blip r:embed="rId43" cstate="print">
                            <a:extLst>
                              <a:ext uri="{28A0092B-C50C-407E-A947-70E740481C1C}">
                                <a14:useLocalDpi xmlns:a14="http://schemas.microsoft.com/office/drawing/2010/main" val="0"/>
                              </a:ext>
                            </a:extLst>
                          </a:blip>
                          <a:stretch>
                            <a:fillRect/>
                          </a:stretch>
                        </pic:blipFill>
                        <pic:spPr>
                          <a:xfrm>
                            <a:off x="0" y="0"/>
                            <a:ext cx="1625229" cy="1888778"/>
                          </a:xfrm>
                          <a:prstGeom prst="rect">
                            <a:avLst/>
                          </a:prstGeom>
                        </pic:spPr>
                      </pic:pic>
                    </a:graphicData>
                  </a:graphic>
                </wp:inline>
              </w:drawing>
            </w:r>
            <w:bookmarkEnd w:id="28"/>
          </w:p>
          <w:p w14:paraId="20C2640C" w14:textId="3B1DB19B" w:rsidR="0011389C" w:rsidRDefault="0011389C" w:rsidP="0011389C">
            <w:pPr>
              <w:spacing w:after="0"/>
            </w:pPr>
            <w:r>
              <w:t xml:space="preserve">Abb. </w:t>
            </w:r>
            <w:r w:rsidR="008D6E42">
              <w:fldChar w:fldCharType="begin"/>
            </w:r>
            <w:r w:rsidR="008D6E42">
              <w:instrText xml:space="preserve"> SEQ Abb. \* ARABIC </w:instrText>
            </w:r>
            <w:r w:rsidR="008D6E42">
              <w:fldChar w:fldCharType="separate"/>
            </w:r>
            <w:r w:rsidR="00B4490F">
              <w:rPr>
                <w:noProof/>
              </w:rPr>
              <w:t>21</w:t>
            </w:r>
            <w:r w:rsidR="008D6E42">
              <w:rPr>
                <w:noProof/>
              </w:rPr>
              <w:fldChar w:fldCharType="end"/>
            </w:r>
            <w:r>
              <w:t>: U-Rohrmanometer</w:t>
            </w:r>
          </w:p>
        </w:tc>
      </w:tr>
      <w:tr w:rsidR="00F854E7" w14:paraId="46FA5A2C" w14:textId="77777777" w:rsidTr="0032720A">
        <w:trPr>
          <w:trHeight w:val="2411"/>
        </w:trPr>
        <w:tc>
          <w:tcPr>
            <w:tcW w:w="6374" w:type="dxa"/>
            <w:vAlign w:val="center"/>
          </w:tcPr>
          <w:p w14:paraId="3199814A" w14:textId="47546855" w:rsidR="00F854E7" w:rsidRDefault="00F854E7" w:rsidP="0032720A">
            <w:pPr>
              <w:spacing w:after="0"/>
              <w:jc w:val="left"/>
            </w:pPr>
            <w:r w:rsidRPr="00482DD8">
              <w:rPr>
                <w:b/>
                <w:bCs/>
              </w:rPr>
              <w:lastRenderedPageBreak/>
              <w:t>Rohrfedermanometer</w:t>
            </w:r>
            <w:r>
              <w:t xml:space="preserve"> hingegen nutzen eine schneckenförmig, aufgewickelte Rohrfeder, welche sich bei Druckbeanspruchung anfängt, sich abzuwickeln. Die Wegänderung, die am Rohrfederende auftritt, wird über einen Zahnradmechanismus auf eine Zeigerachse übertragen.</w:t>
            </w:r>
          </w:p>
        </w:tc>
        <w:tc>
          <w:tcPr>
            <w:tcW w:w="3402" w:type="dxa"/>
            <w:gridSpan w:val="2"/>
            <w:vAlign w:val="center"/>
          </w:tcPr>
          <w:p w14:paraId="6901CAF3" w14:textId="77777777" w:rsidR="00F854E7" w:rsidRDefault="00F854E7" w:rsidP="00AF4221">
            <w:pPr>
              <w:keepNext/>
              <w:spacing w:after="0"/>
              <w:jc w:val="center"/>
            </w:pPr>
            <w:r>
              <w:rPr>
                <w:noProof/>
              </w:rPr>
              <w:drawing>
                <wp:inline distT="0" distB="0" distL="0" distR="0" wp14:anchorId="0D6230B7" wp14:editId="6DE99B1E">
                  <wp:extent cx="1045626" cy="1352550"/>
                  <wp:effectExtent l="0" t="0" r="2540" b="0"/>
                  <wp:docPr id="15" name="Grafik 15"/>
                  <wp:cNvGraphicFramePr/>
                  <a:graphic xmlns:a="http://schemas.openxmlformats.org/drawingml/2006/main">
                    <a:graphicData uri="http://schemas.openxmlformats.org/drawingml/2006/picture">
                      <pic:pic xmlns:pic="http://schemas.openxmlformats.org/drawingml/2006/picture">
                        <pic:nvPicPr>
                          <pic:cNvPr id="14" name=""/>
                          <pic:cNvPicPr/>
                        </pic:nvPicPr>
                        <pic:blipFill rotWithShape="1">
                          <a:blip r:embed="rId44" cstate="print">
                            <a:extLst>
                              <a:ext uri="{28A0092B-C50C-407E-A947-70E740481C1C}">
                                <a14:useLocalDpi xmlns:a14="http://schemas.microsoft.com/office/drawing/2010/main" val="0"/>
                              </a:ext>
                            </a:extLst>
                          </a:blip>
                          <a:srcRect t="5953" b="3514"/>
                          <a:stretch/>
                        </pic:blipFill>
                        <pic:spPr bwMode="auto">
                          <a:xfrm>
                            <a:off x="0" y="0"/>
                            <a:ext cx="1067118" cy="1380350"/>
                          </a:xfrm>
                          <a:prstGeom prst="rect">
                            <a:avLst/>
                          </a:prstGeom>
                          <a:ln>
                            <a:noFill/>
                          </a:ln>
                          <a:extLst>
                            <a:ext uri="{53640926-AAD7-44D8-BBD7-CCE9431645EC}">
                              <a14:shadowObscured xmlns:a14="http://schemas.microsoft.com/office/drawing/2010/main"/>
                            </a:ext>
                          </a:extLst>
                        </pic:spPr>
                      </pic:pic>
                    </a:graphicData>
                  </a:graphic>
                </wp:inline>
              </w:drawing>
            </w:r>
          </w:p>
          <w:p w14:paraId="04D3A8AB" w14:textId="06066E6F" w:rsidR="00F854E7" w:rsidRDefault="00F854E7" w:rsidP="00AF4221">
            <w:pPr>
              <w:pStyle w:val="Beschriftung"/>
            </w:pPr>
            <w:r>
              <w:t xml:space="preserve">Abb. </w:t>
            </w:r>
            <w:r w:rsidR="008D6E42">
              <w:fldChar w:fldCharType="begin"/>
            </w:r>
            <w:r w:rsidR="008D6E42">
              <w:instrText xml:space="preserve"> SEQ </w:instrText>
            </w:r>
            <w:r w:rsidR="008D6E42">
              <w:instrText xml:space="preserve">Abb. \* ARABIC </w:instrText>
            </w:r>
            <w:r w:rsidR="008D6E42">
              <w:fldChar w:fldCharType="separate"/>
            </w:r>
            <w:r w:rsidR="00B4490F">
              <w:rPr>
                <w:noProof/>
              </w:rPr>
              <w:t>22</w:t>
            </w:r>
            <w:r w:rsidR="008D6E42">
              <w:rPr>
                <w:noProof/>
              </w:rPr>
              <w:fldChar w:fldCharType="end"/>
            </w:r>
            <w:r>
              <w:t xml:space="preserve">: Rohrfedermanometer </w:t>
            </w:r>
            <w:sdt>
              <w:sdtPr>
                <w:alias w:val="To edit, see citavi.com/edit"/>
                <w:tag w:val="CitaviPlaceholder#c79b8871-9d01-4cb7-86ac-cf651b5836bd"/>
                <w:id w:val="-803163119"/>
                <w:placeholder>
                  <w:docPart w:val="A78BB24E99F94A73B8554A746FBD3878"/>
                </w:placeholder>
              </w:sdtPr>
              <w:sdtEndPr/>
              <w:sdtContent>
                <w:r>
                  <w:rPr>
                    <w:noProof/>
                  </w:rPr>
                  <w:fldChar w:fldCharType="begin"/>
                </w:r>
                <w:r w:rsidR="005449E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3R1ZGl1bVxcQXBwRGF0YVxcTG9jYWxcXFRlbXBcXHYwYnB0MzJ4LmpwZyIsIlVyaVN0cmluZyI6ImQ1ZGVkNTYzLWEwNGQtNDQwZC1iMzVkLWI4ZTdiMzllZjUzYS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4LjAzLjIwMjE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jb21tb25zLndpa2ltZWRpYS5vcmcvd2lraS9GaWxlOk1hbm9tZXRyMi5zdmciLCJVcmlTdHJpbmciOiJodHRwczovL2NvbW1vbnMud2lraW1lZGlhLm9yZy93aWtpL0ZpbGU6TWFub21ldHIyLnN2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}</w:instrText>
                </w:r>
                <w:r>
                  <w:rPr>
                    <w:noProof/>
                  </w:rPr>
                  <w:fldChar w:fldCharType="separate"/>
                </w:r>
                <w:r w:rsidR="00F12E58">
                  <w:rPr>
                    <w:noProof/>
                  </w:rPr>
                  <w:t>[18]</w:t>
                </w:r>
                <w:r>
                  <w:rPr>
                    <w:noProof/>
                  </w:rPr>
                  <w:fldChar w:fldCharType="end"/>
                </w:r>
              </w:sdtContent>
            </w:sdt>
          </w:p>
        </w:tc>
      </w:tr>
      <w:tr w:rsidR="00847BBF" w14:paraId="14CBD851" w14:textId="77777777" w:rsidTr="00DD7615">
        <w:trPr>
          <w:trHeight w:val="1679"/>
        </w:trPr>
        <w:tc>
          <w:tcPr>
            <w:tcW w:w="6374" w:type="dxa"/>
            <w:vAlign w:val="center"/>
          </w:tcPr>
          <w:p w14:paraId="0BCC8417" w14:textId="4D18700C" w:rsidR="00847BBF" w:rsidRPr="00847BBF" w:rsidRDefault="00847BBF" w:rsidP="00DD7615">
            <w:pPr>
              <w:spacing w:after="0"/>
              <w:jc w:val="left"/>
            </w:pPr>
            <w:r>
              <w:t xml:space="preserve">Betrachtet im Vergleich dazu </w:t>
            </w:r>
            <w:r w:rsidRPr="00D97152">
              <w:rPr>
                <w:b/>
                <w:bCs/>
              </w:rPr>
              <w:t>Plattenfedermanometer</w:t>
            </w:r>
            <w:r>
              <w:t>, so fällt auf, dass diese eine kreisförmige Membranfeder verbaut haben. Diese Membran verbiegt sich bei Druckeinwirkung und wirkt dabei auf ein Zeigerwerk, welches die Zeigerachse in Bewegung setzt.</w:t>
            </w:r>
          </w:p>
        </w:tc>
        <w:tc>
          <w:tcPr>
            <w:tcW w:w="3402" w:type="dxa"/>
            <w:gridSpan w:val="2"/>
            <w:vAlign w:val="center"/>
          </w:tcPr>
          <w:p w14:paraId="73DCB4D5" w14:textId="77777777" w:rsidR="00847BBF" w:rsidRDefault="00847BBF" w:rsidP="00847BBF">
            <w:pPr>
              <w:keepNext/>
              <w:spacing w:after="0"/>
              <w:jc w:val="center"/>
            </w:pPr>
            <w:bookmarkStart w:id="29" w:name="_CTVK00194f853ffc6a342438df42f421367bb80"/>
            <w:r>
              <w:rPr>
                <w:noProof/>
              </w:rPr>
              <w:drawing>
                <wp:inline distT="0" distB="0" distL="0" distR="0" wp14:anchorId="578E9985" wp14:editId="031914C3">
                  <wp:extent cx="1497925" cy="1134991"/>
                  <wp:effectExtent l="0" t="0" r="7620" b="0"/>
                  <wp:docPr id="17" name="Grafik 17"/>
                  <wp:cNvGraphicFramePr/>
                  <a:graphic xmlns:a="http://schemas.openxmlformats.org/drawingml/2006/main">
                    <a:graphicData uri="http://schemas.openxmlformats.org/drawingml/2006/picture">
                      <pic:pic xmlns:pic="http://schemas.openxmlformats.org/drawingml/2006/picture">
                        <pic:nvPicPr>
                          <pic:cNvPr id="17" name=""/>
                          <pic:cNvPicPr/>
                        </pic:nvPicPr>
                        <pic:blipFill>
                          <a:blip r:embed="rId45" cstate="print">
                            <a:extLst>
                              <a:ext uri="{28A0092B-C50C-407E-A947-70E740481C1C}">
                                <a14:useLocalDpi xmlns:a14="http://schemas.microsoft.com/office/drawing/2010/main" val="0"/>
                              </a:ext>
                            </a:extLst>
                          </a:blip>
                          <a:stretch>
                            <a:fillRect/>
                          </a:stretch>
                        </pic:blipFill>
                        <pic:spPr>
                          <a:xfrm>
                            <a:off x="0" y="0"/>
                            <a:ext cx="1510821" cy="1144763"/>
                          </a:xfrm>
                          <a:prstGeom prst="rect">
                            <a:avLst/>
                          </a:prstGeom>
                        </pic:spPr>
                      </pic:pic>
                    </a:graphicData>
                  </a:graphic>
                </wp:inline>
              </w:drawing>
            </w:r>
            <w:bookmarkEnd w:id="29"/>
          </w:p>
          <w:p w14:paraId="3FF428BE" w14:textId="60ECF6E6" w:rsidR="00847BBF" w:rsidRDefault="00847BBF" w:rsidP="00847BBF">
            <w:pPr>
              <w:pStyle w:val="Beschriftung"/>
              <w:rPr>
                <w:noProof/>
              </w:rPr>
            </w:pPr>
            <w:r>
              <w:t xml:space="preserve">Abb. </w:t>
            </w:r>
            <w:r w:rsidR="008D6E42">
              <w:fldChar w:fldCharType="begin"/>
            </w:r>
            <w:r w:rsidR="008D6E42">
              <w:instrText xml:space="preserve"> SEQ Abb. \* ARABIC </w:instrText>
            </w:r>
            <w:r w:rsidR="008D6E42">
              <w:fldChar w:fldCharType="separate"/>
            </w:r>
            <w:r w:rsidR="00B4490F">
              <w:rPr>
                <w:noProof/>
              </w:rPr>
              <w:t>23</w:t>
            </w:r>
            <w:r w:rsidR="008D6E42">
              <w:rPr>
                <w:noProof/>
              </w:rPr>
              <w:fldChar w:fldCharType="end"/>
            </w:r>
            <w:r>
              <w:t>: Plattenfedermanometer</w:t>
            </w:r>
          </w:p>
        </w:tc>
      </w:tr>
    </w:tbl>
    <w:p w14:paraId="41532C4A" w14:textId="1D47E182" w:rsidR="0015451C" w:rsidRDefault="0015451C" w:rsidP="000737A5">
      <w:pPr>
        <w:pStyle w:val="berschrift3"/>
        <w:spacing w:before="120"/>
      </w:pPr>
      <w:r>
        <w:t>Barometer</w:t>
      </w:r>
    </w:p>
    <w:p w14:paraId="15FF43CF" w14:textId="66ED6BB2" w:rsidR="003C1ADF" w:rsidRDefault="00C4412A" w:rsidP="00847BBF">
      <w:pPr>
        <w:spacing w:after="120"/>
      </w:pPr>
      <w:r>
        <w:t xml:space="preserve">Barometer beschreiben eine Sonderform des </w:t>
      </w:r>
      <w:r w:rsidR="006D3C79">
        <w:t>Manometers</w:t>
      </w:r>
      <w:r w:rsidR="00861820">
        <w:t xml:space="preserve"> </w:t>
      </w:r>
      <w:r w:rsidR="004C7171">
        <w:t>mit,</w:t>
      </w:r>
      <w:r w:rsidR="00861820">
        <w:t xml:space="preserve"> </w:t>
      </w:r>
      <w:r w:rsidR="009C4158">
        <w:t xml:space="preserve">der der </w:t>
      </w:r>
      <w:r w:rsidR="00861820">
        <w:t xml:space="preserve">atmosphärische Luftdruck gemessen wird. </w:t>
      </w:r>
      <w:r w:rsidR="009C4158">
        <w:t>Dabei wird die Druckdi</w:t>
      </w:r>
      <w:r w:rsidR="00E62C37">
        <w:t>fferenz</w:t>
      </w:r>
      <w:r w:rsidR="009D7E71">
        <w:t xml:space="preserve"> in Form der </w:t>
      </w:r>
      <w:r w:rsidR="004C7171">
        <w:t xml:space="preserve">oftmals </w:t>
      </w:r>
      <w:r w:rsidR="009D7E71">
        <w:t>auf eine</w:t>
      </w:r>
      <w:r w:rsidR="004C7171">
        <w:t xml:space="preserve"> Membran</w:t>
      </w:r>
      <w:r w:rsidR="009D7E71">
        <w:t xml:space="preserve"> wirkende Kraft</w:t>
      </w:r>
      <w:r w:rsidR="004C7171">
        <w:t xml:space="preserve">, </w:t>
      </w:r>
      <w:r w:rsidR="00E62C37">
        <w:t xml:space="preserve">gegenüber </w:t>
      </w:r>
      <w:r w:rsidR="00906A30">
        <w:t>einem</w:t>
      </w:r>
      <w:r w:rsidR="00E62C37">
        <w:t xml:space="preserve"> Vakuum gemessen.</w:t>
      </w:r>
    </w:p>
    <w:p w14:paraId="7545CA99" w14:textId="19F5AE41" w:rsidR="007B0975" w:rsidRDefault="007B0975" w:rsidP="00BF33F4">
      <w:pPr>
        <w:pStyle w:val="berschrift3"/>
      </w:pPr>
      <w:r>
        <w:t>Drucksensoren</w:t>
      </w:r>
      <w:r w:rsidR="00CE413C">
        <w:t xml:space="preserve"> </w:t>
      </w:r>
      <w:sdt>
        <w:sdtPr>
          <w:alias w:val="To edit, see citavi.com/edit"/>
          <w:tag w:val="CitaviPlaceholder#2c9dc6fb-f3e0-4bb2-817b-15923815530a"/>
          <w:id w:val="41411166"/>
          <w:placeholder>
            <w:docPart w:val="DefaultPlaceholder_-1854013440"/>
          </w:placeholder>
        </w:sdtPr>
        <w:sdtEndPr/>
        <w:sdtContent>
          <w:r w:rsidR="00CE413C">
            <w:rPr>
              <w:noProof/>
            </w:rPr>
            <w:fldChar w:fldCharType="begin"/>
          </w:r>
          <w:r w:rsidR="005449E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oYm0uY29tL2RlLzczMTgvd2llLWZ1bmt0aW9uaWVydC1laWdlbnRsaWNoLWVpbi1waWV6by1rcmFmdGF1Zm5laG1lci8iLCJVcmlTdHJpbmciOiJodHRwczovL3d3dy5oYm0uY29tL2RlLzczMTgvd2llLWZ1bmt0aW9uaWVydC1laWdlbnRsaWNoLWVpbi1waWV6by1rcmFmdGF1Zm5laG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}</w:instrText>
          </w:r>
          <w:r w:rsidR="00CE413C">
            <w:rPr>
              <w:noProof/>
            </w:rPr>
            <w:fldChar w:fldCharType="separate"/>
          </w:r>
          <w:r w:rsidR="00F12E58">
            <w:rPr>
              <w:noProof/>
            </w:rPr>
            <w:t>[19]</w:t>
          </w:r>
          <w:r w:rsidR="00CE413C">
            <w:rPr>
              <w:noProof/>
            </w:rPr>
            <w:fldChar w:fldCharType="end"/>
          </w:r>
        </w:sdtContent>
      </w:sdt>
    </w:p>
    <w:p w14:paraId="2D0D0E3A" w14:textId="0BF15FE9" w:rsidR="00773297" w:rsidRDefault="009D7E71" w:rsidP="00624EA9">
      <w:pPr>
        <w:spacing w:after="0"/>
      </w:pPr>
      <w:r>
        <w:t xml:space="preserve">Drucksensoren sind Messelemente, welche den anliegenden Druck in eine proportionale, elektrische Größe umwandeln. Dabei wird </w:t>
      </w:r>
      <w:r w:rsidR="00DE6A2A">
        <w:t xml:space="preserve">der Druck </w:t>
      </w:r>
      <w:r w:rsidR="001270C9">
        <w:t>ebenfalls in Form einer Kraftmessung bestimmt</w:t>
      </w:r>
      <w:r w:rsidR="000C18A4">
        <w:t xml:space="preserve">, die auf eine bestimmte Fläche wirkt. </w:t>
      </w:r>
      <w:r w:rsidR="00525F9A">
        <w:t>Typische Drucksensoren bzw. Kraft</w:t>
      </w:r>
      <w:r w:rsidR="005732DC">
        <w:t>messeinrichtungen</w:t>
      </w:r>
      <w:r w:rsidR="00525F9A">
        <w:t xml:space="preserve"> stellen p</w:t>
      </w:r>
      <w:r w:rsidR="0015451C">
        <w:t>iezoelektrischer Druckaufnehmer</w:t>
      </w:r>
      <w:r w:rsidR="00525F9A">
        <w:t xml:space="preserve"> und </w:t>
      </w:r>
      <w:r w:rsidR="007B0975">
        <w:t>Dehnungsmessstr</w:t>
      </w:r>
      <w:r w:rsidR="00D66DE2">
        <w:t>eifen</w:t>
      </w:r>
      <w:r w:rsidR="00831C14">
        <w:t xml:space="preserve"> (DMS)</w:t>
      </w:r>
      <w:r w:rsidR="005732DC">
        <w:t xml:space="preserve"> dar.</w:t>
      </w:r>
    </w:p>
    <w:p w14:paraId="3C2441AC" w14:textId="77777777" w:rsidR="00AF4221" w:rsidRDefault="00AF4221" w:rsidP="00624EA9">
      <w:pPr>
        <w:spacing w:after="0"/>
      </w:pPr>
    </w:p>
    <w:tbl>
      <w:tblPr>
        <w:tblStyle w:val="Tabellenraster"/>
        <w:tblW w:w="9776"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812"/>
        <w:gridCol w:w="3964"/>
      </w:tblGrid>
      <w:tr w:rsidR="00502B73" w14:paraId="59436732" w14:textId="77777777" w:rsidTr="006C317B">
        <w:trPr>
          <w:trHeight w:val="3376"/>
        </w:trPr>
        <w:tc>
          <w:tcPr>
            <w:tcW w:w="5812" w:type="dxa"/>
          </w:tcPr>
          <w:p w14:paraId="79CB5033" w14:textId="7555BFCB" w:rsidR="00502B73" w:rsidRDefault="00502B73" w:rsidP="00502B73">
            <w:pPr>
              <w:spacing w:after="0"/>
            </w:pPr>
            <w:r>
              <w:t xml:space="preserve">Der </w:t>
            </w:r>
            <w:r w:rsidRPr="00170D87">
              <w:rPr>
                <w:b/>
                <w:bCs/>
              </w:rPr>
              <w:t>piezoelektrische Druckaufnehmer</w:t>
            </w:r>
            <w:r>
              <w:t xml:space="preserve"> wirkt als Messeinrichtung nach dem Prinzip, dass die durch den Druck verursachte Krafteinwirkung auf den verbauten Piezokristall wirkt. Dieser gibt aufgrund der wirkenden Kraft Ladung ab, welche durch einen Ladungsverstärker in elektrisches Signal von 0 bis 10 V umgewandelt werden kann. Diese Ausgangspannung verhält sich dann proportional zur wirkenden Kraft und die Kraft proportional zum Druck.</w:t>
            </w:r>
          </w:p>
        </w:tc>
        <w:tc>
          <w:tcPr>
            <w:tcW w:w="3964" w:type="dxa"/>
            <w:vAlign w:val="center"/>
          </w:tcPr>
          <w:p w14:paraId="762F91E0" w14:textId="77777777" w:rsidR="00907549" w:rsidRDefault="00907549" w:rsidP="006C317B">
            <w:pPr>
              <w:pStyle w:val="Beschriftung"/>
              <w:keepNext/>
            </w:pPr>
            <w:bookmarkStart w:id="30" w:name="_CTVK00197fd6cca92de496cbb26083ea0e01057"/>
            <w:r>
              <w:rPr>
                <w:noProof/>
              </w:rPr>
              <w:drawing>
                <wp:inline distT="0" distB="0" distL="0" distR="0" wp14:anchorId="499EA51E" wp14:editId="4C884F73">
                  <wp:extent cx="2022458" cy="1520825"/>
                  <wp:effectExtent l="0" t="0" r="0" b="3175"/>
                  <wp:docPr id="51" name="Grafik 51"/>
                  <wp:cNvGraphicFramePr/>
                  <a:graphic xmlns:a="http://schemas.openxmlformats.org/drawingml/2006/main">
                    <a:graphicData uri="http://schemas.openxmlformats.org/drawingml/2006/picture">
                      <pic:pic xmlns:pic="http://schemas.openxmlformats.org/drawingml/2006/picture">
                        <pic:nvPicPr>
                          <pic:cNvPr id="51" name="Grafik 5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022458" cy="1520825"/>
                          </a:xfrm>
                          <a:prstGeom prst="rect">
                            <a:avLst/>
                          </a:prstGeom>
                        </pic:spPr>
                      </pic:pic>
                    </a:graphicData>
                  </a:graphic>
                </wp:inline>
              </w:drawing>
            </w:r>
            <w:bookmarkEnd w:id="30"/>
          </w:p>
          <w:p w14:paraId="6DDD2E3A" w14:textId="2CD9FD25" w:rsidR="00907549" w:rsidRPr="00907549" w:rsidRDefault="00907549" w:rsidP="006C317B">
            <w:pPr>
              <w:pStyle w:val="Beschriftung"/>
            </w:pPr>
            <w:r>
              <w:t xml:space="preserve">Abb. </w:t>
            </w:r>
            <w:r w:rsidR="008D6E42">
              <w:fldChar w:fldCharType="begin"/>
            </w:r>
            <w:r w:rsidR="008D6E42">
              <w:instrText xml:space="preserve"> SEQ Abb. \* ARABIC </w:instrText>
            </w:r>
            <w:r w:rsidR="008D6E42">
              <w:fldChar w:fldCharType="separate"/>
            </w:r>
            <w:r w:rsidR="00B4490F">
              <w:rPr>
                <w:noProof/>
              </w:rPr>
              <w:t>24</w:t>
            </w:r>
            <w:r w:rsidR="008D6E42">
              <w:rPr>
                <w:noProof/>
              </w:rPr>
              <w:fldChar w:fldCharType="end"/>
            </w:r>
            <w:r>
              <w:t>: Piezoelektrischer Drucksensor</w:t>
            </w:r>
          </w:p>
        </w:tc>
      </w:tr>
      <w:tr w:rsidR="00502B73" w14:paraId="3AA091E2" w14:textId="77777777" w:rsidTr="006C317B">
        <w:trPr>
          <w:trHeight w:val="2941"/>
        </w:trPr>
        <w:tc>
          <w:tcPr>
            <w:tcW w:w="5812" w:type="dxa"/>
            <w:vAlign w:val="center"/>
          </w:tcPr>
          <w:p w14:paraId="09DADA62" w14:textId="1E10B1D1" w:rsidR="00502B73" w:rsidRDefault="00502B73" w:rsidP="004F3A9A">
            <w:pPr>
              <w:spacing w:after="0"/>
              <w:jc w:val="left"/>
            </w:pPr>
            <w:r>
              <w:lastRenderedPageBreak/>
              <w:t xml:space="preserve">Der </w:t>
            </w:r>
            <w:r w:rsidRPr="009608E6">
              <w:rPr>
                <w:b/>
                <w:bCs/>
              </w:rPr>
              <w:t>Dehnungsmessstreifen (DMS)</w:t>
            </w:r>
            <w:r>
              <w:t xml:space="preserve"> hingegen wirkt nach dem Prinzip, dass durch Druck- bzw. Krafteinwirkung sich der Messstreifen beginnt zu verformen (Dehnen) und sich somit der elektrische Widerstand erhöht. Bei einer anliegenden Spannung am DMS ist diese proportional zur Druckeinwirkung.</w:t>
            </w:r>
          </w:p>
        </w:tc>
        <w:tc>
          <w:tcPr>
            <w:tcW w:w="3964" w:type="dxa"/>
            <w:vAlign w:val="center"/>
          </w:tcPr>
          <w:p w14:paraId="70E7E6C2" w14:textId="77777777" w:rsidR="004F3A9A" w:rsidRDefault="004F3A9A" w:rsidP="006C317B">
            <w:pPr>
              <w:pStyle w:val="Beschriftung"/>
              <w:keepNext/>
            </w:pPr>
            <w:bookmarkStart w:id="31" w:name="_CTVK0012cfc304dd88e4d30b5a1e28979ebec86"/>
            <w:r>
              <w:rPr>
                <w:noProof/>
              </w:rPr>
              <w:drawing>
                <wp:inline distT="0" distB="0" distL="0" distR="0" wp14:anchorId="373DFCDD" wp14:editId="0854B393">
                  <wp:extent cx="847725" cy="1631915"/>
                  <wp:effectExtent l="0" t="0" r="0" b="6985"/>
                  <wp:docPr id="50" name="Grafik 50"/>
                  <wp:cNvGraphicFramePr/>
                  <a:graphic xmlns:a="http://schemas.openxmlformats.org/drawingml/2006/main">
                    <a:graphicData uri="http://schemas.openxmlformats.org/drawingml/2006/picture">
                      <pic:pic xmlns:pic="http://schemas.openxmlformats.org/drawingml/2006/picture">
                        <pic:nvPicPr>
                          <pic:cNvPr id="50" name=""/>
                          <pic:cNvPicPr/>
                        </pic:nvPicPr>
                        <pic:blipFill>
                          <a:blip r:embed="rId47" cstate="print">
                            <a:extLst>
                              <a:ext uri="{28A0092B-C50C-407E-A947-70E740481C1C}">
                                <a14:useLocalDpi xmlns:a14="http://schemas.microsoft.com/office/drawing/2010/main" val="0"/>
                              </a:ext>
                            </a:extLst>
                          </a:blip>
                          <a:stretch>
                            <a:fillRect/>
                          </a:stretch>
                        </pic:blipFill>
                        <pic:spPr>
                          <a:xfrm>
                            <a:off x="0" y="0"/>
                            <a:ext cx="855936" cy="1647722"/>
                          </a:xfrm>
                          <a:prstGeom prst="rect">
                            <a:avLst/>
                          </a:prstGeom>
                        </pic:spPr>
                      </pic:pic>
                    </a:graphicData>
                  </a:graphic>
                </wp:inline>
              </w:drawing>
            </w:r>
            <w:bookmarkEnd w:id="31"/>
          </w:p>
          <w:p w14:paraId="7D1F738B" w14:textId="26D29CED" w:rsidR="004F3A9A" w:rsidRPr="004F3A9A" w:rsidRDefault="004F3A9A" w:rsidP="006C317B">
            <w:pPr>
              <w:pStyle w:val="Beschriftung"/>
              <w:keepNext/>
            </w:pPr>
            <w:r>
              <w:t xml:space="preserve">Abb. </w:t>
            </w:r>
            <w:r w:rsidR="008D6E42">
              <w:fldChar w:fldCharType="begin"/>
            </w:r>
            <w:r w:rsidR="008D6E42">
              <w:instrText xml:space="preserve"> SEQ Abb. \* ARABIC </w:instrText>
            </w:r>
            <w:r w:rsidR="008D6E42">
              <w:fldChar w:fldCharType="separate"/>
            </w:r>
            <w:r w:rsidR="00B4490F">
              <w:rPr>
                <w:noProof/>
              </w:rPr>
              <w:t>25</w:t>
            </w:r>
            <w:r w:rsidR="008D6E42">
              <w:rPr>
                <w:noProof/>
              </w:rPr>
              <w:fldChar w:fldCharType="end"/>
            </w:r>
            <w:r>
              <w:t>: Dehnmessstreifen (DMS)</w:t>
            </w:r>
          </w:p>
        </w:tc>
      </w:tr>
    </w:tbl>
    <w:p w14:paraId="6BEBF1CA" w14:textId="4B43C187" w:rsidR="00BF33F4" w:rsidRDefault="00BF33F4" w:rsidP="00BF33F4">
      <w:pPr>
        <w:pStyle w:val="berschrift2"/>
      </w:pPr>
      <w:bookmarkStart w:id="32" w:name="_Toc68534526"/>
      <w:r>
        <w:t>Thermomete</w:t>
      </w:r>
      <w:r w:rsidR="00FE72E9">
        <w:t>r</w:t>
      </w:r>
      <w:r w:rsidR="00A63972">
        <w:t xml:space="preserve"> </w:t>
      </w:r>
      <w:sdt>
        <w:sdtPr>
          <w:alias w:val="To edit, see citavi.com/edit"/>
          <w:tag w:val="CitaviPlaceholder#7c4dfaaf-35ff-4697-84af-52b5863817b5"/>
          <w:id w:val="-1095783052"/>
          <w:placeholder>
            <w:docPart w:val="DefaultPlaceholder_-1854013440"/>
          </w:placeholder>
        </w:sdtPr>
        <w:sdtEndPr/>
        <w:sdtContent>
          <w:r w:rsidR="00D45366">
            <w:rPr>
              <w:noProof/>
            </w:rPr>
            <w:fldChar w:fldCharType="begin"/>
          </w:r>
          <w:r w:rsidR="005449E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3JvZW1wcC50aGllbWUuZGUvbGV4aWNvbi9SRC0yMC0wMDYwOSIsIlVyaVN0cmluZyI6Imh0dHBzOi8vcm9lbXBwLnRoaWVtZS5kZS9sZXhpY29uL1JELTIwLTAwNjA5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}</w:instrText>
          </w:r>
          <w:r w:rsidR="00D45366">
            <w:rPr>
              <w:noProof/>
            </w:rPr>
            <w:fldChar w:fldCharType="separate"/>
          </w:r>
          <w:r w:rsidR="00F12E58">
            <w:rPr>
              <w:noProof/>
            </w:rPr>
            <w:t>[20]</w:t>
          </w:r>
          <w:r w:rsidR="00D45366">
            <w:rPr>
              <w:noProof/>
            </w:rPr>
            <w:fldChar w:fldCharType="end"/>
          </w:r>
        </w:sdtContent>
      </w:sdt>
      <w:bookmarkEnd w:id="32"/>
    </w:p>
    <w:p w14:paraId="52230D84" w14:textId="1B79D571" w:rsidR="00785C08" w:rsidRDefault="00785C08" w:rsidP="00617495">
      <w:pPr>
        <w:spacing w:after="120"/>
      </w:pPr>
      <w:r>
        <w:t xml:space="preserve">In der Industrie, sowie im Labor sind Temperaturmessungen unabdingbar. </w:t>
      </w:r>
      <w:r w:rsidR="00E925CE">
        <w:br/>
      </w:r>
      <w:r w:rsidR="001F151C">
        <w:t>So werden im Labor, sowie in der Industrie üblicher mit Temperaturn von -200°C bis 750°C gearbeitet, welche gemessen werden müssen.</w:t>
      </w:r>
    </w:p>
    <w:p w14:paraId="6248062A" w14:textId="77777777" w:rsidR="00C75E7F" w:rsidRPr="00785C08" w:rsidRDefault="00C75E7F" w:rsidP="00617495">
      <w:pPr>
        <w:spacing w:after="120"/>
      </w:pPr>
    </w:p>
    <w:p w14:paraId="2EDC1D24" w14:textId="51BCEE83" w:rsidR="00884621" w:rsidRDefault="00884621" w:rsidP="00884621">
      <w:pPr>
        <w:pStyle w:val="berschrift3"/>
      </w:pPr>
      <w:r>
        <w:t>Ausdehnungsthermometer</w:t>
      </w:r>
      <w:r w:rsidR="00D45366">
        <w:t xml:space="preserve"> </w:t>
      </w:r>
      <w:sdt>
        <w:sdtPr>
          <w:alias w:val="To edit, see citavi.com/edit"/>
          <w:tag w:val="CitaviPlaceholder#78ca32dd-afa9-4b96-a54e-22fc5e0283df"/>
          <w:id w:val="-522704865"/>
          <w:placeholder>
            <w:docPart w:val="DefaultPlaceholder_-1854013440"/>
          </w:placeholder>
        </w:sdtPr>
        <w:sdtEndPr/>
        <w:sdtContent>
          <w:r w:rsidR="00D45366">
            <w:rPr>
              <w:noProof/>
            </w:rPr>
            <w:fldChar w:fldCharType="begin"/>
          </w:r>
          <w:r w:rsidR="005449E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RlLndpa2lwZWRpYS5vcmcvdy9pbmRleC5waHA/dGl0bGU9QXVzZGVobnVuZ3N0aGVybW9tZXRlciZvbGRpZD0yMDQ4NzMzMTciLCJVcmlTdHJpbmciOiJodHRwczovL2RlLndpa2lwZWRpYS5vcmcvdy9pbmRleC5waHA/dGl0bGU9QXVzZGVobnVuZ3N0aGVybW9tZXRlciZvbGRpZD0yMDQ4NzMzMTc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}</w:instrText>
          </w:r>
          <w:r w:rsidR="00D45366">
            <w:rPr>
              <w:noProof/>
            </w:rPr>
            <w:fldChar w:fldCharType="separate"/>
          </w:r>
          <w:r w:rsidR="00F12E58">
            <w:rPr>
              <w:noProof/>
            </w:rPr>
            <w:t>[21]</w:t>
          </w:r>
          <w:r w:rsidR="00D45366">
            <w:rPr>
              <w:noProof/>
            </w:rPr>
            <w:fldChar w:fldCharType="end"/>
          </w:r>
        </w:sdtContent>
      </w:sdt>
    </w:p>
    <w:p w14:paraId="38F4E9A4" w14:textId="63B23B97" w:rsidR="00C75E7F" w:rsidRDefault="001B3C13" w:rsidP="00617495">
      <w:pPr>
        <w:spacing w:after="120"/>
      </w:pPr>
      <w:r>
        <w:t xml:space="preserve">Das typische Thermometer, wie man es meist aus dem Alltag kennt, ist ein </w:t>
      </w:r>
      <w:r w:rsidR="00394CBD">
        <w:t xml:space="preserve">analoges </w:t>
      </w:r>
      <w:r>
        <w:t xml:space="preserve">Ausdehnungsthermometer. </w:t>
      </w:r>
      <w:r w:rsidR="00FA54AD">
        <w:t>Ein solches Thermometer zeigt die Temperatur durch Messen von Längen bzw. Volumina an</w:t>
      </w:r>
      <w:r w:rsidR="001E449A">
        <w:t>.</w:t>
      </w:r>
      <w:r w:rsidR="00DF72A0">
        <w:t xml:space="preserve"> Meist bestehen sie aus einer Kapillare, die mit einer Flüssigkeit wie eingefärbte</w:t>
      </w:r>
      <w:r w:rsidR="00DB6756">
        <w:t xml:space="preserve">m </w:t>
      </w:r>
      <w:r w:rsidR="00DF72A0">
        <w:t>Ethanol, Toluol oder Pentan gefüllt ist.</w:t>
      </w:r>
      <w:r w:rsidR="002C75C4">
        <w:t xml:space="preserve"> Früher nutze man</w:t>
      </w:r>
      <w:r w:rsidR="00DB6756">
        <w:t xml:space="preserve"> aufgrund der</w:t>
      </w:r>
      <w:r w:rsidR="00075B76">
        <w:t xml:space="preserve"> geringen Benetzung von Glas</w:t>
      </w:r>
      <w:r w:rsidR="002C75C4">
        <w:t xml:space="preserve"> auch sehr häufig Quecksilber</w:t>
      </w:r>
      <w:r w:rsidR="009C1C77">
        <w:rPr>
          <w:sz w:val="28"/>
          <w:szCs w:val="32"/>
          <w:vertAlign w:val="superscript"/>
        </w:rPr>
        <w:t>1</w:t>
      </w:r>
      <w:r w:rsidR="002C75C4">
        <w:t>.</w:t>
      </w:r>
      <w:r w:rsidR="00E925CE">
        <w:t xml:space="preserve"> </w:t>
      </w:r>
      <w:r w:rsidR="00E46F5E">
        <w:t xml:space="preserve">Durch eine aufgebrachte Skalierung neben der Kapillare kann die Temperatur abgelesen werden. </w:t>
      </w:r>
      <w:r w:rsidR="00CE21D3">
        <w:t xml:space="preserve">Je nach Flüssigkeit können sie von -200°C bis </w:t>
      </w:r>
      <w:r w:rsidR="00090538">
        <w:t>625°C messen.</w:t>
      </w:r>
    </w:p>
    <w:p w14:paraId="3AC2C81B" w14:textId="242994A8" w:rsidR="00D73A6A" w:rsidRPr="00401DD8" w:rsidRDefault="009C1C77" w:rsidP="00401DD8">
      <w:pPr>
        <w:spacing w:after="360"/>
        <w:rPr>
          <w:i/>
          <w:iCs/>
          <w:sz w:val="16"/>
          <w:szCs w:val="18"/>
        </w:rPr>
      </w:pPr>
      <w:r w:rsidRPr="009C1C77">
        <w:rPr>
          <w:sz w:val="20"/>
          <w:szCs w:val="22"/>
          <w:vertAlign w:val="superscript"/>
        </w:rPr>
        <w:t>1</w:t>
      </w:r>
      <w:r w:rsidRPr="009C1C77">
        <w:rPr>
          <w:i/>
          <w:iCs/>
          <w:sz w:val="16"/>
          <w:szCs w:val="18"/>
        </w:rPr>
        <w:t>Aus Gründen der Sicherheit und des Umweltschutzes ist in der EU seit 2009 das Inverkehrbringen von neuen Quecksilberthermometer verboten worden.</w:t>
      </w:r>
    </w:p>
    <w:p w14:paraId="7B3E4F90" w14:textId="40E64269" w:rsidR="00884621" w:rsidRDefault="00884621" w:rsidP="00884621">
      <w:pPr>
        <w:pStyle w:val="berschrift3"/>
      </w:pPr>
      <w:r>
        <w:t>Thermoelement</w:t>
      </w:r>
      <w:r w:rsidR="00D45366">
        <w:t xml:space="preserve"> </w:t>
      </w:r>
      <w:sdt>
        <w:sdtPr>
          <w:alias w:val="To edit, see citavi.com/edit"/>
          <w:tag w:val="CitaviPlaceholder#0e018478-b0ee-486f-a5ff-b15584c5d0b1"/>
          <w:id w:val="-1832441036"/>
          <w:placeholder>
            <w:docPart w:val="DefaultPlaceholder_-1854013440"/>
          </w:placeholder>
        </w:sdtPr>
        <w:sdtEndPr/>
        <w:sdtContent>
          <w:r w:rsidR="00D45366">
            <w:rPr>
              <w:noProof/>
            </w:rPr>
            <w:fldChar w:fldCharType="begin"/>
          </w:r>
          <w:r w:rsidR="005449E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aHR0cHM6Ly9yb2VtcHAudGhpZW1lLmRlL2xleGljb24vUkQtMjAtMDEyNDMiLCJVcmlTdHJpbmciOiJodHRwczovL3JvZW1wcC50aGllbWUuZGUvbGV4aWNvbi9SRC0yMC0wMTI0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}</w:instrText>
          </w:r>
          <w:r w:rsidR="00D45366">
            <w:rPr>
              <w:noProof/>
            </w:rPr>
            <w:fldChar w:fldCharType="separate"/>
          </w:r>
          <w:r w:rsidR="00F12E58">
            <w:rPr>
              <w:noProof/>
            </w:rPr>
            <w:t>[22]</w:t>
          </w:r>
          <w:r w:rsidR="00D45366">
            <w:rPr>
              <w:noProof/>
            </w:rPr>
            <w:fldChar w:fldCharType="end"/>
          </w:r>
        </w:sdtContent>
      </w:sdt>
    </w:p>
    <w:tbl>
      <w:tblPr>
        <w:tblStyle w:val="Tabellenraster"/>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16"/>
        <w:gridCol w:w="4098"/>
      </w:tblGrid>
      <w:tr w:rsidR="00F050F4" w14:paraId="74E34F1A" w14:textId="77777777" w:rsidTr="00614522">
        <w:trPr>
          <w:trHeight w:val="2334"/>
        </w:trPr>
        <w:tc>
          <w:tcPr>
            <w:tcW w:w="5116" w:type="dxa"/>
          </w:tcPr>
          <w:p w14:paraId="62300CF9" w14:textId="3A90DA0F" w:rsidR="00617495" w:rsidRDefault="00F050F4" w:rsidP="00617495">
            <w:pPr>
              <w:spacing w:after="0"/>
            </w:pPr>
            <w:r>
              <w:t xml:space="preserve">Thermoelemente werden zur Messung von hohen Temperaturen bis 3000°C genutzt. Sie bestehen aus mindestens zwei Metalldrähten, welche über </w:t>
            </w:r>
            <w:r w:rsidR="004750AF">
              <w:t xml:space="preserve">eine </w:t>
            </w:r>
            <w:r>
              <w:t>Lötstelle miteinander verbunden sind. Bringt man nun diese Lötstelle auf erhöhte</w:t>
            </w:r>
            <w:r w:rsidR="004750AF">
              <w:t xml:space="preserve"> </w:t>
            </w:r>
            <w:r>
              <w:t>Temperaturen,</w:t>
            </w:r>
            <w:r w:rsidR="00617495">
              <w:t xml:space="preserve"> so entsteht aufgrund</w:t>
            </w:r>
          </w:p>
        </w:tc>
        <w:tc>
          <w:tcPr>
            <w:tcW w:w="4098" w:type="dxa"/>
            <w:vAlign w:val="center"/>
          </w:tcPr>
          <w:p w14:paraId="2A4FDC9D" w14:textId="77777777" w:rsidR="00F050F4" w:rsidRDefault="00F050F4" w:rsidP="00F050F4">
            <w:pPr>
              <w:keepNext/>
              <w:spacing w:after="60"/>
              <w:jc w:val="center"/>
            </w:pPr>
            <w:bookmarkStart w:id="33" w:name="_CTVK001d55978af2788449e9366b8cbf7fbd312"/>
            <w:r>
              <w:rPr>
                <w:noProof/>
              </w:rPr>
              <w:drawing>
                <wp:inline distT="0" distB="0" distL="0" distR="0" wp14:anchorId="2DA5B77E" wp14:editId="3AA1F51A">
                  <wp:extent cx="2465555" cy="1295400"/>
                  <wp:effectExtent l="0" t="0" r="0" b="0"/>
                  <wp:docPr id="52" name="Grafik 52"/>
                  <wp:cNvGraphicFramePr/>
                  <a:graphic xmlns:a="http://schemas.openxmlformats.org/drawingml/2006/main">
                    <a:graphicData uri="http://schemas.openxmlformats.org/drawingml/2006/picture">
                      <pic:pic xmlns:pic="http://schemas.openxmlformats.org/drawingml/2006/picture">
                        <pic:nvPicPr>
                          <pic:cNvPr id="52" name=""/>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502587" cy="1314857"/>
                          </a:xfrm>
                          <a:prstGeom prst="rect">
                            <a:avLst/>
                          </a:prstGeom>
                        </pic:spPr>
                      </pic:pic>
                    </a:graphicData>
                  </a:graphic>
                </wp:inline>
              </w:drawing>
            </w:r>
            <w:bookmarkEnd w:id="33"/>
          </w:p>
          <w:p w14:paraId="686E91FC" w14:textId="3E0BEDC5" w:rsidR="00F050F4" w:rsidRDefault="00F050F4" w:rsidP="00617495">
            <w:pPr>
              <w:pStyle w:val="Beschriftung"/>
            </w:pPr>
            <w:r>
              <w:t xml:space="preserve">Abb. </w:t>
            </w:r>
            <w:r w:rsidR="008D6E42">
              <w:fldChar w:fldCharType="begin"/>
            </w:r>
            <w:r w:rsidR="008D6E42">
              <w:instrText xml:space="preserve"> SEQ Abb. \* ARABIC </w:instrText>
            </w:r>
            <w:r w:rsidR="008D6E42">
              <w:fldChar w:fldCharType="separate"/>
            </w:r>
            <w:r w:rsidR="00B4490F">
              <w:rPr>
                <w:noProof/>
              </w:rPr>
              <w:t>26</w:t>
            </w:r>
            <w:r w:rsidR="008D6E42">
              <w:rPr>
                <w:noProof/>
              </w:rPr>
              <w:fldChar w:fldCharType="end"/>
            </w:r>
            <w:r>
              <w:t>: Thermoelement</w:t>
            </w:r>
          </w:p>
        </w:tc>
      </w:tr>
    </w:tbl>
    <w:p w14:paraId="28CCDC23" w14:textId="21BBF853" w:rsidR="00AF4221" w:rsidRPr="009C1C77" w:rsidRDefault="00617495" w:rsidP="009C1C77">
      <w:r>
        <w:t xml:space="preserve">des </w:t>
      </w:r>
      <w:r w:rsidRPr="00A90F93">
        <w:rPr>
          <w:smallCaps/>
        </w:rPr>
        <w:t>Seebeck-Effekts</w:t>
      </w:r>
      <w:r>
        <w:rPr>
          <w:smallCaps/>
        </w:rPr>
        <w:t xml:space="preserve"> </w:t>
      </w:r>
      <w:r w:rsidRPr="00A90F93">
        <w:t>eine</w:t>
      </w:r>
      <w:r>
        <w:t xml:space="preserve"> messbare Thermospannung zwischen den beiden Enden der Metalldrähte. Diese Thermospannung ist proportional zur vorliegenden Temperaturdifferenz.</w:t>
      </w:r>
      <w:r w:rsidR="00AF4221" w:rsidRPr="009C1C77">
        <w:rPr>
          <w:i/>
          <w:iCs/>
        </w:rPr>
        <w:br w:type="page"/>
      </w:r>
    </w:p>
    <w:p w14:paraId="6C4DE5F8" w14:textId="61C85041" w:rsidR="00884621" w:rsidRDefault="00884621" w:rsidP="00617495">
      <w:pPr>
        <w:pStyle w:val="berschrift3"/>
        <w:spacing w:before="120"/>
      </w:pPr>
      <w:r>
        <w:lastRenderedPageBreak/>
        <w:t>Pt</w:t>
      </w:r>
      <w:r w:rsidR="00C23667">
        <w:t>-Widerstandsthermometer</w:t>
      </w:r>
      <w:r w:rsidR="00D45366">
        <w:t xml:space="preserve"> </w:t>
      </w:r>
      <w:sdt>
        <w:sdtPr>
          <w:alias w:val="To edit, see citavi.com/edit"/>
          <w:tag w:val="CitaviPlaceholder#adf01191-bfb5-4659-a46b-5f40f862ef2e"/>
          <w:id w:val="-1133093660"/>
          <w:placeholder>
            <w:docPart w:val="DefaultPlaceholder_-1854013440"/>
          </w:placeholder>
        </w:sdtPr>
        <w:sdtEndPr/>
        <w:sdtContent>
          <w:r w:rsidR="009102F4">
            <w:rPr>
              <w:noProof/>
            </w:rPr>
            <w:fldChar w:fldCharType="begin"/>
          </w:r>
          <w:r w:rsidR="005449E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MTRiY2NmLWVkMDMtNGE1MS1iYTBiLWQ1MWY3MzE1ODRjNSIsIlJhbmdlTGVuZ3RoIjo0LCJSZWZlcmVuY2VJZCI6IjgwYTJjZDA1LTM2YjktNGUxYi1iOTZiLTQ1Y2NhZjBmNTEw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3JvZW1wcC50aGllbWUuZGUvbGV4aWNvbi9SRC0yMy0wMDc3MyIsIlVyaVN0cmluZyI6Imh0dHBzOi8vcm9lbXBwLnRoaWVtZS5kZS9sZXhpY29uL1JELTIzLTAwNzc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}</w:instrText>
          </w:r>
          <w:r w:rsidR="009102F4">
            <w:rPr>
              <w:noProof/>
            </w:rPr>
            <w:fldChar w:fldCharType="separate"/>
          </w:r>
          <w:r w:rsidR="00F12E58">
            <w:rPr>
              <w:noProof/>
            </w:rPr>
            <w:t>[23]</w:t>
          </w:r>
          <w:r w:rsidR="009102F4">
            <w:rPr>
              <w:noProof/>
            </w:rPr>
            <w:fldChar w:fldCharType="end"/>
          </w:r>
        </w:sdtContent>
      </w:sdt>
    </w:p>
    <w:p w14:paraId="7F0D0EF7" w14:textId="29474D7D" w:rsidR="00AF4574" w:rsidRDefault="003F1D73" w:rsidP="00AF4574">
      <w:pPr>
        <w:spacing w:after="0"/>
      </w:pPr>
      <w:r>
        <w:t xml:space="preserve">Als Widerstandsthermometer </w:t>
      </w:r>
      <w:r w:rsidR="00B72300">
        <w:t>bezeichnet man elektrische Geräte, welche mittels elektrischen Widerstand eines reinen Metalls</w:t>
      </w:r>
      <w:r w:rsidR="00D46743">
        <w:t xml:space="preserve"> die Temperatur messen. </w:t>
      </w:r>
      <w:r w:rsidR="00B045B3">
        <w:br/>
      </w:r>
      <w:r w:rsidR="00DC53C7">
        <w:t>Hierfür werden reine Metalle</w:t>
      </w:r>
      <w:r w:rsidR="005E19C8">
        <w:t xml:space="preserve">, meist Platin oder Kupfer, aber auch Nickel oder Wolfram verwendet, da </w:t>
      </w:r>
      <w:r w:rsidR="003F7F1E">
        <w:t>der elektrische Widerstand solcher reinen Metalle bei Erwärmun</w:t>
      </w:r>
      <w:r w:rsidR="00EC60E5">
        <w:t>g regelmäßig steigt</w:t>
      </w:r>
      <w:r w:rsidR="005271E6">
        <w:t>.</w:t>
      </w:r>
    </w:p>
    <w:p w14:paraId="53D67535" w14:textId="410388D0" w:rsidR="00A67445" w:rsidRDefault="005B04CA" w:rsidP="00651F69">
      <w:r>
        <w:t>Häufig begegnet man der Bezeichnung Pt100- oder Pt1000-Widerstands</w:t>
      </w:r>
      <w:r w:rsidR="00B045B3">
        <w:t>-</w:t>
      </w:r>
      <w:r>
        <w:t xml:space="preserve">thermometer. </w:t>
      </w:r>
      <w:r w:rsidR="00C507B4">
        <w:t>Diese bezeichnen Widerstandthermometer aus Platin mit einem elektrischen Widerstand von 100</w:t>
      </w:r>
      <w:r w:rsidR="00F41BD8">
        <w:t xml:space="preserve"> Ω bzw. 1000 Ω. Sie </w:t>
      </w:r>
      <w:r w:rsidR="0008538C">
        <w:t xml:space="preserve">messen Temperaturen von </w:t>
      </w:r>
      <w:r w:rsidR="00F169D9">
        <w:t xml:space="preserve">250°C </w:t>
      </w:r>
      <w:r w:rsidR="0008538C">
        <w:t>bis 1000°</w:t>
      </w:r>
      <w:r w:rsidR="00DD4F24">
        <w:t>C.</w:t>
      </w:r>
    </w:p>
    <w:p w14:paraId="50057312" w14:textId="665CDCAD" w:rsidR="00B34582" w:rsidRDefault="00B34582" w:rsidP="00BE1C7C">
      <w:pPr>
        <w:pStyle w:val="berschrift2"/>
        <w:rPr>
          <w:noProof/>
        </w:rPr>
      </w:pPr>
      <w:bookmarkStart w:id="34" w:name="_Toc68534527"/>
      <w:r>
        <w:rPr>
          <w:noProof/>
        </w:rPr>
        <w:t>Schlä</w:t>
      </w:r>
      <w:r w:rsidR="008554D6">
        <w:rPr>
          <w:noProof/>
        </w:rPr>
        <w:t>uche</w:t>
      </w:r>
      <w:bookmarkEnd w:id="34"/>
    </w:p>
    <w:p w14:paraId="7910E34F" w14:textId="6E79D6DC" w:rsidR="001F1409" w:rsidRDefault="001F1409" w:rsidP="00836440">
      <w:pPr>
        <w:pStyle w:val="berschrift3"/>
      </w:pPr>
      <w:r>
        <w:t>Wasserschläuche</w:t>
      </w:r>
    </w:p>
    <w:tbl>
      <w:tblPr>
        <w:tblStyle w:val="Tabellenraster"/>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8"/>
        <w:gridCol w:w="2966"/>
      </w:tblGrid>
      <w:tr w:rsidR="006A0CC3" w14:paraId="7E3353EE" w14:textId="77777777" w:rsidTr="004446FB">
        <w:tc>
          <w:tcPr>
            <w:tcW w:w="6238" w:type="dxa"/>
          </w:tcPr>
          <w:p w14:paraId="67A90AF5" w14:textId="1F379471" w:rsidR="006A0CC3" w:rsidRDefault="006A0CC3" w:rsidP="006A0CC3">
            <w:pPr>
              <w:spacing w:after="0"/>
            </w:pPr>
            <w:r>
              <w:t>Wasserschläuche im chemischen Labor bestehen meist aus Polyvinylchlorid (PVC), Polyethylen (PE) oder Silikon. Sie zeichnen sich dadurch aus, dass sie durchsichtig sind, hitzebeständig bis mindestens 100°C sowie universal, chemisch beständig sind.</w:t>
            </w:r>
          </w:p>
        </w:tc>
        <w:tc>
          <w:tcPr>
            <w:tcW w:w="2966" w:type="dxa"/>
            <w:vAlign w:val="center"/>
          </w:tcPr>
          <w:p w14:paraId="5B526A79" w14:textId="0F096923" w:rsidR="006A0CC3" w:rsidRDefault="006A0CC3" w:rsidP="006A0CC3">
            <w:pPr>
              <w:keepNext/>
              <w:spacing w:after="0"/>
              <w:jc w:val="center"/>
            </w:pPr>
            <w:bookmarkStart w:id="35" w:name="_CTVK0011444dd4165894a05be81e0013dd8cffa"/>
            <w:r>
              <w:rPr>
                <w:noProof/>
              </w:rPr>
              <w:drawing>
                <wp:inline distT="0" distB="0" distL="0" distR="0" wp14:anchorId="47207F56" wp14:editId="6B070C86">
                  <wp:extent cx="1630061" cy="878774"/>
                  <wp:effectExtent l="0" t="0" r="8255" b="0"/>
                  <wp:docPr id="2" name="Grafik 2"/>
                  <wp:cNvGraphicFramePr/>
                  <a:graphic xmlns:a="http://schemas.openxmlformats.org/drawingml/2006/main">
                    <a:graphicData uri="http://schemas.openxmlformats.org/drawingml/2006/picture">
                      <pic:pic xmlns:pic="http://schemas.openxmlformats.org/drawingml/2006/picture">
                        <pic:nvPicPr>
                          <pic:cNvPr id="2" name=""/>
                          <pic:cNvPicPr/>
                        </pic:nvPicPr>
                        <pic:blipFill rotWithShape="1">
                          <a:blip r:embed="rId49" cstate="print">
                            <a:extLst>
                              <a:ext uri="{28A0092B-C50C-407E-A947-70E740481C1C}">
                                <a14:useLocalDpi xmlns:a14="http://schemas.microsoft.com/office/drawing/2010/main" val="0"/>
                              </a:ext>
                            </a:extLst>
                          </a:blip>
                          <a:srcRect t="22346"/>
                          <a:stretch/>
                        </pic:blipFill>
                        <pic:spPr bwMode="auto">
                          <a:xfrm>
                            <a:off x="0" y="0"/>
                            <a:ext cx="1746574" cy="941587"/>
                          </a:xfrm>
                          <a:prstGeom prst="rect">
                            <a:avLst/>
                          </a:prstGeom>
                          <a:ln>
                            <a:noFill/>
                          </a:ln>
                          <a:extLst>
                            <a:ext uri="{53640926-AAD7-44D8-BBD7-CCE9431645EC}">
                              <a14:shadowObscured xmlns:a14="http://schemas.microsoft.com/office/drawing/2010/main"/>
                            </a:ext>
                          </a:extLst>
                        </pic:spPr>
                      </pic:pic>
                    </a:graphicData>
                  </a:graphic>
                </wp:inline>
              </w:drawing>
            </w:r>
            <w:bookmarkEnd w:id="35"/>
          </w:p>
          <w:p w14:paraId="5B163670" w14:textId="4E2F0226" w:rsidR="006A0CC3" w:rsidRPr="006A0CC3" w:rsidRDefault="006A0CC3" w:rsidP="006A0CC3">
            <w:pPr>
              <w:pStyle w:val="Beschriftung"/>
            </w:pPr>
            <w:r w:rsidRPr="006A0CC3">
              <w:t xml:space="preserve">Abb. </w:t>
            </w:r>
            <w:r w:rsidR="008D6E42">
              <w:fldChar w:fldCharType="begin"/>
            </w:r>
            <w:r w:rsidR="008D6E42">
              <w:instrText xml:space="preserve"> SEQ Abb. \* ARABIC </w:instrText>
            </w:r>
            <w:r w:rsidR="008D6E42">
              <w:fldChar w:fldCharType="separate"/>
            </w:r>
            <w:r w:rsidR="00B4490F">
              <w:rPr>
                <w:noProof/>
              </w:rPr>
              <w:t>27</w:t>
            </w:r>
            <w:r w:rsidR="008D6E42">
              <w:rPr>
                <w:noProof/>
              </w:rPr>
              <w:fldChar w:fldCharType="end"/>
            </w:r>
            <w:r w:rsidRPr="006A0CC3">
              <w:t>: Wasserschlauch</w:t>
            </w:r>
            <w:r>
              <w:t xml:space="preserve"> </w:t>
            </w:r>
            <w:sdt>
              <w:sdtPr>
                <w:alias w:val="To edit, see citavi.com/edit"/>
                <w:tag w:val="CitaviPlaceholder#a333cda7-2c18-45b1-a57b-8100b6a7af16"/>
                <w:id w:val="83040772"/>
                <w:placeholder>
                  <w:docPart w:val="DefaultPlaceholder_-1854013440"/>
                </w:placeholder>
              </w:sdtPr>
              <w:sdtEndPr/>
              <w:sdtContent>
                <w:r>
                  <w:rPr>
                    <w:noProof/>
                  </w:rPr>
                  <w:fldChar w:fldCharType="begin"/>
                </w:r>
                <w:r w:rsidR="005449E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NjE3Mzk4LTZlMjYtNDg1YS1hYTE0LWI2MDcyMzgyZjQ1ZCIsIlJhbmdlTGVuZ3RoIjo0LCJSZWZlcmVuY2VJZCI6Ijk0YjZkNGM1LWJlNTktNDk5MS05OWVjLTAxYTc2OTM3ZTE2OSIsIlJlZmVyZW5jZSI6eyIkaWQiOiIzIiwiJHR5cGUiOiJTd2lzc0FjYWRlbWljLkNpdGF2aS5SZWZlcmVuY2UsIFN3aXNzQWNhZGVtaWMuQ2l0YXZpIiwiQWJzdHJhY3RDb21wbGV4aXR5IjowLCJBYnN0cmFjdFNvdXJjZVRleHRGb3JtYXQiOjAsIkFjY2Vzc0RhdGUiOiIwMS4wMi4yMDIxIiwiQXV0aG9ycyI6W10sIkNpdGF0aW9uS2V5VXBkYXRlVHlwZSI6MCwiQ29sbGFib3JhdG9ycyI6W10sIkRhdGUiOiIwMS4wMi4yMDIx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ZS5hbGxlZ3JvaW1nLmNvbS9vcmlnaW5hbC8wMzQwMWQvNWJlN2VjMDU0ZTU4YTAyYzdhMDgzODFhMjBkZS9XQVotUHJ6ZXdvZC1JR0lFTElUT1dZLVBDVi1JZ2llbGl0LTR4MW1tLWRsLTEwbS1Qcm9kdWNlbnQtY3plc2NpLUlubnkiLCJVcmlTdHJpbmciOiJodHRwczovL2UuYWxsZWdyb2ltZy5jb20vb3JpZ2luYWwvMDM0MDFkLzViZTdlYzA1NGU1OGEwMmM3YTA4MzgxYTIwZGUvV0FaLVByemV3b2QtSUdJRUxJVE9XWS1QQ1YtSWdpZWxpdC00eDFtbS1kbC0xMG0tUHJvZHVjZW50LWN6ZXNjaS1Jbm55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}</w:instrText>
                </w:r>
                <w:r>
                  <w:rPr>
                    <w:noProof/>
                  </w:rPr>
                  <w:fldChar w:fldCharType="separate"/>
                </w:r>
                <w:r w:rsidR="00F12E58">
                  <w:rPr>
                    <w:noProof/>
                  </w:rPr>
                  <w:t>[24]</w:t>
                </w:r>
                <w:r>
                  <w:rPr>
                    <w:noProof/>
                  </w:rPr>
                  <w:fldChar w:fldCharType="end"/>
                </w:r>
              </w:sdtContent>
            </w:sdt>
          </w:p>
        </w:tc>
      </w:tr>
    </w:tbl>
    <w:p w14:paraId="3435409D" w14:textId="43439B7F" w:rsidR="009C44DF" w:rsidRDefault="006A0CC3" w:rsidP="006A0CC3">
      <w:r>
        <w:t>Sie besitzen meist Wandstärken von 1</w:t>
      </w:r>
      <w:r>
        <w:noBreakHyphen/>
        <w:t>2 mm und werden im chemischen Labor vorzugsweise für den Anschluss von Thermostaten, sowie jegliche Art von Wasserkühlern genutzt.</w:t>
      </w:r>
    </w:p>
    <w:p w14:paraId="6D42D711" w14:textId="2E9ED044" w:rsidR="00A913B9" w:rsidRDefault="00A913B9" w:rsidP="00A913B9">
      <w:pPr>
        <w:pStyle w:val="Beschriftung"/>
        <w:keepNext/>
      </w:pPr>
      <w:r>
        <w:t xml:space="preserve">Tab.  </w:t>
      </w:r>
      <w:r w:rsidR="008D6E42">
        <w:fldChar w:fldCharType="begin"/>
      </w:r>
      <w:r w:rsidR="008D6E42">
        <w:instrText xml:space="preserve"> SEQ Tab._ \* ARABIC </w:instrText>
      </w:r>
      <w:r w:rsidR="008D6E42">
        <w:fldChar w:fldCharType="separate"/>
      </w:r>
      <w:r w:rsidR="00B4490F">
        <w:rPr>
          <w:noProof/>
        </w:rPr>
        <w:t>2</w:t>
      </w:r>
      <w:r w:rsidR="008D6E42">
        <w:rPr>
          <w:noProof/>
        </w:rPr>
        <w:fldChar w:fldCharType="end"/>
      </w:r>
      <w:r>
        <w:t>: Preisvergleich Schlauchmaterialien</w:t>
      </w:r>
      <w:r w:rsidR="001357F5">
        <w:t xml:space="preserve"> </w:t>
      </w:r>
      <w:sdt>
        <w:sdtPr>
          <w:alias w:val="To edit, see citavi.com/edit"/>
          <w:tag w:val="CitaviPlaceholder#2e82ab67-dd91-474c-802c-2c0491237ab9"/>
          <w:id w:val="1814675828"/>
          <w:placeholder>
            <w:docPart w:val="DefaultPlaceholder_-1854013440"/>
          </w:placeholder>
        </w:sdtPr>
        <w:sdtEndPr/>
        <w:sdtContent>
          <w:r w:rsidR="00783010">
            <w:rPr>
              <w:noProof/>
            </w:rPr>
            <w:fldChar w:fldCharType="begin"/>
          </w:r>
          <w:r w:rsidR="005449E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3R1ZGl1bVxcQXBwRGF0YVxcTG9jYWxcXFRlbXBcXGM1amNhYzVmLmpwZyIsIlVyaVN0cmluZyI6IjNmNWMzNjAyLTMxNGItNGNmNi1iYzBiLTJiNWMyYTk0YjNlYS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1LjAyLjIwMjE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3d3cucmN0LW9ubGluZS5kZS9kZS9zY2hsYWV1Y2hlL2d1bW1pc2NobGFldWNoZS1lbGFzdG9tZXJzY2hsYWV1Y2hlL3B2Yy1zY2hsYWV1Y2hlLXR5Z29uLXNjaGxhZXVjaGUvdHlnb24tc2FldXJlLXVuZC1sYXVnZW4tc2NobGF1Y2giLCJVcmlTdHJpbmciOiJodHRwczovL3d3dy5yY3Qtb25saW5lLmRlL2RlL3NjaGxhZXVjaGUvZ3VtbWlzY2hsYWV1Y2hlLWVsYXN0b21lcnNjaGxhZXVjaGUvcHZjLXNjaGxhZXVjaGUtdHlnb24tc2NobGFldWNoZS90eWdvbi1zYWV1cmUtdW5kLWxhdWdlbi1zY2hsYXVja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NS4wMi4yMDIx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3d3cucmN0LW9ubGluZS5kZS9kZS9zY2hsYWV1Y2hlL2d1bW1pc2NobGFldWNoZS1lbGFzdG9tZXJzY2hsYWV1Y2hlL3NpbGlrb24tc2NobGFldWNoZS9zaWxpa29uLWNoZW1pZXNjaGxhdWNoLXN0YW5kYXJkIiwiVXJpU3RyaW5nIjoiaHR0cHM6Ly93d3cucmN0LW9ubGluZS5kZS9kZS9zY2hsYWV1Y2hlL2d1bW1pc2NobGFldWNoZS1lbGFzdG9tZXJzY2hsYWV1Y2hlL3NpbGlrb24tc2NobGFldWNoZS9zaWxpa29uLWNoZW1pZXNjaGxhdWNoLXN0YW5kYXJk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1LjAyLjIwMjEiLCJFZGl0b3JzIjpbXSwiRXZhbHVhdGlvbkNvbXBsZXhpdHkiOjAsIkV2YWx1YXRpb25Tb3VyY2VUZXh0Rm9ybWF0IjowLCJHcm91cHMiOltdLCJIYXNMYWJlbDEiOmZhbHNlLCJIYXNMYWJlbDIiOmZhbHNl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JodHRwczovL3d3dy5yY3Qtb25saW5lLmRlL2RlL3NjaGxhZXVjaGUvaGFydGUta3Vuc3RzdG9mZnNjaGxhZXVjaGUta3Vuc3RzdG9mZnJvaHJlL3BlLXNjaGxhZXVjaGUvbGRwZS1jaGVtaWVzY2hsYXVjaC1zdGFuZGFyZCIsIlVyaVN0cmluZyI6Imh0dHBzOi8vd3d3LnJjdC1vbmxpbmUuZGUvZGUvc2NobGFldWNoZS9oYXJ0ZS1rdW5zdHN0b2Zmc2NobGFldWNoZS1rdW5zdHN0b2Zmcm9ocmUvcGUtc2NobGFldWNoZS9sZHBlLWNoZW1pZXNjaGxhdWNoLXN0YW5kYXJk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}</w:instrText>
          </w:r>
          <w:r w:rsidR="00783010">
            <w:rPr>
              <w:noProof/>
            </w:rPr>
            <w:fldChar w:fldCharType="separate"/>
          </w:r>
          <w:r w:rsidR="00F12E58">
            <w:rPr>
              <w:noProof/>
            </w:rPr>
            <w:t>[25–27]</w:t>
          </w:r>
          <w:r w:rsidR="00783010">
            <w:rPr>
              <w:noProof/>
            </w:rPr>
            <w:fldChar w:fldCharType="end"/>
          </w:r>
        </w:sdtContent>
      </w:sdt>
    </w:p>
    <w:tbl>
      <w:tblPr>
        <w:tblStyle w:val="LatexTabelle"/>
        <w:tblW w:w="9072" w:type="dxa"/>
        <w:tblLook w:val="04A0" w:firstRow="1" w:lastRow="0" w:firstColumn="1" w:lastColumn="0" w:noHBand="0" w:noVBand="1"/>
      </w:tblPr>
      <w:tblGrid>
        <w:gridCol w:w="2268"/>
        <w:gridCol w:w="2268"/>
        <w:gridCol w:w="2268"/>
        <w:gridCol w:w="2268"/>
      </w:tblGrid>
      <w:tr w:rsidR="00456F9C" w14:paraId="340E2B9A" w14:textId="77777777" w:rsidTr="00B77EE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D0CECE" w:themeFill="background2" w:themeFillShade="E6"/>
          </w:tcPr>
          <w:p w14:paraId="25ECEC94" w14:textId="67A45A1F" w:rsidR="00456F9C" w:rsidRPr="009F778B" w:rsidRDefault="00456F9C" w:rsidP="009F778B">
            <w:pPr>
              <w:pStyle w:val="Tabelleberschrift"/>
              <w:rPr>
                <w:b/>
                <w:bCs w:val="0"/>
              </w:rPr>
            </w:pPr>
            <w:r w:rsidRPr="009F778B">
              <w:rPr>
                <w:b/>
                <w:bCs w:val="0"/>
              </w:rPr>
              <w:t>Material</w:t>
            </w:r>
          </w:p>
        </w:tc>
        <w:tc>
          <w:tcPr>
            <w:tcW w:w="2268" w:type="dxa"/>
            <w:shd w:val="clear" w:color="auto" w:fill="D0CECE" w:themeFill="background2" w:themeFillShade="E6"/>
          </w:tcPr>
          <w:p w14:paraId="0D3CB778" w14:textId="20E94C4D" w:rsidR="00456F9C" w:rsidRPr="009F778B" w:rsidRDefault="00456F9C" w:rsidP="009F778B">
            <w:pPr>
              <w:pStyle w:val="Tabelleberschrift"/>
              <w:cnfStyle w:val="100000000000" w:firstRow="1" w:lastRow="0" w:firstColumn="0" w:lastColumn="0" w:oddVBand="0" w:evenVBand="0" w:oddHBand="0" w:evenHBand="0" w:firstRowFirstColumn="0" w:firstRowLastColumn="0" w:lastRowFirstColumn="0" w:lastRowLastColumn="0"/>
              <w:rPr>
                <w:b/>
                <w:bCs w:val="0"/>
              </w:rPr>
            </w:pPr>
            <w:r w:rsidRPr="009F778B">
              <w:rPr>
                <w:b/>
                <w:bCs w:val="0"/>
              </w:rPr>
              <w:t>Wandstärke</w:t>
            </w:r>
          </w:p>
        </w:tc>
        <w:tc>
          <w:tcPr>
            <w:tcW w:w="2268" w:type="dxa"/>
            <w:shd w:val="clear" w:color="auto" w:fill="D0CECE" w:themeFill="background2" w:themeFillShade="E6"/>
          </w:tcPr>
          <w:p w14:paraId="6D5737EE" w14:textId="25F6AEFF" w:rsidR="00456F9C" w:rsidRPr="009F778B" w:rsidRDefault="00456F9C" w:rsidP="009F778B">
            <w:pPr>
              <w:pStyle w:val="Tabelleberschrift"/>
              <w:cnfStyle w:val="100000000000" w:firstRow="1" w:lastRow="0" w:firstColumn="0" w:lastColumn="0" w:oddVBand="0" w:evenVBand="0" w:oddHBand="0" w:evenHBand="0" w:firstRowFirstColumn="0" w:firstRowLastColumn="0" w:lastRowFirstColumn="0" w:lastRowLastColumn="0"/>
              <w:rPr>
                <w:b/>
                <w:bCs w:val="0"/>
              </w:rPr>
            </w:pPr>
            <w:r w:rsidRPr="009F778B">
              <w:rPr>
                <w:b/>
                <w:bCs w:val="0"/>
              </w:rPr>
              <w:t>Max. Betriebsdruck</w:t>
            </w:r>
          </w:p>
        </w:tc>
        <w:tc>
          <w:tcPr>
            <w:tcW w:w="2268" w:type="dxa"/>
            <w:shd w:val="clear" w:color="auto" w:fill="D0CECE" w:themeFill="background2" w:themeFillShade="E6"/>
          </w:tcPr>
          <w:p w14:paraId="78BDF355" w14:textId="768934B6" w:rsidR="00456F9C" w:rsidRPr="009F778B" w:rsidRDefault="00456F9C" w:rsidP="009F778B">
            <w:pPr>
              <w:pStyle w:val="Tabelleberschrift"/>
              <w:cnfStyle w:val="100000000000" w:firstRow="1" w:lastRow="0" w:firstColumn="0" w:lastColumn="0" w:oddVBand="0" w:evenVBand="0" w:oddHBand="0" w:evenHBand="0" w:firstRowFirstColumn="0" w:firstRowLastColumn="0" w:lastRowFirstColumn="0" w:lastRowLastColumn="0"/>
              <w:rPr>
                <w:b/>
                <w:bCs w:val="0"/>
              </w:rPr>
            </w:pPr>
            <w:r>
              <w:rPr>
                <w:b/>
                <w:bCs w:val="0"/>
              </w:rPr>
              <w:t xml:space="preserve">Ø </w:t>
            </w:r>
            <w:r w:rsidRPr="009F778B">
              <w:rPr>
                <w:b/>
                <w:bCs w:val="0"/>
              </w:rPr>
              <w:t xml:space="preserve">Preis pro </w:t>
            </w:r>
            <w:r>
              <w:rPr>
                <w:b/>
                <w:bCs w:val="0"/>
              </w:rPr>
              <w:t>Meter</w:t>
            </w:r>
          </w:p>
        </w:tc>
      </w:tr>
      <w:tr w:rsidR="00456F9C" w14:paraId="62984FBA" w14:textId="77777777" w:rsidTr="00456F9C">
        <w:tc>
          <w:tcPr>
            <w:cnfStyle w:val="001000000000" w:firstRow="0" w:lastRow="0" w:firstColumn="1" w:lastColumn="0" w:oddVBand="0" w:evenVBand="0" w:oddHBand="0" w:evenHBand="0" w:firstRowFirstColumn="0" w:firstRowLastColumn="0" w:lastRowFirstColumn="0" w:lastRowLastColumn="0"/>
            <w:tcW w:w="2268" w:type="dxa"/>
          </w:tcPr>
          <w:p w14:paraId="1EAB72DD" w14:textId="15B24273" w:rsidR="00456F9C" w:rsidRDefault="00456F9C" w:rsidP="004C03D1">
            <w:pPr>
              <w:spacing w:after="0"/>
              <w:jc w:val="center"/>
            </w:pPr>
            <w:r>
              <w:t>PE</w:t>
            </w:r>
            <w:r w:rsidR="0082536D">
              <w:t xml:space="preserve"> (LD)</w:t>
            </w:r>
          </w:p>
        </w:tc>
        <w:tc>
          <w:tcPr>
            <w:tcW w:w="2268" w:type="dxa"/>
          </w:tcPr>
          <w:p w14:paraId="32623970" w14:textId="3F3F09A8" w:rsidR="00456F9C" w:rsidRDefault="00456F9C" w:rsidP="004C03D1">
            <w:pPr>
              <w:spacing w:after="0"/>
              <w:jc w:val="center"/>
              <w:cnfStyle w:val="000000000000" w:firstRow="0" w:lastRow="0" w:firstColumn="0" w:lastColumn="0" w:oddVBand="0" w:evenVBand="0" w:oddHBand="0" w:evenHBand="0" w:firstRowFirstColumn="0" w:firstRowLastColumn="0" w:lastRowFirstColumn="0" w:lastRowLastColumn="0"/>
            </w:pPr>
            <w:r>
              <w:t>1,0 mm</w:t>
            </w:r>
          </w:p>
        </w:tc>
        <w:tc>
          <w:tcPr>
            <w:tcW w:w="2268" w:type="dxa"/>
          </w:tcPr>
          <w:p w14:paraId="7D425D84" w14:textId="10B2E001" w:rsidR="00456F9C" w:rsidRDefault="00456F9C" w:rsidP="004C03D1">
            <w:pPr>
              <w:spacing w:after="0"/>
              <w:jc w:val="center"/>
              <w:cnfStyle w:val="000000000000" w:firstRow="0" w:lastRow="0" w:firstColumn="0" w:lastColumn="0" w:oddVBand="0" w:evenVBand="0" w:oddHBand="0" w:evenHBand="0" w:firstRowFirstColumn="0" w:firstRowLastColumn="0" w:lastRowFirstColumn="0" w:lastRowLastColumn="0"/>
            </w:pPr>
            <w:r>
              <w:t>20 bar</w:t>
            </w:r>
          </w:p>
        </w:tc>
        <w:tc>
          <w:tcPr>
            <w:tcW w:w="2268" w:type="dxa"/>
          </w:tcPr>
          <w:p w14:paraId="1CFE3947" w14:textId="7D76A0A0" w:rsidR="00456F9C" w:rsidRDefault="00375EBA" w:rsidP="004C03D1">
            <w:pPr>
              <w:spacing w:after="0"/>
              <w:jc w:val="center"/>
              <w:cnfStyle w:val="000000000000" w:firstRow="0" w:lastRow="0" w:firstColumn="0" w:lastColumn="0" w:oddVBand="0" w:evenVBand="0" w:oddHBand="0" w:evenHBand="0" w:firstRowFirstColumn="0" w:firstRowLastColumn="0" w:lastRowFirstColumn="0" w:lastRowLastColumn="0"/>
            </w:pPr>
            <w:r>
              <w:t>2,00 €</w:t>
            </w:r>
          </w:p>
        </w:tc>
      </w:tr>
      <w:tr w:rsidR="00456F9C" w14:paraId="11177EFB" w14:textId="77777777" w:rsidTr="00456F9C">
        <w:tc>
          <w:tcPr>
            <w:cnfStyle w:val="001000000000" w:firstRow="0" w:lastRow="0" w:firstColumn="1" w:lastColumn="0" w:oddVBand="0" w:evenVBand="0" w:oddHBand="0" w:evenHBand="0" w:firstRowFirstColumn="0" w:firstRowLastColumn="0" w:lastRowFirstColumn="0" w:lastRowLastColumn="0"/>
            <w:tcW w:w="2268" w:type="dxa"/>
          </w:tcPr>
          <w:p w14:paraId="08376B84" w14:textId="535763FA" w:rsidR="00456F9C" w:rsidRDefault="00456F9C" w:rsidP="004C03D1">
            <w:pPr>
              <w:spacing w:after="0"/>
              <w:jc w:val="center"/>
            </w:pPr>
            <w:r>
              <w:t>PVC</w:t>
            </w:r>
          </w:p>
        </w:tc>
        <w:tc>
          <w:tcPr>
            <w:tcW w:w="2268" w:type="dxa"/>
          </w:tcPr>
          <w:p w14:paraId="51244B5E" w14:textId="610A53F9" w:rsidR="00456F9C" w:rsidRDefault="00456F9C" w:rsidP="004C03D1">
            <w:pPr>
              <w:spacing w:after="0"/>
              <w:jc w:val="center"/>
              <w:cnfStyle w:val="000000000000" w:firstRow="0" w:lastRow="0" w:firstColumn="0" w:lastColumn="0" w:oddVBand="0" w:evenVBand="0" w:oddHBand="0" w:evenHBand="0" w:firstRowFirstColumn="0" w:firstRowLastColumn="0" w:lastRowFirstColumn="0" w:lastRowLastColumn="0"/>
            </w:pPr>
            <w:r>
              <w:t>0,8 mm</w:t>
            </w:r>
          </w:p>
        </w:tc>
        <w:tc>
          <w:tcPr>
            <w:tcW w:w="2268" w:type="dxa"/>
          </w:tcPr>
          <w:p w14:paraId="786C39A0" w14:textId="53E4EA4A" w:rsidR="00456F9C" w:rsidRDefault="00456F9C" w:rsidP="004C03D1">
            <w:pPr>
              <w:spacing w:after="0"/>
              <w:jc w:val="center"/>
              <w:cnfStyle w:val="000000000000" w:firstRow="0" w:lastRow="0" w:firstColumn="0" w:lastColumn="0" w:oddVBand="0" w:evenVBand="0" w:oddHBand="0" w:evenHBand="0" w:firstRowFirstColumn="0" w:firstRowLastColumn="0" w:lastRowFirstColumn="0" w:lastRowLastColumn="0"/>
            </w:pPr>
            <w:r>
              <w:t>3,1 bar</w:t>
            </w:r>
          </w:p>
        </w:tc>
        <w:tc>
          <w:tcPr>
            <w:tcW w:w="2268" w:type="dxa"/>
          </w:tcPr>
          <w:p w14:paraId="1FDB4B69" w14:textId="53E7800F" w:rsidR="00456F9C" w:rsidRDefault="00375EBA" w:rsidP="004C03D1">
            <w:pPr>
              <w:spacing w:after="0"/>
              <w:jc w:val="center"/>
              <w:cnfStyle w:val="000000000000" w:firstRow="0" w:lastRow="0" w:firstColumn="0" w:lastColumn="0" w:oddVBand="0" w:evenVBand="0" w:oddHBand="0" w:evenHBand="0" w:firstRowFirstColumn="0" w:firstRowLastColumn="0" w:lastRowFirstColumn="0" w:lastRowLastColumn="0"/>
            </w:pPr>
            <w:r>
              <w:t>6,00 €</w:t>
            </w:r>
          </w:p>
        </w:tc>
      </w:tr>
      <w:tr w:rsidR="00456F9C" w14:paraId="2289D3C2" w14:textId="77777777" w:rsidTr="00456F9C">
        <w:tc>
          <w:tcPr>
            <w:cnfStyle w:val="001000000000" w:firstRow="0" w:lastRow="0" w:firstColumn="1" w:lastColumn="0" w:oddVBand="0" w:evenVBand="0" w:oddHBand="0" w:evenHBand="0" w:firstRowFirstColumn="0" w:firstRowLastColumn="0" w:lastRowFirstColumn="0" w:lastRowLastColumn="0"/>
            <w:tcW w:w="2268" w:type="dxa"/>
          </w:tcPr>
          <w:p w14:paraId="4D6F2DD0" w14:textId="564F85C0" w:rsidR="00456F9C" w:rsidRDefault="00456F9C" w:rsidP="004C03D1">
            <w:pPr>
              <w:spacing w:after="0"/>
              <w:jc w:val="center"/>
            </w:pPr>
            <w:r>
              <w:t>Silikon</w:t>
            </w:r>
          </w:p>
        </w:tc>
        <w:tc>
          <w:tcPr>
            <w:tcW w:w="2268" w:type="dxa"/>
          </w:tcPr>
          <w:p w14:paraId="3D3D5B1B" w14:textId="0E0732BD" w:rsidR="00456F9C" w:rsidRDefault="00456F9C" w:rsidP="004C03D1">
            <w:pPr>
              <w:spacing w:after="0"/>
              <w:jc w:val="center"/>
              <w:cnfStyle w:val="000000000000" w:firstRow="0" w:lastRow="0" w:firstColumn="0" w:lastColumn="0" w:oddVBand="0" w:evenVBand="0" w:oddHBand="0" w:evenHBand="0" w:firstRowFirstColumn="0" w:firstRowLastColumn="0" w:lastRowFirstColumn="0" w:lastRowLastColumn="0"/>
            </w:pPr>
            <w:r>
              <w:t>1,0 mm</w:t>
            </w:r>
          </w:p>
        </w:tc>
        <w:tc>
          <w:tcPr>
            <w:tcW w:w="2268" w:type="dxa"/>
          </w:tcPr>
          <w:p w14:paraId="75DCECC7" w14:textId="322F87BD" w:rsidR="00456F9C" w:rsidRDefault="00456F9C" w:rsidP="0091327F">
            <w:pPr>
              <w:pStyle w:val="Listenabsatz"/>
              <w:numPr>
                <w:ilvl w:val="0"/>
                <w:numId w:val="26"/>
              </w:numPr>
              <w:spacing w:after="0"/>
              <w:jc w:val="center"/>
              <w:cnfStyle w:val="000000000000" w:firstRow="0" w:lastRow="0" w:firstColumn="0" w:lastColumn="0" w:oddVBand="0" w:evenVBand="0" w:oddHBand="0" w:evenHBand="0" w:firstRowFirstColumn="0" w:firstRowLastColumn="0" w:lastRowFirstColumn="0" w:lastRowLastColumn="0"/>
            </w:pPr>
          </w:p>
        </w:tc>
        <w:tc>
          <w:tcPr>
            <w:tcW w:w="2268" w:type="dxa"/>
          </w:tcPr>
          <w:p w14:paraId="5527AD6C" w14:textId="7FC6628A" w:rsidR="00456F9C" w:rsidRDefault="00375EBA" w:rsidP="004C03D1">
            <w:pPr>
              <w:spacing w:after="0"/>
              <w:jc w:val="center"/>
              <w:cnfStyle w:val="000000000000" w:firstRow="0" w:lastRow="0" w:firstColumn="0" w:lastColumn="0" w:oddVBand="0" w:evenVBand="0" w:oddHBand="0" w:evenHBand="0" w:firstRowFirstColumn="0" w:firstRowLastColumn="0" w:lastRowFirstColumn="0" w:lastRowLastColumn="0"/>
            </w:pPr>
            <w:r>
              <w:t>9,00 €</w:t>
            </w:r>
          </w:p>
        </w:tc>
      </w:tr>
    </w:tbl>
    <w:p w14:paraId="437001BD" w14:textId="5B9A9DDF" w:rsidR="0056268F" w:rsidRDefault="0056268F" w:rsidP="009C44DF">
      <w:pPr>
        <w:pStyle w:val="berschrift3"/>
        <w:numPr>
          <w:ilvl w:val="0"/>
          <w:numId w:val="0"/>
        </w:numPr>
        <w:spacing w:before="360"/>
      </w:pPr>
      <w:r>
        <w:t xml:space="preserve">Vakuumschläuche </w:t>
      </w:r>
      <w:sdt>
        <w:sdtPr>
          <w:alias w:val="To edit, see citavi.com/edit"/>
          <w:tag w:val="CitaviPlaceholder#fe416eff-e13e-4fd6-b757-f7d3f69fa2eb"/>
          <w:id w:val="17444764"/>
          <w:placeholder>
            <w:docPart w:val="DefaultPlaceholder_-1854013440"/>
          </w:placeholder>
        </w:sdtPr>
        <w:sdtEndPr/>
        <w:sdtContent>
          <w:r w:rsidR="00CB639A">
            <w:rPr>
              <w:noProof/>
            </w:rPr>
            <w:fldChar w:fldCharType="begin"/>
          </w:r>
          <w:r w:rsidR="005449E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cm9tYW5cXEFwcERhdGFcXExvY2FsXFxUZW1wXFxobXpuMGVwZi5qcGciLCJVcmlTdHJpbmciOiIyY2FlMTc3Yi1iNWMzLTQwOTYtOWRkYy1jZjJjMmYwMTBlNzA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NS4wMy4yMDE4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nJjdC1vbmxpbmUuZGUvbWFnYXppbi9uYXR1cmd1bW1pLyIsIlVyaVN0cmluZyI6Imh0dHBzOi8vd3d3LnJjdC1vbmxpbmUuZGUvbWFnYXppbi9uYXR1cmd1bW1p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aHR0cHM6Ly9kZS53aWtpcGVkaWEub3JnL3cvaW5kZXgucGhwP3RpdGxlPU5hdHVya2F1dHNjaHVrJm9sZGlkPTIwODA0NzU1OCIsIlVyaVN0cmluZyI6Imh0dHBzOi8vZGUud2lraXBlZGlhLm9yZy93L2luZGV4LnBocD90aXRsZT1OYXR1cmthdXRzY2h1ayZvbGRpZD0yMDgwNDc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}</w:instrText>
          </w:r>
          <w:r w:rsidR="00CB639A">
            <w:rPr>
              <w:noProof/>
            </w:rPr>
            <w:fldChar w:fldCharType="separate"/>
          </w:r>
          <w:r w:rsidR="00CB639A">
            <w:rPr>
              <w:noProof/>
            </w:rPr>
            <w:t>[28, 29]</w:t>
          </w:r>
          <w:r w:rsidR="00CB639A">
            <w:rPr>
              <w:noProof/>
            </w:rPr>
            <w:fldChar w:fldCharType="end"/>
          </w:r>
        </w:sdtContent>
      </w:sdt>
    </w:p>
    <w:tbl>
      <w:tblPr>
        <w:tblStyle w:val="Tabellenraster"/>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96"/>
        <w:gridCol w:w="3108"/>
      </w:tblGrid>
      <w:tr w:rsidR="006A0CC3" w14:paraId="3D310C5D" w14:textId="77777777" w:rsidTr="0080223B">
        <w:tc>
          <w:tcPr>
            <w:tcW w:w="6096" w:type="dxa"/>
          </w:tcPr>
          <w:p w14:paraId="335474FE" w14:textId="6A1FFFC0" w:rsidR="006A0CC3" w:rsidRDefault="006A0CC3" w:rsidP="006A0CC3">
            <w:pPr>
              <w:spacing w:after="0"/>
            </w:pPr>
            <w:r>
              <w:t xml:space="preserve">Vakuumschläuche werden im chemischen </w:t>
            </w:r>
            <w:r>
              <w:br/>
              <w:t>Labor für jegliche Anwendungen genutzt, in denen ein Vakuum gezogen wird. Das betrifft in den meisten Fällen die Vakuumfiltration mittels Saugflasche und Filternutsche bzw. Fritte.</w:t>
            </w:r>
          </w:p>
        </w:tc>
        <w:tc>
          <w:tcPr>
            <w:tcW w:w="3108" w:type="dxa"/>
            <w:vAlign w:val="center"/>
          </w:tcPr>
          <w:p w14:paraId="31DA1B63" w14:textId="4C906D76" w:rsidR="006A0CC3" w:rsidRDefault="006A0CC3" w:rsidP="006A0CC3">
            <w:pPr>
              <w:keepNext/>
              <w:spacing w:after="0"/>
              <w:jc w:val="center"/>
            </w:pPr>
            <w:bookmarkStart w:id="36" w:name="_CTVK0018131c0153ec248eca842073c535769fa"/>
            <w:r>
              <w:rPr>
                <w:noProof/>
              </w:rPr>
              <w:drawing>
                <wp:inline distT="0" distB="0" distL="0" distR="0" wp14:anchorId="3634F6C6" wp14:editId="7A9F4E6C">
                  <wp:extent cx="1562100" cy="850568"/>
                  <wp:effectExtent l="0" t="0" r="0" b="6985"/>
                  <wp:docPr id="3" name="Grafik 3"/>
                  <wp:cNvGraphicFramePr/>
                  <a:graphic xmlns:a="http://schemas.openxmlformats.org/drawingml/2006/main">
                    <a:graphicData uri="http://schemas.openxmlformats.org/drawingml/2006/picture">
                      <pic:pic xmlns:pic="http://schemas.openxmlformats.org/drawingml/2006/picture">
                        <pic:nvPicPr>
                          <pic:cNvPr id="3" name=""/>
                          <pic:cNvPicPr/>
                        </pic:nvPicPr>
                        <pic:blipFill rotWithShape="1">
                          <a:blip r:embed="rId50" cstate="print">
                            <a:extLst>
                              <a:ext uri="{28A0092B-C50C-407E-A947-70E740481C1C}">
                                <a14:useLocalDpi xmlns:a14="http://schemas.microsoft.com/office/drawing/2010/main" val="0"/>
                              </a:ext>
                            </a:extLst>
                          </a:blip>
                          <a:srcRect t="18325"/>
                          <a:stretch/>
                        </pic:blipFill>
                        <pic:spPr bwMode="auto">
                          <a:xfrm>
                            <a:off x="0" y="0"/>
                            <a:ext cx="1570396" cy="855085"/>
                          </a:xfrm>
                          <a:prstGeom prst="rect">
                            <a:avLst/>
                          </a:prstGeom>
                          <a:ln>
                            <a:noFill/>
                          </a:ln>
                          <a:extLst>
                            <a:ext uri="{53640926-AAD7-44D8-BBD7-CCE9431645EC}">
                              <a14:shadowObscured xmlns:a14="http://schemas.microsoft.com/office/drawing/2010/main"/>
                            </a:ext>
                          </a:extLst>
                        </pic:spPr>
                      </pic:pic>
                    </a:graphicData>
                  </a:graphic>
                </wp:inline>
              </w:drawing>
            </w:r>
            <w:bookmarkEnd w:id="36"/>
          </w:p>
          <w:p w14:paraId="4A190712" w14:textId="68365EC4" w:rsidR="006A0CC3" w:rsidRPr="006A0CC3" w:rsidRDefault="006A0CC3" w:rsidP="006A0CC3">
            <w:pPr>
              <w:pStyle w:val="Beschriftung"/>
            </w:pPr>
            <w:r w:rsidRPr="006A0CC3">
              <w:t xml:space="preserve">Abb. </w:t>
            </w:r>
            <w:r w:rsidR="008D6E42">
              <w:fldChar w:fldCharType="begin"/>
            </w:r>
            <w:r w:rsidR="008D6E42">
              <w:instrText xml:space="preserve"> SEQ Abb. \* ARABIC </w:instrText>
            </w:r>
            <w:r w:rsidR="008D6E42">
              <w:fldChar w:fldCharType="separate"/>
            </w:r>
            <w:r w:rsidR="00B4490F">
              <w:rPr>
                <w:noProof/>
              </w:rPr>
              <w:t>28</w:t>
            </w:r>
            <w:r w:rsidR="008D6E42">
              <w:rPr>
                <w:noProof/>
              </w:rPr>
              <w:fldChar w:fldCharType="end"/>
            </w:r>
            <w:r w:rsidRPr="006A0CC3">
              <w:t xml:space="preserve">: Vakuumschlauch </w:t>
            </w:r>
            <w:sdt>
              <w:sdtPr>
                <w:alias w:val="To edit, see citavi.com/edit"/>
                <w:tag w:val="CitaviPlaceholder#bb6dbc2c-3eb1-41a0-ab0d-036150e81ffa"/>
                <w:id w:val="-494181475"/>
                <w:placeholder>
                  <w:docPart w:val="DefaultPlaceholder_-1854013440"/>
                </w:placeholder>
              </w:sdtPr>
              <w:sdtEndPr/>
              <w:sdtContent>
                <w:r w:rsidRPr="006A0CC3">
                  <w:fldChar w:fldCharType="begin"/>
                </w:r>
                <w:r w:rsidR="005449E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c2lsaWtvbmZhYnJpay5kZS9tZWRpYS9pbWFnZS9lOS8xZC83Yi92YWt1dW1zY2hsYXVjaC1uci1yb3Qtby04LTE2LW1tLW1ldGVyd2FyZS0xNjc2LXZzY2gzMDIwODE2XzYwMHg2MDAuanBnIiwiVXJpU3RyaW5nIjoiaHR0cHM6Ly93d3cuc2lsaWtvbmZhYnJpay5kZS9tZWRpYS9pbWFnZS9lOS8xZC83Yi92YWt1dW1zY2hsYXVjaC1uci1yb3Qtby04LTE2LW1tLW1ldGVyd2FyZS0xNjc2LXZzY2gzMDIwODE2XzYwMHg2MDA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vbWFuLUx1Y2EgWmFuayIsIkNyZWF0ZWRPbiI6IjIwMjEtMDItMDFUMTI6MDQ6NTUiLCJNb2RpZmllZEJ5IjoiX1JvbWFuLUx1Y2EgWmFuayIsIklkIjoiNDgyMjY4ODMtMjdlYS00ZDI4LTkxOWUtMzkyMmI0MWVhMWU5IiwiTW9kaWZpZWRPbiI6IjIwMjEtMDItMDFUMTI6MDQ6NTU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NpbGlrb25mYWJyaWsuZGUvbWVkaWEvaW1hZ2UvZTkvMWQvN2IvdmFrdXVtc2NobGF1Y2gtbnItcm90LW8tOC0xNi1tbS1tZXRlcndhcmUtMTY3Ni12c2NoMzAyMDgxNl82MDB4NjAwLmpwZyIsIlVyaVN0cmluZyI6Imh0dHBzOi8vd3d3LnNpbGlrb25mYWJyaWsuZGUvbWVkaWEvaW1hZ2UvZTkvMWQvN2IvdmFrdXVtc2NobGF1Y2gtbnItcm90LW8tOC0xNi1tbS1tZXRlcndhcmUtMTY3Ni12c2NoMzAyMDgxNl82MDB4NjAw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}</w:instrText>
                </w:r>
                <w:r w:rsidRPr="006A0CC3">
                  <w:fldChar w:fldCharType="separate"/>
                </w:r>
                <w:r w:rsidR="00CB639A">
                  <w:t>[30]</w:t>
                </w:r>
                <w:r w:rsidRPr="006A0CC3">
                  <w:fldChar w:fldCharType="end"/>
                </w:r>
              </w:sdtContent>
            </w:sdt>
          </w:p>
        </w:tc>
      </w:tr>
    </w:tbl>
    <w:p w14:paraId="3C8CB181" w14:textId="081D3EB3" w:rsidR="0074119F" w:rsidRDefault="006A0CC3" w:rsidP="00C860C2">
      <w:pPr>
        <w:spacing w:after="120"/>
      </w:pPr>
      <w:r>
        <w:t xml:space="preserve">Sie bestehen häufig aus Naturkautschuk (NR: natural rubber) und besitzen in der Regel eine Wandstärke von 4 mm. </w:t>
      </w:r>
    </w:p>
    <w:p w14:paraId="1B7E24AE" w14:textId="3B4CECA5" w:rsidR="006A0CC3" w:rsidRDefault="006A0CC3" w:rsidP="006A0CC3">
      <w:pPr>
        <w:spacing w:after="120"/>
      </w:pPr>
      <w:r>
        <w:t xml:space="preserve">Naturkautschuk findet in diesen Schläuchen Anwendung, da dieser gegenüber synthetisch hergestelltem Kautschuk höhere Verschleißfestigkeit, </w:t>
      </w:r>
      <w:r w:rsidR="00C860C2">
        <w:br/>
      </w:r>
      <w:r>
        <w:lastRenderedPageBreak/>
        <w:t>Alters und Witterungsbeständigkeit besitzt, jedoch wird dieser im Gegensatz zu Kunststoffen wie Silikon mit der Zeit brüchig.</w:t>
      </w:r>
      <w:r w:rsidR="00E1294F">
        <w:t xml:space="preserve"> </w:t>
      </w:r>
    </w:p>
    <w:p w14:paraId="266DA327" w14:textId="4A2CD883" w:rsidR="00B73347" w:rsidRPr="0074119F" w:rsidRDefault="00AD4670" w:rsidP="0074119F">
      <w:r>
        <w:rPr>
          <w:b/>
          <w:bCs/>
          <w:i/>
          <w:iCs/>
        </w:rPr>
        <w:t>Tipp</w:t>
      </w:r>
      <w:r w:rsidRPr="003047C5">
        <w:rPr>
          <w:b/>
          <w:bCs/>
          <w:i/>
          <w:iCs/>
        </w:rPr>
        <w:t>:</w:t>
      </w:r>
      <w:r w:rsidRPr="00784CE3">
        <w:rPr>
          <w:noProof/>
        </w:rPr>
        <w:t xml:space="preserve"> </w:t>
      </w:r>
      <w:r>
        <w:rPr>
          <w:noProof/>
        </w:rPr>
        <mc:AlternateContent>
          <mc:Choice Requires="wps">
            <w:drawing>
              <wp:inline distT="0" distB="0" distL="0" distR="0" wp14:anchorId="4E04CE0A" wp14:editId="185B98BC">
                <wp:extent cx="5755640" cy="787400"/>
                <wp:effectExtent l="0" t="0" r="16510" b="12700"/>
                <wp:docPr id="2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5640" cy="787400"/>
                        </a:xfrm>
                        <a:prstGeom prst="rect">
                          <a:avLst/>
                        </a:prstGeom>
                        <a:solidFill>
                          <a:srgbClr val="FFFFFF"/>
                        </a:solidFill>
                        <a:ln w="9525">
                          <a:solidFill>
                            <a:srgbClr val="000000"/>
                          </a:solidFill>
                          <a:miter lim="800000"/>
                          <a:headEnd/>
                          <a:tailEnd/>
                        </a:ln>
                      </wps:spPr>
                      <wps:txbx>
                        <w:txbxContent>
                          <w:p w14:paraId="75B019A0" w14:textId="2F1D8B4B" w:rsidR="006262F1" w:rsidRPr="001F1409" w:rsidRDefault="006262F1" w:rsidP="00EB2330">
                            <w:r>
                              <w:t>Wenn Schläuche an den Enden sehr abgenutzt oder brüchig aussehen, müssen diese nicht entsorgt, sondern lediglich das Ende mit einer (Universal)</w:t>
                            </w:r>
                            <w:r>
                              <w:noBreakHyphen/>
                              <w:t>Schere abgeschnitten werden.</w:t>
                            </w:r>
                          </w:p>
                          <w:p w14:paraId="739DB07F" w14:textId="02B505E7" w:rsidR="006262F1" w:rsidRDefault="006262F1" w:rsidP="00AD4670"/>
                        </w:txbxContent>
                      </wps:txbx>
                      <wps:bodyPr rot="0" vert="horz" wrap="square" lIns="91440" tIns="45720" rIns="91440" bIns="45720" anchor="t" anchorCtr="0">
                        <a:noAutofit/>
                      </wps:bodyPr>
                    </wps:wsp>
                  </a:graphicData>
                </a:graphic>
              </wp:inline>
            </w:drawing>
          </mc:Choice>
          <mc:Fallback>
            <w:pict>
              <v:shape w14:anchorId="4E04CE0A" id="_x0000_s1054" type="#_x0000_t202" style="width:453.2pt;height:6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">
                <v:textbox>
                  <w:txbxContent>
                    <w:p w14:paraId="75B019A0" w14:textId="2F1D8B4B" w:rsidR="006262F1" w:rsidRPr="001F1409" w:rsidRDefault="006262F1" w:rsidP="00EB2330">
                      <w:r>
                        <w:t>Wenn Schläuche an den Enden sehr abgenutzt oder brüchig aussehen, müssen diese nicht entsorgt, sondern lediglich das Ende mit einer (Universal)</w:t>
                      </w:r>
                      <w:r>
                        <w:noBreakHyphen/>
                        <w:t>Schere abgeschnitten werden.</w:t>
                      </w:r>
                    </w:p>
                    <w:p w14:paraId="739DB07F" w14:textId="02B505E7" w:rsidR="006262F1" w:rsidRDefault="006262F1" w:rsidP="00AD4670"/>
                  </w:txbxContent>
                </v:textbox>
                <w10:anchorlock/>
              </v:shape>
            </w:pict>
          </mc:Fallback>
        </mc:AlternateContent>
      </w:r>
      <w:r>
        <w:t xml:space="preserve"> </w:t>
      </w:r>
    </w:p>
    <w:p w14:paraId="39F5D967" w14:textId="65CA8C1A" w:rsidR="00E53F01" w:rsidRDefault="00E53F01" w:rsidP="00836440">
      <w:pPr>
        <w:pStyle w:val="berschrift3"/>
      </w:pPr>
      <w:r>
        <w:t xml:space="preserve">Oliven </w:t>
      </w:r>
    </w:p>
    <w:p w14:paraId="0687E256" w14:textId="7E608405" w:rsidR="00D57642" w:rsidRDefault="00E53F01" w:rsidP="00917DD0">
      <w:r>
        <w:t>Schlaucholiven sind Übergangsstücke für Schläuche. Sie können aus Glas, Metall oder Kunststoff sein und sind meist als Anschlussstück für den Schlauch an eine Apparatur wiederzufinden oder als Übergangsstück um zwei Schläuche gleichen oder unterschiedlichen Durchmessers miteinander zu verbinden.</w:t>
      </w:r>
    </w:p>
    <w:p w14:paraId="57B5AB67" w14:textId="6E7C9DEC" w:rsidR="006A0CC3" w:rsidRDefault="00DA11A8" w:rsidP="00DA11A8">
      <w:pPr>
        <w:jc w:val="center"/>
      </w:pPr>
      <w:bookmarkStart w:id="37" w:name="_CTVK0015d77cd1461de4dac86de2b8332f9d8a6"/>
      <w:r>
        <w:rPr>
          <w:noProof/>
        </w:rPr>
        <w:drawing>
          <wp:inline distT="0" distB="0" distL="0" distR="0" wp14:anchorId="57A52410" wp14:editId="378B8D90">
            <wp:extent cx="2333625" cy="436784"/>
            <wp:effectExtent l="0" t="0" r="0" b="1905"/>
            <wp:docPr id="4" name="Grafik 4"/>
            <wp:cNvGraphicFramePr/>
            <a:graphic xmlns:a="http://schemas.openxmlformats.org/drawingml/2006/main">
              <a:graphicData uri="http://schemas.openxmlformats.org/drawingml/2006/picture">
                <pic:pic xmlns:pic="http://schemas.openxmlformats.org/drawingml/2006/picture">
                  <pic:nvPicPr>
                    <pic:cNvPr id="4" name=""/>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408452" cy="450789"/>
                    </a:xfrm>
                    <a:prstGeom prst="rect">
                      <a:avLst/>
                    </a:prstGeom>
                  </pic:spPr>
                </pic:pic>
              </a:graphicData>
            </a:graphic>
          </wp:inline>
        </w:drawing>
      </w:r>
      <w:bookmarkEnd w:id="37"/>
    </w:p>
    <w:p w14:paraId="5E9FFB5E" w14:textId="673EA37F" w:rsidR="004064F1" w:rsidRDefault="00DA11A8" w:rsidP="007C5A42">
      <w:pPr>
        <w:pStyle w:val="Beschriftung"/>
      </w:pPr>
      <w:r>
        <w:t xml:space="preserve">Abb. </w:t>
      </w:r>
      <w:r w:rsidR="008D6E42">
        <w:fldChar w:fldCharType="begin"/>
      </w:r>
      <w:r w:rsidR="008D6E42">
        <w:instrText xml:space="preserve"> SEQ Abb. \* ARABIC </w:instrText>
      </w:r>
      <w:r w:rsidR="008D6E42">
        <w:fldChar w:fldCharType="separate"/>
      </w:r>
      <w:r w:rsidR="00B4490F">
        <w:rPr>
          <w:noProof/>
        </w:rPr>
        <w:t>29</w:t>
      </w:r>
      <w:r w:rsidR="008D6E42">
        <w:rPr>
          <w:noProof/>
        </w:rPr>
        <w:fldChar w:fldCharType="end"/>
      </w:r>
      <w:r>
        <w:t xml:space="preserve">: Schlaucholive </w:t>
      </w:r>
      <w:sdt>
        <w:sdtPr>
          <w:alias w:val="To edit, see citavi.com/edit"/>
          <w:tag w:val="CitaviPlaceholder#5342958a-3bd9-4e3c-b0e2-3cd0aac2052c"/>
          <w:id w:val="2102060787"/>
          <w:placeholder>
            <w:docPart w:val="DefaultPlaceholder_-1854013440"/>
          </w:placeholder>
        </w:sdtPr>
        <w:sdtEndPr/>
        <w:sdtContent>
          <w:r>
            <w:rPr>
              <w:noProof/>
            </w:rPr>
            <w:fldChar w:fldCharType="begin"/>
          </w:r>
          <w:r w:rsidR="005449E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}</w:instrText>
          </w:r>
          <w:r>
            <w:rPr>
              <w:noProof/>
            </w:rPr>
            <w:fldChar w:fldCharType="separate"/>
          </w:r>
          <w:r w:rsidR="00CB639A">
            <w:rPr>
              <w:noProof/>
            </w:rPr>
            <w:t>[31]</w:t>
          </w:r>
          <w:r>
            <w:rPr>
              <w:noProof/>
            </w:rPr>
            <w:fldChar w:fldCharType="end"/>
          </w:r>
        </w:sdtContent>
      </w:sdt>
    </w:p>
    <w:p w14:paraId="74BB17A3" w14:textId="19D8F95D" w:rsidR="001F4B3F" w:rsidRDefault="001F4B3F" w:rsidP="00BE1C7C">
      <w:pPr>
        <w:pStyle w:val="berschrift2"/>
      </w:pPr>
      <w:bookmarkStart w:id="38" w:name="_Toc68534528"/>
      <w:r>
        <w:t>Filter</w:t>
      </w:r>
      <w:bookmarkEnd w:id="38"/>
      <w:r>
        <w:t xml:space="preserve"> </w:t>
      </w:r>
    </w:p>
    <w:p w14:paraId="19CADBA5" w14:textId="77777777" w:rsidR="003F6647" w:rsidRDefault="003F6647" w:rsidP="00836440">
      <w:pPr>
        <w:pStyle w:val="berschrift3"/>
      </w:pPr>
      <w:r>
        <w:t xml:space="preserve">Fritte </w:t>
      </w:r>
    </w:p>
    <w:p w14:paraId="45A593D5" w14:textId="52CE9A79" w:rsidR="009B1836" w:rsidRDefault="003F6647" w:rsidP="003617A7">
      <w:r>
        <w:t xml:space="preserve">Eine Fritte ist ein Filter aus Glas oder Keramik, welcher zum Filtern von feinen Partikeln genutzt wird. Das entsprechende Glas bzw. die Keramik </w:t>
      </w:r>
      <w:r w:rsidR="003E0292">
        <w:t>sind</w:t>
      </w:r>
      <w:r>
        <w:t xml:space="preserve"> dabei so porös, dass sie ähnlich einem sehr feinen Sieb wirken. Typische Fritten lassen sich mit ISO P500, P100, P40 und P1</w:t>
      </w:r>
      <w:r w:rsidR="002520F0">
        <w:t>.</w:t>
      </w:r>
      <w:r>
        <w:t>6 bezeichnen</w:t>
      </w:r>
      <w:r w:rsidR="002520F0">
        <w:t xml:space="preserve"> und beschreiben die </w:t>
      </w:r>
      <w:r w:rsidR="00864AA4">
        <w:t xml:space="preserve">maximale Porengröße in </w:t>
      </w:r>
      <w:r w:rsidR="007A46C6">
        <w:t>[</w:t>
      </w:r>
      <w:r w:rsidR="003667E0">
        <w:t>µm</w:t>
      </w:r>
      <w:r w:rsidR="007A46C6">
        <w:t>]</w:t>
      </w:r>
      <w:r>
        <w:t>.</w:t>
      </w:r>
    </w:p>
    <w:p w14:paraId="7A24C341" w14:textId="7E21BCC7" w:rsidR="00A41E85" w:rsidRPr="00266F28" w:rsidRDefault="00A41E85" w:rsidP="00266F28">
      <w:pPr>
        <w:pStyle w:val="berschrift3"/>
      </w:pPr>
      <w:r w:rsidRPr="00836440">
        <w:t xml:space="preserve">Filternutsche alias </w:t>
      </w:r>
      <w:r w:rsidRPr="00364678">
        <w:rPr>
          <w:rStyle w:val="EigennahmeZchn"/>
          <w:rFonts w:ascii="Roboto" w:hAnsi="Roboto"/>
          <w:sz w:val="32"/>
          <w:szCs w:val="32"/>
        </w:rPr>
        <w:t>Büchner</w:t>
      </w:r>
      <w:r w:rsidRPr="00836440">
        <w:t>-Trichter</w:t>
      </w:r>
      <w:r w:rsidRPr="00266F28">
        <w:t xml:space="preserve"> </w:t>
      </w:r>
    </w:p>
    <w:p w14:paraId="0D8B663F" w14:textId="56050ADC" w:rsidR="00A41E85" w:rsidRDefault="00274B78" w:rsidP="001F1409">
      <w:r>
        <w:rPr>
          <w:noProof/>
        </w:rPr>
        <mc:AlternateContent>
          <mc:Choice Requires="wpg">
            <w:drawing>
              <wp:anchor distT="0" distB="0" distL="180340" distR="114300" simplePos="0" relativeHeight="251717632" behindDoc="0" locked="0" layoutInCell="1" allowOverlap="1" wp14:anchorId="1B3B2A7A" wp14:editId="57F85D86">
                <wp:simplePos x="0" y="0"/>
                <wp:positionH relativeFrom="margin">
                  <wp:posOffset>4265971</wp:posOffset>
                </wp:positionH>
                <wp:positionV relativeFrom="paragraph">
                  <wp:posOffset>14283</wp:posOffset>
                </wp:positionV>
                <wp:extent cx="1579880" cy="1846581"/>
                <wp:effectExtent l="0" t="0" r="1270" b="1270"/>
                <wp:wrapSquare wrapText="bothSides"/>
                <wp:docPr id="206" name="Gruppieren 206"/>
                <wp:cNvGraphicFramePr/>
                <a:graphic xmlns:a="http://schemas.openxmlformats.org/drawingml/2006/main">
                  <a:graphicData uri="http://schemas.microsoft.com/office/word/2010/wordprocessingGroup">
                    <wpg:wgp>
                      <wpg:cNvGrpSpPr/>
                      <wpg:grpSpPr>
                        <a:xfrm>
                          <a:off x="0" y="0"/>
                          <a:ext cx="1579880" cy="1846581"/>
                          <a:chOff x="83127" y="0"/>
                          <a:chExt cx="1579995" cy="1846494"/>
                        </a:xfrm>
                      </wpg:grpSpPr>
                      <pic:pic xmlns:pic="http://schemas.openxmlformats.org/drawingml/2006/picture">
                        <pic:nvPicPr>
                          <pic:cNvPr id="204" name="Grafik 204"/>
                          <pic:cNvPicPr>
                            <a:picLocks noChangeAspect="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225631" y="0"/>
                            <a:ext cx="1272086" cy="1567180"/>
                          </a:xfrm>
                          <a:prstGeom prst="rect">
                            <a:avLst/>
                          </a:prstGeom>
                          <a:noFill/>
                          <a:ln>
                            <a:noFill/>
                          </a:ln>
                        </pic:spPr>
                      </pic:pic>
                      <wps:wsp>
                        <wps:cNvPr id="205" name="Textfeld 205"/>
                        <wps:cNvSpPr txBox="1"/>
                        <wps:spPr>
                          <a:xfrm>
                            <a:off x="83127" y="1602665"/>
                            <a:ext cx="1579995" cy="243829"/>
                          </a:xfrm>
                          <a:prstGeom prst="rect">
                            <a:avLst/>
                          </a:prstGeom>
                          <a:solidFill>
                            <a:prstClr val="white"/>
                          </a:solidFill>
                          <a:ln>
                            <a:noFill/>
                          </a:ln>
                        </wps:spPr>
                        <wps:txbx>
                          <w:txbxContent>
                            <w:p w14:paraId="13C9EDBD" w14:textId="792BD40D" w:rsidR="006262F1" w:rsidRPr="0091639D" w:rsidRDefault="006262F1" w:rsidP="00274B78">
                              <w:pPr>
                                <w:pStyle w:val="Beschriftung"/>
                                <w:rPr>
                                  <w:rFonts w:ascii="CMU Sans Serif" w:hAnsi="CMU Sans Serif"/>
                                  <w:b/>
                                  <w:noProof/>
                                  <w:color w:val="auto"/>
                                  <w:sz w:val="32"/>
                                </w:rPr>
                              </w:pPr>
                              <w:r>
                                <w:t xml:space="preserve">Abb. </w:t>
                              </w:r>
                              <w:r w:rsidR="008D6E42">
                                <w:fldChar w:fldCharType="begin"/>
                              </w:r>
                              <w:r w:rsidR="008D6E42">
                                <w:instrText xml:space="preserve"> SEQ Abb. \* ARABIC </w:instrText>
                              </w:r>
                              <w:r w:rsidR="008D6E42">
                                <w:fldChar w:fldCharType="separate"/>
                              </w:r>
                              <w:r w:rsidR="00B4490F">
                                <w:rPr>
                                  <w:noProof/>
                                </w:rPr>
                                <w:t>30</w:t>
                              </w:r>
                              <w:r w:rsidR="008D6E42">
                                <w:rPr>
                                  <w:noProof/>
                                </w:rPr>
                                <w:fldChar w:fldCharType="end"/>
                              </w:r>
                              <w:r>
                                <w:t>: Filternutsch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B3B2A7A" id="Gruppieren 206" o:spid="_x0000_s1055" style="position:absolute;left:0;text-align:left;margin-left:335.9pt;margin-top:1.1pt;width:124.4pt;height:145.4pt;z-index:251717632;mso-wrap-distance-left:14.2pt;mso-position-horizontal-relative:margin;mso-position-vertical-relative:text;mso-width-relative:margin;mso-height-relative:margin" coordorigin="831" coordsize="15799,1846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">
                <v:shape id="Grafik 204" o:spid="_x0000_s1056" type="#_x0000_t75" style="position:absolute;left:2256;width:12721;height:156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">
                  <v:imagedata r:id="rId53" o:title=""/>
                </v:shape>
                <v:shape id="Textfeld 205" o:spid="_x0000_s1057" type="#_x0000_t202" style="position:absolute;left:831;top:16026;width:15800;height:24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" stroked="f">
                  <v:textbox style="mso-fit-shape-to-text:t" inset="0,0,0,0">
                    <w:txbxContent>
                      <w:p w14:paraId="13C9EDBD" w14:textId="792BD40D" w:rsidR="006262F1" w:rsidRPr="0091639D" w:rsidRDefault="006262F1" w:rsidP="00274B78">
                        <w:pPr>
                          <w:pStyle w:val="Beschriftung"/>
                          <w:rPr>
                            <w:rFonts w:ascii="CMU Sans Serif" w:hAnsi="CMU Sans Serif"/>
                            <w:b/>
                            <w:noProof/>
                            <w:color w:val="auto"/>
                            <w:sz w:val="32"/>
                          </w:rPr>
                        </w:pPr>
                        <w:r>
                          <w:t xml:space="preserve">Abb. </w:t>
                        </w:r>
                        <w:r w:rsidR="008D6E42">
                          <w:fldChar w:fldCharType="begin"/>
                        </w:r>
                        <w:r w:rsidR="008D6E42">
                          <w:instrText xml:space="preserve"> SEQ Abb. \* ARABIC </w:instrText>
                        </w:r>
                        <w:r w:rsidR="008D6E42">
                          <w:fldChar w:fldCharType="separate"/>
                        </w:r>
                        <w:r w:rsidR="00B4490F">
                          <w:rPr>
                            <w:noProof/>
                          </w:rPr>
                          <w:t>30</w:t>
                        </w:r>
                        <w:r w:rsidR="008D6E42">
                          <w:rPr>
                            <w:noProof/>
                          </w:rPr>
                          <w:fldChar w:fldCharType="end"/>
                        </w:r>
                        <w:r>
                          <w:t>: Filternutsche</w:t>
                        </w:r>
                      </w:p>
                    </w:txbxContent>
                  </v:textbox>
                </v:shape>
                <w10:wrap type="square" anchorx="margin"/>
              </v:group>
            </w:pict>
          </mc:Fallback>
        </mc:AlternateContent>
      </w:r>
      <w:r w:rsidR="00A41E85">
        <w:t xml:space="preserve">Die Filternutsche, auch </w:t>
      </w:r>
      <w:r w:rsidR="00A41E85" w:rsidRPr="005967EB">
        <w:rPr>
          <w:rStyle w:val="EigennahmeZchn"/>
        </w:rPr>
        <w:t>Büchner</w:t>
      </w:r>
      <w:r w:rsidR="00A41E85">
        <w:t>-Trichter genannt, ist ein mechanischer Filter zur Trennung von Suspensionen. Sie wird zusammen mit einer Saugflasche zur Saugfiltration genutzt. Hierbei ist es nötig ein entsprechendes Filterpapier zurechtzuschneiden und in den Trichter einzulegen. Nach der Filtration kann dann das Filterpapier zusammen mit dem Filterkuchen wieder entnommen werden.</w:t>
      </w:r>
    </w:p>
    <w:p w14:paraId="162F432E" w14:textId="697B3406" w:rsidR="00651F69" w:rsidRDefault="005255CE" w:rsidP="001F1409">
      <w:pPr>
        <w:rPr>
          <w:noProof/>
        </w:rPr>
      </w:pPr>
      <w:r>
        <w:rPr>
          <w:b/>
          <w:bCs/>
          <w:i/>
          <w:iCs/>
        </w:rPr>
        <w:lastRenderedPageBreak/>
        <w:t>Tipp</w:t>
      </w:r>
      <w:r w:rsidRPr="003047C5">
        <w:rPr>
          <w:b/>
          <w:bCs/>
          <w:i/>
          <w:iCs/>
        </w:rPr>
        <w:t>:</w:t>
      </w:r>
      <w:r w:rsidRPr="00784CE3">
        <w:rPr>
          <w:noProof/>
        </w:rPr>
        <w:t xml:space="preserve"> </w:t>
      </w:r>
      <w:r>
        <w:rPr>
          <w:noProof/>
        </w:rPr>
        <mc:AlternateContent>
          <mc:Choice Requires="wps">
            <w:drawing>
              <wp:inline distT="0" distB="0" distL="0" distR="0" wp14:anchorId="43DAB3C8" wp14:editId="6E28C8AD">
                <wp:extent cx="5755640" cy="819150"/>
                <wp:effectExtent l="0" t="0" r="16510" b="19050"/>
                <wp:docPr id="2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5640" cy="819150"/>
                        </a:xfrm>
                        <a:prstGeom prst="rect">
                          <a:avLst/>
                        </a:prstGeom>
                        <a:solidFill>
                          <a:srgbClr val="FFFFFF"/>
                        </a:solidFill>
                        <a:ln w="9525">
                          <a:solidFill>
                            <a:srgbClr val="000000"/>
                          </a:solidFill>
                          <a:miter lim="800000"/>
                          <a:headEnd/>
                          <a:tailEnd/>
                        </a:ln>
                      </wps:spPr>
                      <wps:txbx>
                        <w:txbxContent>
                          <w:p w14:paraId="255AC15D" w14:textId="6EFD12EF" w:rsidR="006262F1" w:rsidRDefault="006262F1" w:rsidP="005255CE">
                            <w:r>
                              <w:t>Um zu prüfen ob an der aufgebauten Saugfiltration der benötigte Unterdruck anliegt, kann ein Stück bedeckendes Papier über den Trichter gelegt werden. Liegt ein ausreichender Unterdruck an verformt sich das Papier.</w:t>
                            </w:r>
                          </w:p>
                        </w:txbxContent>
                      </wps:txbx>
                      <wps:bodyPr rot="0" vert="horz" wrap="square" lIns="91440" tIns="45720" rIns="91440" bIns="45720" anchor="t" anchorCtr="0">
                        <a:noAutofit/>
                      </wps:bodyPr>
                    </wps:wsp>
                  </a:graphicData>
                </a:graphic>
              </wp:inline>
            </w:drawing>
          </mc:Choice>
          <mc:Fallback>
            <w:pict>
              <v:shape w14:anchorId="43DAB3C8" id="_x0000_s1058" type="#_x0000_t202" style="width:453.2pt;height: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">
                <v:textbox>
                  <w:txbxContent>
                    <w:p w14:paraId="255AC15D" w14:textId="6EFD12EF" w:rsidR="006262F1" w:rsidRDefault="006262F1" w:rsidP="005255CE">
                      <w:r>
                        <w:t>Um zu prüfen ob an der aufgebauten Saugfiltration der benötigte Unterdruck anliegt, kann ein Stück bedeckendes Papier über den Trichter gelegt werden. Liegt ein ausreichender Unterdruck an verformt sich das Papier.</w:t>
                      </w:r>
                    </w:p>
                  </w:txbxContent>
                </v:textbox>
                <w10:anchorlock/>
              </v:shape>
            </w:pict>
          </mc:Fallback>
        </mc:AlternateContent>
      </w:r>
    </w:p>
    <w:p w14:paraId="15F3D88D" w14:textId="77777777" w:rsidR="00651F69" w:rsidRPr="00916F2E" w:rsidRDefault="00651F69" w:rsidP="00651F69">
      <w:pPr>
        <w:pStyle w:val="berschrift3"/>
      </w:pPr>
      <w:r w:rsidRPr="00836440">
        <w:t>Filterpapier</w:t>
      </w:r>
    </w:p>
    <w:p w14:paraId="46C75039" w14:textId="599A8656" w:rsidR="00651F69" w:rsidRDefault="00651F69" w:rsidP="00651F69">
      <w:r>
        <w:t>Filterpapier besteht meist aus verschiedenen Faserschichten wie Baumwolle, Cellulose oder Glas. Diese Schichten halten je nach Güteklasse die Feststoffteilchen bis zu einem bestimmten Partikeldurchmesser an der Oberfläche und im Innern des Filters zurück.</w:t>
      </w:r>
      <w:r w:rsidR="0074119F">
        <w:t xml:space="preserve"> </w:t>
      </w:r>
      <w:r>
        <w:t>Als Filterpapiere kommen im Regelfall Papierfilter (Rund- oder Faltenfilter) zum Einsatz. Diese sind für die Filtration von verdünnten Säuren, Laugen oder anderen Lösungsmitteln in den meisten Fällen ausreichend. Es gibt jedoch auch weitere Filterpapiere wie Normalpapiere, Hartfilter oder aschefreie Filter, welche speziellere Anwendungen ausgelegt sind.</w:t>
      </w:r>
    </w:p>
    <w:p w14:paraId="675D719F" w14:textId="77777777" w:rsidR="00651F69" w:rsidRDefault="00651F69" w:rsidP="00651F69">
      <w:pPr>
        <w:spacing w:after="0"/>
      </w:pPr>
      <w:r w:rsidRPr="001E7B3C">
        <w:rPr>
          <w:i/>
          <w:iCs/>
        </w:rPr>
        <w:t>Güteklassen für qualitatives Filterpapier aus Cellulose (Rundfilter):</w:t>
      </w:r>
    </w:p>
    <w:p w14:paraId="06DCD594" w14:textId="77777777" w:rsidR="00651F69" w:rsidRPr="00A82C28" w:rsidRDefault="00651F69" w:rsidP="00340AA1">
      <w:pPr>
        <w:pStyle w:val="AllgStichpunkte"/>
        <w:spacing w:after="0"/>
        <w:rPr>
          <w:b/>
          <w:bCs/>
        </w:rPr>
      </w:pPr>
      <w:r w:rsidRPr="00A82C28">
        <w:rPr>
          <w:b/>
          <w:bCs/>
        </w:rPr>
        <w:t xml:space="preserve">GK1 [11 µm]: </w:t>
      </w:r>
    </w:p>
    <w:p w14:paraId="60FA490F" w14:textId="72D74CAC" w:rsidR="00651F69" w:rsidRPr="003A1459" w:rsidRDefault="00651F69" w:rsidP="00340AA1">
      <w:pPr>
        <w:pStyle w:val="AllgStichpunkte"/>
        <w:numPr>
          <w:ilvl w:val="0"/>
          <w:numId w:val="0"/>
        </w:numPr>
        <w:spacing w:after="60"/>
        <w:ind w:left="720"/>
      </w:pPr>
      <w:r w:rsidRPr="003A1459">
        <w:t xml:space="preserve">Mittleres Partikelrückhaltevermögen (Retention) und </w:t>
      </w:r>
      <w:r w:rsidRPr="003A1459">
        <w:br/>
        <w:t>Fließgeschwindigkeit für Routinelaborarbeiten</w:t>
      </w:r>
    </w:p>
    <w:p w14:paraId="7CD1AA6C" w14:textId="77777777" w:rsidR="00651F69" w:rsidRPr="00A82C28" w:rsidRDefault="00651F69" w:rsidP="00340AA1">
      <w:pPr>
        <w:pStyle w:val="AllgStichpunkte"/>
        <w:spacing w:after="0"/>
        <w:rPr>
          <w:b/>
          <w:bCs/>
        </w:rPr>
      </w:pPr>
      <w:r w:rsidRPr="00A82C28">
        <w:rPr>
          <w:b/>
          <w:bCs/>
        </w:rPr>
        <w:t xml:space="preserve">GK2 [8 µm]: </w:t>
      </w:r>
    </w:p>
    <w:p w14:paraId="1283F99B" w14:textId="0057D7C5" w:rsidR="00651F69" w:rsidRPr="003A1459" w:rsidRDefault="00651F69" w:rsidP="00340AA1">
      <w:pPr>
        <w:pStyle w:val="AllgStichpunkte"/>
        <w:numPr>
          <w:ilvl w:val="0"/>
          <w:numId w:val="0"/>
        </w:numPr>
        <w:spacing w:after="60"/>
        <w:ind w:left="720"/>
      </w:pPr>
      <w:r w:rsidRPr="003A1459">
        <w:t xml:space="preserve">Mehr Rückhaltevermögen als GK1, aber mit geringerer </w:t>
      </w:r>
      <w:r w:rsidRPr="003A1459">
        <w:br/>
        <w:t>Fließgeschwindigkeit</w:t>
      </w:r>
    </w:p>
    <w:p w14:paraId="6C0B7943" w14:textId="77777777" w:rsidR="00651F69" w:rsidRPr="00A82C28" w:rsidRDefault="00651F69" w:rsidP="00340AA1">
      <w:pPr>
        <w:pStyle w:val="AllgStichpunkte"/>
        <w:spacing w:after="0"/>
        <w:rPr>
          <w:b/>
          <w:bCs/>
        </w:rPr>
      </w:pPr>
      <w:r w:rsidRPr="00A82C28">
        <w:rPr>
          <w:b/>
          <w:bCs/>
        </w:rPr>
        <w:t xml:space="preserve">GK3 [6 µm]: </w:t>
      </w:r>
    </w:p>
    <w:p w14:paraId="0F37E3E6" w14:textId="77777777" w:rsidR="00651F69" w:rsidRPr="003A1459" w:rsidRDefault="00651F69" w:rsidP="00340AA1">
      <w:pPr>
        <w:pStyle w:val="AllgStichpunkte"/>
        <w:numPr>
          <w:ilvl w:val="0"/>
          <w:numId w:val="0"/>
        </w:numPr>
        <w:spacing w:after="60"/>
        <w:ind w:left="720"/>
      </w:pPr>
      <w:r w:rsidRPr="003A1459">
        <w:t xml:space="preserve">Dickes Papier mit hoher Belastbarkeit, welches sich besonders für den Büchner-Trichter eignet </w:t>
      </w:r>
    </w:p>
    <w:p w14:paraId="6E2E9909" w14:textId="77777777" w:rsidR="00651F69" w:rsidRPr="00A82C28" w:rsidRDefault="00651F69" w:rsidP="00340AA1">
      <w:pPr>
        <w:pStyle w:val="AllgStichpunkte"/>
        <w:spacing w:after="0"/>
        <w:rPr>
          <w:b/>
          <w:bCs/>
        </w:rPr>
      </w:pPr>
      <w:r w:rsidRPr="00A82C28">
        <w:rPr>
          <w:b/>
          <w:bCs/>
        </w:rPr>
        <w:t xml:space="preserve">GK4 [20 − 25 µm]: </w:t>
      </w:r>
    </w:p>
    <w:p w14:paraId="0CB1EE1A" w14:textId="2F5DCA1D" w:rsidR="00651F69" w:rsidRPr="003A1459" w:rsidRDefault="00651F69" w:rsidP="00340AA1">
      <w:pPr>
        <w:pStyle w:val="AllgStichpunkte"/>
        <w:numPr>
          <w:ilvl w:val="0"/>
          <w:numId w:val="0"/>
        </w:numPr>
        <w:spacing w:after="60"/>
        <w:ind w:left="720"/>
      </w:pPr>
      <w:r w:rsidRPr="003A1459">
        <w:t>Hohe Durchflussgeschwindigkeit für größere Partikel und gelartige Niederschläge</w:t>
      </w:r>
    </w:p>
    <w:p w14:paraId="21080A6D" w14:textId="77777777" w:rsidR="00651F69" w:rsidRPr="00A82C28" w:rsidRDefault="00651F69" w:rsidP="00340AA1">
      <w:pPr>
        <w:pStyle w:val="AllgStichpunkte"/>
        <w:spacing w:after="0"/>
        <w:rPr>
          <w:b/>
          <w:bCs/>
        </w:rPr>
      </w:pPr>
      <w:r w:rsidRPr="00A82C28">
        <w:rPr>
          <w:b/>
          <w:bCs/>
        </w:rPr>
        <w:t xml:space="preserve">GK5 [2,5 µm]: </w:t>
      </w:r>
    </w:p>
    <w:p w14:paraId="4C84CD2A" w14:textId="77777777" w:rsidR="00651F69" w:rsidRPr="003A1459" w:rsidRDefault="00651F69" w:rsidP="00340AA1">
      <w:pPr>
        <w:pStyle w:val="AllgStichpunkte"/>
        <w:numPr>
          <w:ilvl w:val="0"/>
          <w:numId w:val="0"/>
        </w:numPr>
        <w:spacing w:after="60"/>
        <w:ind w:left="720"/>
      </w:pPr>
      <w:r w:rsidRPr="003A1459">
        <w:t xml:space="preserve">wirkungsvollstes, quantitatives Papier für kleinste Partikel </w:t>
      </w:r>
    </w:p>
    <w:p w14:paraId="1DBFAEBC" w14:textId="77777777" w:rsidR="00651F69" w:rsidRPr="00A82C28" w:rsidRDefault="00651F69" w:rsidP="00340AA1">
      <w:pPr>
        <w:pStyle w:val="AllgStichpunkte"/>
        <w:spacing w:after="0"/>
        <w:rPr>
          <w:b/>
          <w:bCs/>
        </w:rPr>
      </w:pPr>
      <w:r w:rsidRPr="00A82C28">
        <w:rPr>
          <w:b/>
          <w:bCs/>
        </w:rPr>
        <w:t xml:space="preserve">GK6 [3 µm]: </w:t>
      </w:r>
    </w:p>
    <w:p w14:paraId="0297D5DB" w14:textId="43C516DA" w:rsidR="00651F69" w:rsidRDefault="00651F69" w:rsidP="00340AA1">
      <w:pPr>
        <w:pStyle w:val="AllgStichpunkte"/>
        <w:numPr>
          <w:ilvl w:val="0"/>
          <w:numId w:val="0"/>
        </w:numPr>
        <w:spacing w:after="240"/>
        <w:ind w:left="720"/>
      </w:pPr>
      <w:r w:rsidRPr="003A1459">
        <w:t xml:space="preserve">doppelt so schnell wie GK5, aber geringfügig schlechterer </w:t>
      </w:r>
      <w:r w:rsidRPr="003A1459">
        <w:br/>
        <w:t>Partikelrückhalt</w:t>
      </w:r>
    </w:p>
    <w:p w14:paraId="7B0A85CE" w14:textId="77777777" w:rsidR="00340AA1" w:rsidRDefault="00340AA1" w:rsidP="00340AA1">
      <w:pPr>
        <w:pStyle w:val="AllgStichpunkte"/>
        <w:numPr>
          <w:ilvl w:val="0"/>
          <w:numId w:val="0"/>
        </w:numPr>
        <w:spacing w:after="240"/>
        <w:ind w:left="720"/>
        <w:rPr>
          <w:noProof/>
        </w:rPr>
      </w:pPr>
    </w:p>
    <w:p w14:paraId="1D6CAC2A" w14:textId="16E0231F" w:rsidR="004656ED" w:rsidRDefault="004656ED" w:rsidP="00836440">
      <w:pPr>
        <w:pStyle w:val="berschrift3"/>
        <w:rPr>
          <w:noProof/>
        </w:rPr>
      </w:pPr>
      <w:r>
        <w:rPr>
          <w:noProof/>
        </w:rPr>
        <w:lastRenderedPageBreak/>
        <w:t>Watte oder Glaswolle</w:t>
      </w:r>
    </w:p>
    <w:p w14:paraId="268F234A" w14:textId="4CE46C70" w:rsidR="00651F69" w:rsidRDefault="004C435C" w:rsidP="00EE44DC">
      <w:pPr>
        <w:spacing w:after="360"/>
      </w:pPr>
      <w:r>
        <w:rPr>
          <w:noProof/>
        </w:rPr>
        <mc:AlternateContent>
          <mc:Choice Requires="wpg">
            <w:drawing>
              <wp:anchor distT="0" distB="0" distL="114300" distR="114300" simplePos="0" relativeHeight="251721728" behindDoc="0" locked="0" layoutInCell="1" allowOverlap="1" wp14:anchorId="25E85A5A" wp14:editId="009C373B">
                <wp:simplePos x="0" y="0"/>
                <wp:positionH relativeFrom="column">
                  <wp:posOffset>-80645</wp:posOffset>
                </wp:positionH>
                <wp:positionV relativeFrom="paragraph">
                  <wp:posOffset>55880</wp:posOffset>
                </wp:positionV>
                <wp:extent cx="1277620" cy="2148840"/>
                <wp:effectExtent l="0" t="0" r="0" b="3810"/>
                <wp:wrapSquare wrapText="bothSides"/>
                <wp:docPr id="209" name="Gruppieren 209"/>
                <wp:cNvGraphicFramePr/>
                <a:graphic xmlns:a="http://schemas.openxmlformats.org/drawingml/2006/main">
                  <a:graphicData uri="http://schemas.microsoft.com/office/word/2010/wordprocessingGroup">
                    <wpg:wgp>
                      <wpg:cNvGrpSpPr/>
                      <wpg:grpSpPr>
                        <a:xfrm>
                          <a:off x="0" y="0"/>
                          <a:ext cx="1277620" cy="2148840"/>
                          <a:chOff x="-79518" y="0"/>
                          <a:chExt cx="1277988" cy="1992938"/>
                        </a:xfrm>
                      </wpg:grpSpPr>
                      <pic:pic xmlns:pic="http://schemas.openxmlformats.org/drawingml/2006/picture">
                        <pic:nvPicPr>
                          <pic:cNvPr id="207" name="Grafik 207"/>
                          <pic:cNvPicPr>
                            <a:picLocks noChangeAspect="1"/>
                          </pic:cNvPicPr>
                        </pic:nvPicPr>
                        <pic:blipFill>
                          <a:blip r:embed="rId54">
                            <a:extLst>
                              <a:ext uri="{28A0092B-C50C-407E-A947-70E740481C1C}">
                                <a14:useLocalDpi xmlns:a14="http://schemas.microsoft.com/office/drawing/2010/main" val="0"/>
                              </a:ext>
                            </a:extLst>
                          </a:blip>
                          <a:srcRect/>
                          <a:stretch>
                            <a:fillRect/>
                          </a:stretch>
                        </pic:blipFill>
                        <pic:spPr bwMode="auto">
                          <a:xfrm>
                            <a:off x="118753" y="0"/>
                            <a:ext cx="949960" cy="1790065"/>
                          </a:xfrm>
                          <a:prstGeom prst="rect">
                            <a:avLst/>
                          </a:prstGeom>
                          <a:noFill/>
                          <a:ln>
                            <a:noFill/>
                          </a:ln>
                        </pic:spPr>
                      </pic:pic>
                      <wps:wsp>
                        <wps:cNvPr id="208" name="Textfeld 208"/>
                        <wps:cNvSpPr txBox="1"/>
                        <wps:spPr>
                          <a:xfrm>
                            <a:off x="-79518" y="1706247"/>
                            <a:ext cx="1277988" cy="286691"/>
                          </a:xfrm>
                          <a:prstGeom prst="rect">
                            <a:avLst/>
                          </a:prstGeom>
                          <a:solidFill>
                            <a:prstClr val="white"/>
                          </a:solidFill>
                          <a:ln>
                            <a:noFill/>
                          </a:ln>
                        </wps:spPr>
                        <wps:txbx>
                          <w:txbxContent>
                            <w:p w14:paraId="6CB1A376" w14:textId="6A13147F" w:rsidR="006262F1" w:rsidRPr="00D90D47" w:rsidRDefault="006262F1" w:rsidP="00F02C48">
                              <w:pPr>
                                <w:pStyle w:val="Beschriftung"/>
                                <w:rPr>
                                  <w:noProof/>
                                  <w:sz w:val="28"/>
                                  <w:szCs w:val="28"/>
                                </w:rPr>
                              </w:pPr>
                              <w:r>
                                <w:t xml:space="preserve">Abb. </w:t>
                              </w:r>
                              <w:r w:rsidR="008D6E42">
                                <w:fldChar w:fldCharType="begin"/>
                              </w:r>
                              <w:r w:rsidR="008D6E42">
                                <w:instrText xml:space="preserve"> SEQ Abb. \* ARABIC </w:instrText>
                              </w:r>
                              <w:r w:rsidR="008D6E42">
                                <w:fldChar w:fldCharType="separate"/>
                              </w:r>
                              <w:r w:rsidR="00B4490F">
                                <w:rPr>
                                  <w:noProof/>
                                </w:rPr>
                                <w:t>31</w:t>
                              </w:r>
                              <w:r w:rsidR="008D6E42">
                                <w:rPr>
                                  <w:noProof/>
                                </w:rPr>
                                <w:fldChar w:fldCharType="end"/>
                              </w:r>
                              <w:r>
                                <w:t>: Trichter mit Watt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5E85A5A" id="Gruppieren 209" o:spid="_x0000_s1059" style="position:absolute;left:0;text-align:left;margin-left:-6.35pt;margin-top:4.4pt;width:100.6pt;height:169.2pt;z-index:251721728;mso-position-horizontal-relative:text;mso-position-vertical-relative:text;mso-width-relative:margin;mso-height-relative:margin" coordorigin="-795" coordsize="12779,1992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">
                <v:shape id="Grafik 207" o:spid="_x0000_s1060" type="#_x0000_t75" style="position:absolute;left:1187;width:9500;height:179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">
                  <v:imagedata r:id="rId55" o:title=""/>
                </v:shape>
                <v:shape id="Textfeld 208" o:spid="_x0000_s1061" type="#_x0000_t202" style="position:absolute;left:-795;top:17062;width:12779;height:2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" stroked="f">
                  <v:textbox inset="0,0,0,0">
                    <w:txbxContent>
                      <w:p w14:paraId="6CB1A376" w14:textId="6A13147F" w:rsidR="006262F1" w:rsidRPr="00D90D47" w:rsidRDefault="006262F1" w:rsidP="00F02C48">
                        <w:pPr>
                          <w:pStyle w:val="Beschriftung"/>
                          <w:rPr>
                            <w:noProof/>
                            <w:sz w:val="28"/>
                            <w:szCs w:val="28"/>
                          </w:rPr>
                        </w:pPr>
                        <w:r>
                          <w:t xml:space="preserve">Abb. </w:t>
                        </w:r>
                        <w:r w:rsidR="008D6E42">
                          <w:fldChar w:fldCharType="begin"/>
                        </w:r>
                        <w:r w:rsidR="008D6E42">
                          <w:instrText xml:space="preserve"> SEQ Abb. \* ARABIC </w:instrText>
                        </w:r>
                        <w:r w:rsidR="008D6E42">
                          <w:fldChar w:fldCharType="separate"/>
                        </w:r>
                        <w:r w:rsidR="00B4490F">
                          <w:rPr>
                            <w:noProof/>
                          </w:rPr>
                          <w:t>31</w:t>
                        </w:r>
                        <w:r w:rsidR="008D6E42">
                          <w:rPr>
                            <w:noProof/>
                          </w:rPr>
                          <w:fldChar w:fldCharType="end"/>
                        </w:r>
                        <w:r>
                          <w:t>: Trichter mit Watte</w:t>
                        </w:r>
                      </w:p>
                    </w:txbxContent>
                  </v:textbox>
                </v:shape>
                <w10:wrap type="square"/>
              </v:group>
            </w:pict>
          </mc:Fallback>
        </mc:AlternateContent>
      </w:r>
      <w:r w:rsidR="004656ED">
        <w:t xml:space="preserve">Sollen lediglich geringe Mengen an Feststoff oder Niederschlägen von einer Lösung grob getrennt werden, so ist es </w:t>
      </w:r>
      <w:r w:rsidR="0055283F">
        <w:t>möglich,</w:t>
      </w:r>
      <w:r w:rsidR="004656ED">
        <w:t xml:space="preserve"> statt Filterpapier auch Watte in einem Trichter zu nutzen. Gerade im organisch-chemischen Labor kommt es dazu, dass geringe Feststoffabfälle </w:t>
      </w:r>
      <w:r w:rsidR="00FC7B18">
        <w:t>vom zu entsorgenden Lösemittel</w:t>
      </w:r>
      <w:r w:rsidR="004656ED">
        <w:t xml:space="preserve"> getrennt werden, um die allgemeine Entsorgung zu vereinfachen. Glaswolle ist handelsüblicher Watte dann vorzuziehen, sobald zusätzliche thermische oder chemische Beständigkeit gefragt ist.</w:t>
      </w:r>
    </w:p>
    <w:p w14:paraId="7220DDC6" w14:textId="77777777" w:rsidR="009B598D" w:rsidRDefault="009B598D" w:rsidP="00EE44DC">
      <w:pPr>
        <w:spacing w:after="360"/>
      </w:pPr>
    </w:p>
    <w:p w14:paraId="43A9733F" w14:textId="4A1FA15F" w:rsidR="00AA7DB1" w:rsidRDefault="00AA7DB1" w:rsidP="00BE1C7C">
      <w:pPr>
        <w:pStyle w:val="berschrift2"/>
      </w:pPr>
      <w:bookmarkStart w:id="39" w:name="_Toc68534529"/>
      <w:r>
        <w:t>Waschflaschen und Kühlfallen</w:t>
      </w:r>
      <w:bookmarkEnd w:id="39"/>
      <w:r>
        <w:t xml:space="preserve"> </w:t>
      </w:r>
    </w:p>
    <w:p w14:paraId="5E065B8C" w14:textId="71E8F401" w:rsidR="00562A71" w:rsidRDefault="00AA7DB1" w:rsidP="00E27A3E">
      <w:r>
        <w:t xml:space="preserve">Waschflaschen </w:t>
      </w:r>
      <w:r w:rsidR="007B45E0">
        <w:t xml:space="preserve">und </w:t>
      </w:r>
      <w:r w:rsidR="00F849AC">
        <w:t>Kühlfallen</w:t>
      </w:r>
      <w:r w:rsidR="007B45E0">
        <w:t xml:space="preserve"> </w:t>
      </w:r>
      <w:r>
        <w:t xml:space="preserve">sind Laborgeräte, welche zum Einsatz </w:t>
      </w:r>
      <w:r w:rsidR="00833DF1">
        <w:t>kommen,</w:t>
      </w:r>
      <w:r>
        <w:t xml:space="preserve"> sobald ein Gasstrom in die Apparatur hinein oder </w:t>
      </w:r>
      <w:r w:rsidR="004E176E">
        <w:t>aus der Apparatur</w:t>
      </w:r>
      <w:r>
        <w:t xml:space="preserve"> heraus benötigt wird. Sie werden zwischen Pumpe und der eigentlichen Apparatur geschaltet. Wie der Name schon </w:t>
      </w:r>
      <w:r w:rsidR="00341D15">
        <w:t>vermuten lässt,</w:t>
      </w:r>
      <w:r>
        <w:t xml:space="preserve"> werden in diesen Flaschen Gase gewaschen. Dies erfolgt in der Regel mit einem Lösungsmittel innerhalb der Waschflasche durch die das Gas mittels Tauchrohr geführt wird. Aber auch bei der Vakuumfiltration werden Waschflaschen eingesetzt. Hierbei wird die jeweilige Waschflasche so zwischen Pumpe und Filtration geschaltet, dass äußersten Fall kein Filtrat in die Pumpe gelangt, sondern vorerst in der Waschflasche aufgefangen wird.</w:t>
      </w:r>
    </w:p>
    <w:p w14:paraId="10E5CCF7" w14:textId="77777777" w:rsidR="009B598D" w:rsidRDefault="009B598D" w:rsidP="00E27A3E"/>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EA4ABE" w14:paraId="5ABA9D64" w14:textId="77777777" w:rsidTr="00EA4ABE">
        <w:tc>
          <w:tcPr>
            <w:tcW w:w="4531" w:type="dxa"/>
            <w:vAlign w:val="center"/>
          </w:tcPr>
          <w:p w14:paraId="4CA2E5AA" w14:textId="77777777" w:rsidR="00562A71" w:rsidRDefault="00562A71" w:rsidP="00562A71">
            <w:pPr>
              <w:keepNext/>
              <w:spacing w:after="0"/>
              <w:jc w:val="center"/>
            </w:pPr>
            <w:bookmarkStart w:id="40" w:name="_CTVK00184b9c2b644a24734a8ffad87412bfde6"/>
            <w:r>
              <w:rPr>
                <w:noProof/>
              </w:rPr>
              <w:drawing>
                <wp:inline distT="0" distB="0" distL="0" distR="0" wp14:anchorId="4E46B1A6" wp14:editId="581E520B">
                  <wp:extent cx="2437200" cy="1843200"/>
                  <wp:effectExtent l="0" t="0" r="1270" b="508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437200" cy="1843200"/>
                          </a:xfrm>
                          <a:prstGeom prst="rect">
                            <a:avLst/>
                          </a:prstGeom>
                        </pic:spPr>
                      </pic:pic>
                    </a:graphicData>
                  </a:graphic>
                </wp:inline>
              </w:drawing>
            </w:r>
            <w:bookmarkEnd w:id="40"/>
          </w:p>
          <w:p w14:paraId="144289D5" w14:textId="64414476" w:rsidR="00562A71" w:rsidRDefault="00562A71" w:rsidP="00562A71">
            <w:pPr>
              <w:pStyle w:val="Beschriftung"/>
            </w:pPr>
            <w:r>
              <w:t xml:space="preserve">Abb. </w:t>
            </w:r>
            <w:r w:rsidR="008D6E42">
              <w:fldChar w:fldCharType="begin"/>
            </w:r>
            <w:r w:rsidR="008D6E42">
              <w:instrText xml:space="preserve"> SEQ Abb. \* ARABIC </w:instrText>
            </w:r>
            <w:r w:rsidR="008D6E42">
              <w:fldChar w:fldCharType="separate"/>
            </w:r>
            <w:r w:rsidR="00B4490F">
              <w:rPr>
                <w:noProof/>
              </w:rPr>
              <w:t>32</w:t>
            </w:r>
            <w:r w:rsidR="008D6E42">
              <w:rPr>
                <w:noProof/>
              </w:rPr>
              <w:fldChar w:fldCharType="end"/>
            </w:r>
            <w:r>
              <w:t xml:space="preserve">: </w:t>
            </w:r>
            <w:r w:rsidR="00D50810">
              <w:t>Kühlfalle</w:t>
            </w:r>
            <w:r>
              <w:t xml:space="preserve"> (Gas absaugen)</w:t>
            </w:r>
          </w:p>
        </w:tc>
        <w:tc>
          <w:tcPr>
            <w:tcW w:w="4531" w:type="dxa"/>
            <w:vAlign w:val="center"/>
          </w:tcPr>
          <w:p w14:paraId="2EB9FEC3" w14:textId="77777777" w:rsidR="00562A71" w:rsidRDefault="00562A71" w:rsidP="00562A71">
            <w:pPr>
              <w:keepNext/>
              <w:spacing w:after="0"/>
              <w:jc w:val="center"/>
            </w:pPr>
            <w:bookmarkStart w:id="41" w:name="_CTVK00152f2eb08f0994b9a863bbad6d336fc3e"/>
            <w:r>
              <w:rPr>
                <w:noProof/>
              </w:rPr>
              <w:drawing>
                <wp:inline distT="0" distB="0" distL="0" distR="0" wp14:anchorId="0E83FB21" wp14:editId="16599C0E">
                  <wp:extent cx="2381489" cy="1826794"/>
                  <wp:effectExtent l="0" t="0" r="0" b="254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397397" cy="1838997"/>
                          </a:xfrm>
                          <a:prstGeom prst="rect">
                            <a:avLst/>
                          </a:prstGeom>
                        </pic:spPr>
                      </pic:pic>
                    </a:graphicData>
                  </a:graphic>
                </wp:inline>
              </w:drawing>
            </w:r>
            <w:bookmarkEnd w:id="41"/>
          </w:p>
          <w:p w14:paraId="57AE7490" w14:textId="5AA9974D" w:rsidR="00562A71" w:rsidRDefault="00562A71" w:rsidP="00562A71">
            <w:pPr>
              <w:pStyle w:val="Beschriftung"/>
            </w:pPr>
            <w:r>
              <w:t xml:space="preserve">Abb. </w:t>
            </w:r>
            <w:r w:rsidR="008D6E42">
              <w:fldChar w:fldCharType="begin"/>
            </w:r>
            <w:r w:rsidR="008D6E42">
              <w:instrText xml:space="preserve"> SEQ Abb. \* ARABIC </w:instrText>
            </w:r>
            <w:r w:rsidR="008D6E42">
              <w:fldChar w:fldCharType="separate"/>
            </w:r>
            <w:r w:rsidR="00B4490F">
              <w:rPr>
                <w:noProof/>
              </w:rPr>
              <w:t>33</w:t>
            </w:r>
            <w:r w:rsidR="008D6E42">
              <w:rPr>
                <w:noProof/>
              </w:rPr>
              <w:fldChar w:fldCharType="end"/>
            </w:r>
            <w:r>
              <w:t xml:space="preserve">: </w:t>
            </w:r>
            <w:r w:rsidR="00D50810">
              <w:t>Kühlfalle</w:t>
            </w:r>
            <w:r>
              <w:t xml:space="preserve"> (Gas einleiten)</w:t>
            </w:r>
          </w:p>
        </w:tc>
      </w:tr>
    </w:tbl>
    <w:p w14:paraId="059B3665" w14:textId="391861F6" w:rsidR="00EE44DC" w:rsidRDefault="00EE44DC" w:rsidP="00EA4ABE">
      <w:pPr>
        <w:spacing w:after="0"/>
        <w:rPr>
          <w:noProof/>
        </w:rPr>
      </w:pPr>
    </w:p>
    <w:p w14:paraId="7772DA47" w14:textId="77777777" w:rsidR="00EE44DC" w:rsidRDefault="00EE44DC">
      <w:pPr>
        <w:suppressAutoHyphens w:val="0"/>
        <w:spacing w:after="160" w:line="259" w:lineRule="auto"/>
        <w:jc w:val="left"/>
        <w:rPr>
          <w:noProof/>
        </w:rPr>
      </w:pPr>
      <w:r>
        <w:rPr>
          <w:noProof/>
        </w:rPr>
        <w:br w:type="page"/>
      </w:r>
    </w:p>
    <w:p w14:paraId="25D4CF8D" w14:textId="258F7C6B" w:rsidR="00172963" w:rsidRPr="00737C87" w:rsidRDefault="00172963" w:rsidP="00BE1C7C">
      <w:pPr>
        <w:pStyle w:val="berschrift2"/>
      </w:pPr>
      <w:bookmarkStart w:id="42" w:name="_Toc68534530"/>
      <w:r w:rsidRPr="00BE1C7C">
        <w:lastRenderedPageBreak/>
        <w:t>Rührer</w:t>
      </w:r>
      <w:bookmarkEnd w:id="42"/>
      <w:r w:rsidRPr="00BE1C7C">
        <w:t xml:space="preserve"> </w:t>
      </w:r>
    </w:p>
    <w:p w14:paraId="6525E884" w14:textId="7DA4EBE8" w:rsidR="00172963" w:rsidRPr="002D588F" w:rsidRDefault="00172963" w:rsidP="00836440">
      <w:pPr>
        <w:pStyle w:val="berschrift3"/>
      </w:pPr>
      <w:r w:rsidRPr="00836440">
        <w:t>Magnetrührwerk</w:t>
      </w:r>
      <w:r w:rsidRPr="002D588F">
        <w:t xml:space="preserve"> </w:t>
      </w:r>
      <w:sdt>
        <w:sdtPr>
          <w:alias w:val="To edit, see citavi.com/edit"/>
          <w:tag w:val="CitaviPlaceholder#4f618e4a-0016-4e2a-a741-34ac88e1c997"/>
          <w:id w:val="-1725821711"/>
          <w:placeholder>
            <w:docPart w:val="DefaultPlaceholder_-1854013440"/>
          </w:placeholder>
        </w:sdtPr>
        <w:sdtEndPr/>
        <w:sdtContent>
          <w:r w:rsidR="00CE413C">
            <w:rPr>
              <w:noProof/>
            </w:rPr>
            <w:fldChar w:fldCharType="begin"/>
          </w:r>
          <w:r w:rsidR="005449E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ZGUud2lraXBlZGlhLm9yZy93L2luZGV4LnBocD90aXRsZT1NYWduZXRyw7xocmVyJm9sZGlkPTE5Nzk4MjM5MSIsIlVyaVN0cmluZyI6Imh0dHBzOi8vZGUud2lraXBlZGlhLm9yZy93L2luZGV4LnBocD90aXRsZT1NYWduZXRyw7xocmVyJm9sZGlkPTE5Nzk4MjM5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}</w:instrText>
          </w:r>
          <w:r w:rsidR="00CE413C">
            <w:rPr>
              <w:noProof/>
            </w:rPr>
            <w:fldChar w:fldCharType="separate"/>
          </w:r>
          <w:r w:rsidR="00CB639A">
            <w:rPr>
              <w:noProof/>
            </w:rPr>
            <w:t>[32]</w:t>
          </w:r>
          <w:r w:rsidR="00CE413C">
            <w:rPr>
              <w:noProof/>
            </w:rPr>
            <w:fldChar w:fldCharType="end"/>
          </w:r>
        </w:sdtContent>
      </w:sdt>
    </w:p>
    <w:p w14:paraId="544B2EB5" w14:textId="77777777" w:rsidR="000A27B4" w:rsidRDefault="00FA77A0" w:rsidP="000A27B4">
      <w:pPr>
        <w:spacing w:after="120"/>
      </w:pPr>
      <w:r>
        <w:rPr>
          <w:noProof/>
        </w:rPr>
        <mc:AlternateContent>
          <mc:Choice Requires="wpg">
            <w:drawing>
              <wp:anchor distT="0" distB="0" distL="144145" distR="114300" simplePos="0" relativeHeight="251725824" behindDoc="0" locked="0" layoutInCell="1" allowOverlap="1" wp14:anchorId="7A82D6EE" wp14:editId="3EEC1484">
                <wp:simplePos x="0" y="0"/>
                <wp:positionH relativeFrom="margin">
                  <wp:align>right</wp:align>
                </wp:positionH>
                <wp:positionV relativeFrom="paragraph">
                  <wp:posOffset>389757</wp:posOffset>
                </wp:positionV>
                <wp:extent cx="1900555" cy="1381760"/>
                <wp:effectExtent l="0" t="0" r="4445" b="8890"/>
                <wp:wrapSquare wrapText="bothSides"/>
                <wp:docPr id="219" name="Gruppieren 219"/>
                <wp:cNvGraphicFramePr/>
                <a:graphic xmlns:a="http://schemas.openxmlformats.org/drawingml/2006/main">
                  <a:graphicData uri="http://schemas.microsoft.com/office/word/2010/wordprocessingGroup">
                    <wpg:wgp>
                      <wpg:cNvGrpSpPr/>
                      <wpg:grpSpPr>
                        <a:xfrm>
                          <a:off x="0" y="0"/>
                          <a:ext cx="1900555" cy="1381760"/>
                          <a:chOff x="154856" y="158025"/>
                          <a:chExt cx="1900584" cy="1383792"/>
                        </a:xfrm>
                      </wpg:grpSpPr>
                      <pic:pic xmlns:pic="http://schemas.openxmlformats.org/drawingml/2006/picture">
                        <pic:nvPicPr>
                          <pic:cNvPr id="216" name="Grafik 216"/>
                          <pic:cNvPicPr>
                            <a:picLocks noChangeAspect="1"/>
                          </pic:cNvPicPr>
                        </pic:nvPicPr>
                        <pic:blipFill>
                          <a:blip r:embed="rId58">
                            <a:extLst>
                              <a:ext uri="{28A0092B-C50C-407E-A947-70E740481C1C}">
                                <a14:useLocalDpi xmlns:a14="http://schemas.microsoft.com/office/drawing/2010/main" val="0"/>
                              </a:ext>
                            </a:extLst>
                          </a:blip>
                          <a:srcRect/>
                          <a:stretch>
                            <a:fillRect/>
                          </a:stretch>
                        </pic:blipFill>
                        <pic:spPr bwMode="auto">
                          <a:xfrm>
                            <a:off x="356241" y="158025"/>
                            <a:ext cx="1496379" cy="1022615"/>
                          </a:xfrm>
                          <a:prstGeom prst="rect">
                            <a:avLst/>
                          </a:prstGeom>
                          <a:noFill/>
                          <a:ln>
                            <a:noFill/>
                          </a:ln>
                        </pic:spPr>
                      </pic:pic>
                      <wps:wsp>
                        <wps:cNvPr id="218" name="Textfeld 218"/>
                        <wps:cNvSpPr txBox="1"/>
                        <wps:spPr>
                          <a:xfrm>
                            <a:off x="154856" y="1351810"/>
                            <a:ext cx="1900584" cy="190007"/>
                          </a:xfrm>
                          <a:prstGeom prst="rect">
                            <a:avLst/>
                          </a:prstGeom>
                          <a:solidFill>
                            <a:prstClr val="white"/>
                          </a:solidFill>
                          <a:ln>
                            <a:noFill/>
                          </a:ln>
                        </wps:spPr>
                        <wps:txbx>
                          <w:txbxContent>
                            <w:p w14:paraId="2541D465" w14:textId="35E9FB54" w:rsidR="006262F1" w:rsidRPr="00694B9F" w:rsidRDefault="006262F1" w:rsidP="00FA77A0">
                              <w:pPr>
                                <w:pStyle w:val="Beschriftung"/>
                                <w:rPr>
                                  <w:rFonts w:ascii="CMU Sans Serif" w:eastAsiaTheme="majorEastAsia" w:hAnsi="CMU Sans Serif" w:cstheme="majorBidi"/>
                                  <w:noProof/>
                                  <w:sz w:val="36"/>
                                  <w:szCs w:val="26"/>
                                </w:rPr>
                              </w:pPr>
                              <w:r>
                                <w:t xml:space="preserve">Abb. </w:t>
                              </w:r>
                              <w:r w:rsidR="008D6E42">
                                <w:fldChar w:fldCharType="begin"/>
                              </w:r>
                              <w:r w:rsidR="008D6E42">
                                <w:instrText xml:space="preserve"> SEQ Abb. \* ARABIC </w:instrText>
                              </w:r>
                              <w:r w:rsidR="008D6E42">
                                <w:fldChar w:fldCharType="separate"/>
                              </w:r>
                              <w:r w:rsidR="00B4490F">
                                <w:rPr>
                                  <w:noProof/>
                                </w:rPr>
                                <w:t>34</w:t>
                              </w:r>
                              <w:r w:rsidR="008D6E42">
                                <w:rPr>
                                  <w:noProof/>
                                </w:rPr>
                                <w:fldChar w:fldCharType="end"/>
                              </w:r>
                              <w:r>
                                <w:t>: Magnetrühr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A82D6EE" id="Gruppieren 219" o:spid="_x0000_s1062" style="position:absolute;left:0;text-align:left;margin-left:98.45pt;margin-top:30.7pt;width:149.65pt;height:108.8pt;z-index:251725824;mso-wrap-distance-left:11.35pt;mso-position-horizontal:right;mso-position-horizontal-relative:margin;mso-position-vertical-relative:text;mso-width-relative:margin;mso-height-relative:margin" coordorigin="1548,1580" coordsize="19005,1383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">
                <v:shape id="Grafik 216" o:spid="_x0000_s1063" type="#_x0000_t75" style="position:absolute;left:3562;top:1580;width:14964;height:102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">
                  <v:imagedata r:id="rId59" o:title=""/>
                </v:shape>
                <v:shape id="Textfeld 218" o:spid="_x0000_s1064" type="#_x0000_t202" style="position:absolute;left:1548;top:13518;width:19006;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" stroked="f">
                  <v:textbox inset="0,0,0,0">
                    <w:txbxContent>
                      <w:p w14:paraId="2541D465" w14:textId="35E9FB54" w:rsidR="006262F1" w:rsidRPr="00694B9F" w:rsidRDefault="006262F1" w:rsidP="00FA77A0">
                        <w:pPr>
                          <w:pStyle w:val="Beschriftung"/>
                          <w:rPr>
                            <w:rFonts w:ascii="CMU Sans Serif" w:eastAsiaTheme="majorEastAsia" w:hAnsi="CMU Sans Serif" w:cstheme="majorBidi"/>
                            <w:noProof/>
                            <w:sz w:val="36"/>
                            <w:szCs w:val="26"/>
                          </w:rPr>
                        </w:pPr>
                        <w:r>
                          <w:t xml:space="preserve">Abb. </w:t>
                        </w:r>
                        <w:r w:rsidR="008D6E42">
                          <w:fldChar w:fldCharType="begin"/>
                        </w:r>
                        <w:r w:rsidR="008D6E42">
                          <w:instrText xml:space="preserve"> SEQ Abb. \* ARABIC </w:instrText>
                        </w:r>
                        <w:r w:rsidR="008D6E42">
                          <w:fldChar w:fldCharType="separate"/>
                        </w:r>
                        <w:r w:rsidR="00B4490F">
                          <w:rPr>
                            <w:noProof/>
                          </w:rPr>
                          <w:t>34</w:t>
                        </w:r>
                        <w:r w:rsidR="008D6E42">
                          <w:rPr>
                            <w:noProof/>
                          </w:rPr>
                          <w:fldChar w:fldCharType="end"/>
                        </w:r>
                        <w:r>
                          <w:t>: Magnetrührer</w:t>
                        </w:r>
                      </w:p>
                    </w:txbxContent>
                  </v:textbox>
                </v:shape>
                <w10:wrap type="square" anchorx="margin"/>
              </v:group>
            </w:pict>
          </mc:Fallback>
        </mc:AlternateContent>
      </w:r>
      <w:r w:rsidR="00172963">
        <w:t>Magnetrührer sind elektrische Geräte, welche oft in Kombination mit Heizplatten versehen sind.</w:t>
      </w:r>
      <w:r w:rsidR="0073404D">
        <w:t xml:space="preserve"> </w:t>
      </w:r>
      <w:r w:rsidR="00172963">
        <w:t xml:space="preserve">Sie werden im chemischen Labor zum Rühren von wässrigen Lösungen und Suspensionen </w:t>
      </w:r>
      <w:r w:rsidR="009C14BA">
        <w:t>verwendet</w:t>
      </w:r>
      <w:r w:rsidR="00615467">
        <w:t>. Umgesetzt wird da</w:t>
      </w:r>
      <w:r w:rsidR="00131B38">
        <w:t>s</w:t>
      </w:r>
      <w:r w:rsidR="00172963">
        <w:t xml:space="preserve"> in</w:t>
      </w:r>
      <w:r w:rsidR="00131B38">
        <w:t xml:space="preserve"> </w:t>
      </w:r>
      <w:r w:rsidR="00172963">
        <w:t xml:space="preserve">dem </w:t>
      </w:r>
      <w:r w:rsidR="00FC7B18">
        <w:t xml:space="preserve">sich ein </w:t>
      </w:r>
      <w:r w:rsidR="00172963">
        <w:t xml:space="preserve">sogenannter </w:t>
      </w:r>
      <w:r w:rsidR="00172963" w:rsidRPr="00A00F78">
        <w:rPr>
          <w:i/>
          <w:iCs/>
        </w:rPr>
        <w:t>Rührfisch</w:t>
      </w:r>
      <w:r w:rsidR="00172963">
        <w:t xml:space="preserve"> als</w:t>
      </w:r>
      <w:r w:rsidR="00131B38">
        <w:t xml:space="preserve"> </w:t>
      </w:r>
      <w:r w:rsidR="00172963">
        <w:t>Dauermagnet in einem sich rotierenden Magnetfeld dreht. Die Rührgeschwindigkeit lässt sich über die Rotationsgeschwindigkeit des Magnetfeldes regeln.</w:t>
      </w:r>
      <w:r w:rsidR="000A27B4">
        <w:t xml:space="preserve"> </w:t>
      </w:r>
    </w:p>
    <w:p w14:paraId="2BFEA5AB" w14:textId="58DA9321" w:rsidR="000951D9" w:rsidRDefault="00172963" w:rsidP="000A27B4">
      <w:pPr>
        <w:spacing w:after="0"/>
      </w:pPr>
      <w:r>
        <w:t xml:space="preserve">Der </w:t>
      </w:r>
      <w:r w:rsidRPr="00A00F78">
        <w:rPr>
          <w:i/>
          <w:iCs/>
        </w:rPr>
        <w:t>Rührfisch</w:t>
      </w:r>
      <w:r>
        <w:t xml:space="preserve"> ist meist mit Kunststoff oder Glas umschlossen, um ihn chemisch inert zu machen und die Reibung zu vermindern. Zusätzlich gibt es </w:t>
      </w:r>
      <w:r w:rsidR="00FC7B18">
        <w:t>ihn</w:t>
      </w:r>
      <w:r>
        <w:t xml:space="preserve"> je nach Anwendung in verschiedenen Größen und Formen.</w:t>
      </w:r>
    </w:p>
    <w:p w14:paraId="0B36B9B0" w14:textId="31934EEC" w:rsidR="00EE2BAF" w:rsidRDefault="00EE2BAF" w:rsidP="00836440">
      <w:pPr>
        <w:pStyle w:val="berschrift3"/>
      </w:pPr>
      <w:r>
        <w:t xml:space="preserve">Laborrührer </w:t>
      </w:r>
      <w:sdt>
        <w:sdtPr>
          <w:alias w:val="To edit, see citavi.com/edit"/>
          <w:tag w:val="CitaviPlaceholder#6cef0f77-7d5f-4fc7-9127-013d93203ac2"/>
          <w:id w:val="-687442374"/>
          <w:placeholder>
            <w:docPart w:val="DefaultPlaceholder_-1854013440"/>
          </w:placeholder>
        </w:sdtPr>
        <w:sdtEndPr/>
        <w:sdtContent>
          <w:r w:rsidR="00CE413C">
            <w:rPr>
              <w:noProof/>
            </w:rPr>
            <w:fldChar w:fldCharType="begin"/>
          </w:r>
          <w:r w:rsidR="005449E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ZGUud2lraXBlZGlhLm9yZy93L2luZGV4LnBocD90aXRsZT1MYWJvcnLDvGhyZXImb2xkaWQ9MTg5NTkwMzY0IiwiVXJpU3RyaW5nIjoiaHR0cHM6Ly9kZS53aWtpcGVkaWEub3JnL3cvaW5kZXgucGhwP3RpdGxlPUxhYm9ycsO8aHJlciZvbGRpZD0xODk1OTAzNj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}</w:instrText>
          </w:r>
          <w:r w:rsidR="00CE413C">
            <w:rPr>
              <w:noProof/>
            </w:rPr>
            <w:fldChar w:fldCharType="separate"/>
          </w:r>
          <w:r w:rsidR="00CB639A">
            <w:rPr>
              <w:noProof/>
            </w:rPr>
            <w:t>[33]</w:t>
          </w:r>
          <w:r w:rsidR="00CE413C">
            <w:rPr>
              <w:noProof/>
            </w:rPr>
            <w:fldChar w:fldCharType="end"/>
          </w:r>
        </w:sdtContent>
      </w:sdt>
    </w:p>
    <w:p w14:paraId="523903E9" w14:textId="65A91B76" w:rsidR="00EE2BAF" w:rsidRDefault="0026624F" w:rsidP="001F1409">
      <w:r>
        <w:rPr>
          <w:noProof/>
        </w:rPr>
        <mc:AlternateContent>
          <mc:Choice Requires="wpg">
            <w:drawing>
              <wp:anchor distT="0" distB="0" distL="114300" distR="114300" simplePos="0" relativeHeight="251743232" behindDoc="0" locked="0" layoutInCell="1" allowOverlap="1" wp14:anchorId="3855FB1F" wp14:editId="319608F2">
                <wp:simplePos x="0" y="0"/>
                <wp:positionH relativeFrom="margin">
                  <wp:posOffset>4622165</wp:posOffset>
                </wp:positionH>
                <wp:positionV relativeFrom="paragraph">
                  <wp:posOffset>125730</wp:posOffset>
                </wp:positionV>
                <wp:extent cx="1238250" cy="1921510"/>
                <wp:effectExtent l="0" t="0" r="0" b="2540"/>
                <wp:wrapSquare wrapText="bothSides"/>
                <wp:docPr id="229" name="Gruppieren 229"/>
                <wp:cNvGraphicFramePr/>
                <a:graphic xmlns:a="http://schemas.openxmlformats.org/drawingml/2006/main">
                  <a:graphicData uri="http://schemas.microsoft.com/office/word/2010/wordprocessingGroup">
                    <wpg:wgp>
                      <wpg:cNvGrpSpPr/>
                      <wpg:grpSpPr>
                        <a:xfrm>
                          <a:off x="0" y="0"/>
                          <a:ext cx="1238250" cy="1921510"/>
                          <a:chOff x="-190747" y="-3599"/>
                          <a:chExt cx="1238250" cy="2005531"/>
                        </a:xfrm>
                      </wpg:grpSpPr>
                      <pic:pic xmlns:pic="http://schemas.openxmlformats.org/drawingml/2006/picture">
                        <pic:nvPicPr>
                          <pic:cNvPr id="227" name="Grafik 227"/>
                          <pic:cNvPicPr>
                            <a:picLocks noChangeAspect="1"/>
                          </pic:cNvPicPr>
                        </pic:nvPicPr>
                        <pic:blipFill>
                          <a:blip r:embed="rId60" cstate="print">
                            <a:extLst>
                              <a:ext uri="{28A0092B-C50C-407E-A947-70E740481C1C}">
                                <a14:useLocalDpi xmlns:a14="http://schemas.microsoft.com/office/drawing/2010/main" val="0"/>
                              </a:ext>
                            </a:extLst>
                          </a:blip>
                          <a:stretch>
                            <a:fillRect/>
                          </a:stretch>
                        </pic:blipFill>
                        <pic:spPr>
                          <a:xfrm>
                            <a:off x="219076" y="-3599"/>
                            <a:ext cx="256946" cy="1781740"/>
                          </a:xfrm>
                          <a:prstGeom prst="rect">
                            <a:avLst/>
                          </a:prstGeom>
                        </pic:spPr>
                      </pic:pic>
                      <wps:wsp>
                        <wps:cNvPr id="228" name="Textfeld 228"/>
                        <wps:cNvSpPr txBox="1"/>
                        <wps:spPr>
                          <a:xfrm>
                            <a:off x="-190747" y="1820957"/>
                            <a:ext cx="1238250" cy="180975"/>
                          </a:xfrm>
                          <a:prstGeom prst="rect">
                            <a:avLst/>
                          </a:prstGeom>
                          <a:solidFill>
                            <a:prstClr val="white"/>
                          </a:solidFill>
                          <a:ln>
                            <a:noFill/>
                          </a:ln>
                        </wps:spPr>
                        <wps:txbx>
                          <w:txbxContent>
                            <w:p w14:paraId="0B7FA5CB" w14:textId="4E19F311" w:rsidR="006262F1" w:rsidRPr="00DF7683" w:rsidRDefault="006262F1" w:rsidP="00175929">
                              <w:pPr>
                                <w:pStyle w:val="Beschriftung"/>
                                <w:rPr>
                                  <w:noProof/>
                                  <w:sz w:val="24"/>
                                  <w:szCs w:val="28"/>
                                </w:rPr>
                              </w:pPr>
                              <w:r>
                                <w:t xml:space="preserve">Abb. </w:t>
                              </w:r>
                              <w:r w:rsidR="008D6E42">
                                <w:fldChar w:fldCharType="begin"/>
                              </w:r>
                              <w:r w:rsidR="008D6E42">
                                <w:instrText xml:space="preserve"> SEQ Abb. \* ARABIC </w:instrText>
                              </w:r>
                              <w:r w:rsidR="008D6E42">
                                <w:fldChar w:fldCharType="separate"/>
                              </w:r>
                              <w:r w:rsidR="00B4490F">
                                <w:rPr>
                                  <w:noProof/>
                                </w:rPr>
                                <w:t>35</w:t>
                              </w:r>
                              <w:r w:rsidR="008D6E42">
                                <w:rPr>
                                  <w:noProof/>
                                </w:rPr>
                                <w:fldChar w:fldCharType="end"/>
                              </w:r>
                              <w:r>
                                <w:t>: Laborrühr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855FB1F" id="Gruppieren 229" o:spid="_x0000_s1065" style="position:absolute;left:0;text-align:left;margin-left:363.95pt;margin-top:9.9pt;width:97.5pt;height:151.3pt;z-index:251743232;mso-position-horizontal-relative:margin;mso-position-vertical-relative:text;mso-width-relative:margin;mso-height-relative:margin" coordorigin="-1907,-35" coordsize="12382,2005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">
                <v:shape id="Grafik 227" o:spid="_x0000_s1066" type="#_x0000_t75" style="position:absolute;left:2190;top:-35;width:2570;height:178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">
                  <v:imagedata r:id="rId61" o:title=""/>
                </v:shape>
                <v:shape id="Textfeld 228" o:spid="_x0000_s1067" type="#_x0000_t202" style="position:absolute;left:-1907;top:18209;width:12382;height:18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" stroked="f">
                  <v:textbox inset="0,0,0,0">
                    <w:txbxContent>
                      <w:p w14:paraId="0B7FA5CB" w14:textId="4E19F311" w:rsidR="006262F1" w:rsidRPr="00DF7683" w:rsidRDefault="006262F1" w:rsidP="00175929">
                        <w:pPr>
                          <w:pStyle w:val="Beschriftung"/>
                          <w:rPr>
                            <w:noProof/>
                            <w:sz w:val="24"/>
                            <w:szCs w:val="28"/>
                          </w:rPr>
                        </w:pPr>
                        <w:r>
                          <w:t xml:space="preserve">Abb. </w:t>
                        </w:r>
                        <w:r w:rsidR="008D6E42">
                          <w:fldChar w:fldCharType="begin"/>
                        </w:r>
                        <w:r w:rsidR="008D6E42">
                          <w:instrText xml:space="preserve"> SEQ Abb. \* ARABIC </w:instrText>
                        </w:r>
                        <w:r w:rsidR="008D6E42">
                          <w:fldChar w:fldCharType="separate"/>
                        </w:r>
                        <w:r w:rsidR="00B4490F">
                          <w:rPr>
                            <w:noProof/>
                          </w:rPr>
                          <w:t>35</w:t>
                        </w:r>
                        <w:r w:rsidR="008D6E42">
                          <w:rPr>
                            <w:noProof/>
                          </w:rPr>
                          <w:fldChar w:fldCharType="end"/>
                        </w:r>
                        <w:r>
                          <w:t>: Laborrührer</w:t>
                        </w:r>
                      </w:p>
                    </w:txbxContent>
                  </v:textbox>
                </v:shape>
                <w10:wrap type="square" anchorx="margin"/>
              </v:group>
            </w:pict>
          </mc:Fallback>
        </mc:AlternateContent>
      </w:r>
      <w:r w:rsidR="00EE2BAF">
        <w:t>Laborrührer sind ebenfalls elektrische Geräte im Labor, welche jedoch vermehrt im verfahrenstechnischen Labor als im chemischen Labor genutzt werden. Sie erfüllen dort im Labormaßstab die Grundoperationen des Lösens,</w:t>
      </w:r>
      <w:r>
        <w:t xml:space="preserve"> </w:t>
      </w:r>
      <w:r w:rsidR="00EE2BAF">
        <w:t>Homogenisierens, Suspendierens oder Begasens. Aber auch für hochviskose Stoffe im chemischen Labor eignet sich ein solcher Rührer. Der Rührantrieb selbst ist mit einer</w:t>
      </w:r>
      <w:r w:rsidR="009715FF">
        <w:t xml:space="preserve"> </w:t>
      </w:r>
      <w:r w:rsidR="00EE2BAF">
        <w:t>Einspannvorrichtung, ähnlich einer Bohrmaschine, versehen. In dieser kann eine Rührwelle mit Rührblatt eingesetzt</w:t>
      </w:r>
      <w:r w:rsidR="005F6909">
        <w:t xml:space="preserve"> </w:t>
      </w:r>
      <w:r w:rsidR="00EE2BAF">
        <w:t>werden.</w:t>
      </w:r>
    </w:p>
    <w:p w14:paraId="607B0393" w14:textId="556A6947" w:rsidR="00854AB8" w:rsidRPr="00232FAF" w:rsidRDefault="00F4687B" w:rsidP="00836440">
      <w:pPr>
        <w:pStyle w:val="berschrift3"/>
      </w:pPr>
      <w:r w:rsidRPr="00232FAF">
        <w:t>Rührer</w:t>
      </w:r>
      <w:r w:rsidR="009715FF">
        <w:t>t</w:t>
      </w:r>
      <w:r w:rsidRPr="00232FAF">
        <w:t>ypen</w:t>
      </w:r>
    </w:p>
    <w:p w14:paraId="5BE552BB" w14:textId="77777777" w:rsidR="0074119F" w:rsidRDefault="00854AB8" w:rsidP="0074119F">
      <w:pPr>
        <w:spacing w:after="0"/>
      </w:pPr>
      <w:r>
        <w:t xml:space="preserve">Je nach Anwendung gibt es verschiedene Rührertypen, um </w:t>
      </w:r>
      <w:r w:rsidR="004E3DAB">
        <w:t>u</w:t>
      </w:r>
      <w:r>
        <w:t>nterschiedliche</w:t>
      </w:r>
      <w:r w:rsidR="004E3DAB">
        <w:t xml:space="preserve"> Aufgaben </w:t>
      </w:r>
      <w:r>
        <w:t>zu</w:t>
      </w:r>
      <w:r w:rsidR="00F4687B">
        <w:t xml:space="preserve"> </w:t>
      </w:r>
      <w:r>
        <w:t>erfüllen. Im chemischen Labor kommen am häufigsten als zylindrische oder ovale Dauermagneten in Form von Rührfischen vor. Dabei werden zylindrische Rührfische hauptsächlich für flache Gefäße, wie Bechergläser oder Erlenmeyerkolben genutzt, während ovale Rührfische vorwiegend für Rundkolben verwendet werden.</w:t>
      </w:r>
      <w:r w:rsidR="005C04E6">
        <w:t xml:space="preserve"> </w:t>
      </w:r>
      <w:r w:rsidR="00472132">
        <w:t xml:space="preserve">Es gibt dennoch weitere Rührfischtypen, welche für spezielle Anwendungen ausgelegt sind, wie beispielsweise ein Kreuzrührfisch. Im </w:t>
      </w:r>
      <w:r w:rsidR="00984A5C">
        <w:t>v</w:t>
      </w:r>
      <w:r w:rsidR="00472132">
        <w:t xml:space="preserve">erfahrenstechnischen Labor finden sich im Vergleich noch einmal deutlich mehr Rührertypen, da diese auch verfahrenstechnische Aufgaben, wie das Suspendieren oder Homogenisieren zu erfüllen haben. Diese werden im Gegensatz zu Rührfischen mit Laborrührer, statt mit Magnetrührern in Rotation versetzt. </w:t>
      </w:r>
    </w:p>
    <w:p w14:paraId="33ECB286" w14:textId="6BEC1B6F" w:rsidR="00472132" w:rsidRDefault="00472132" w:rsidP="0074119F">
      <w:pPr>
        <w:spacing w:after="0"/>
      </w:pPr>
      <w:r>
        <w:lastRenderedPageBreak/>
        <w:t>Typische Rührertypen mit ihrer Förderrichtung und deren Anwendungszwecke finden sich in der folgenden Übersicht:</w:t>
      </w:r>
    </w:p>
    <w:p w14:paraId="72365DF6" w14:textId="786553AB" w:rsidR="000E32A8" w:rsidRDefault="000E32A8" w:rsidP="000E32A8">
      <w:pPr>
        <w:pStyle w:val="Beschriftung"/>
        <w:keepNext/>
      </w:pPr>
      <w:r>
        <w:t xml:space="preserve">Tab.  </w:t>
      </w:r>
      <w:r w:rsidR="008D6E42">
        <w:fldChar w:fldCharType="begin"/>
      </w:r>
      <w:r w:rsidR="008D6E42">
        <w:instrText xml:space="preserve"> SEQ Tab._ \* ARABIC </w:instrText>
      </w:r>
      <w:r w:rsidR="008D6E42">
        <w:fldChar w:fldCharType="separate"/>
      </w:r>
      <w:r w:rsidR="00B4490F">
        <w:rPr>
          <w:noProof/>
        </w:rPr>
        <w:t>3</w:t>
      </w:r>
      <w:r w:rsidR="008D6E42">
        <w:rPr>
          <w:noProof/>
        </w:rPr>
        <w:fldChar w:fldCharType="end"/>
      </w:r>
      <w:r>
        <w:t>: Vergleich von Rührertypen</w:t>
      </w:r>
    </w:p>
    <w:tbl>
      <w:tblPr>
        <w:tblStyle w:val="LatexTabelle"/>
        <w:tblW w:w="5250" w:type="pct"/>
        <w:tblLook w:val="04A0" w:firstRow="1" w:lastRow="0" w:firstColumn="1" w:lastColumn="0" w:noHBand="0" w:noVBand="1"/>
      </w:tblPr>
      <w:tblGrid>
        <w:gridCol w:w="1913"/>
        <w:gridCol w:w="1174"/>
        <w:gridCol w:w="1650"/>
        <w:gridCol w:w="1905"/>
        <w:gridCol w:w="1364"/>
        <w:gridCol w:w="1520"/>
      </w:tblGrid>
      <w:tr w:rsidR="00022424" w14:paraId="3F15802F" w14:textId="77777777" w:rsidTr="00CB37E1">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004" w:type="pct"/>
          </w:tcPr>
          <w:p w14:paraId="2EBB9309" w14:textId="750AF77B" w:rsidR="00C66683" w:rsidRPr="00FC291D" w:rsidRDefault="00CC421C" w:rsidP="00FC291D">
            <w:pPr>
              <w:pStyle w:val="Tabelleberschrift"/>
              <w:rPr>
                <w:b/>
                <w:bCs w:val="0"/>
              </w:rPr>
            </w:pPr>
            <w:r w:rsidRPr="00FC291D">
              <w:rPr>
                <w:b/>
                <w:bCs w:val="0"/>
              </w:rPr>
              <w:t>Rührertypen</w:t>
            </w:r>
          </w:p>
        </w:tc>
        <w:tc>
          <w:tcPr>
            <w:tcW w:w="616" w:type="pct"/>
          </w:tcPr>
          <w:p w14:paraId="6D04916A" w14:textId="122F851C" w:rsidR="00C66683" w:rsidRPr="00FC291D" w:rsidRDefault="00CC421C" w:rsidP="00FC291D">
            <w:pPr>
              <w:pStyle w:val="Tabelleberschrift"/>
              <w:cnfStyle w:val="100000000000" w:firstRow="1" w:lastRow="0" w:firstColumn="0" w:lastColumn="0" w:oddVBand="0" w:evenVBand="0" w:oddHBand="0" w:evenHBand="0" w:firstRowFirstColumn="0" w:firstRowLastColumn="0" w:lastRowFirstColumn="0" w:lastRowLastColumn="0"/>
              <w:rPr>
                <w:b/>
                <w:bCs w:val="0"/>
              </w:rPr>
            </w:pPr>
            <w:r w:rsidRPr="00FC291D">
              <w:rPr>
                <w:b/>
                <w:bCs w:val="0"/>
              </w:rPr>
              <w:t>Propeller</w:t>
            </w:r>
          </w:p>
        </w:tc>
        <w:tc>
          <w:tcPr>
            <w:tcW w:w="866" w:type="pct"/>
          </w:tcPr>
          <w:p w14:paraId="634B84D8" w14:textId="4F245949" w:rsidR="00C66683" w:rsidRPr="00FC291D" w:rsidRDefault="00CC421C" w:rsidP="00FC291D">
            <w:pPr>
              <w:pStyle w:val="Tabelleberschrift"/>
              <w:cnfStyle w:val="100000000000" w:firstRow="1" w:lastRow="0" w:firstColumn="0" w:lastColumn="0" w:oddVBand="0" w:evenVBand="0" w:oddHBand="0" w:evenHBand="0" w:firstRowFirstColumn="0" w:firstRowLastColumn="0" w:lastRowFirstColumn="0" w:lastRowLastColumn="0"/>
              <w:rPr>
                <w:b/>
                <w:bCs w:val="0"/>
              </w:rPr>
            </w:pPr>
            <w:r w:rsidRPr="00FC291D">
              <w:rPr>
                <w:b/>
                <w:bCs w:val="0"/>
              </w:rPr>
              <w:t>Scheibenrührer</w:t>
            </w:r>
          </w:p>
        </w:tc>
        <w:tc>
          <w:tcPr>
            <w:tcW w:w="1000" w:type="pct"/>
          </w:tcPr>
          <w:p w14:paraId="63343DB0" w14:textId="56F411A5" w:rsidR="00C66683" w:rsidRPr="00FC291D" w:rsidRDefault="00CC421C" w:rsidP="00FC291D">
            <w:pPr>
              <w:pStyle w:val="Tabelleberschrift"/>
              <w:cnfStyle w:val="100000000000" w:firstRow="1" w:lastRow="0" w:firstColumn="0" w:lastColumn="0" w:oddVBand="0" w:evenVBand="0" w:oddHBand="0" w:evenHBand="0" w:firstRowFirstColumn="0" w:firstRowLastColumn="0" w:lastRowFirstColumn="0" w:lastRowLastColumn="0"/>
              <w:rPr>
                <w:b/>
                <w:bCs w:val="0"/>
              </w:rPr>
            </w:pPr>
            <w:r w:rsidRPr="00FC291D">
              <w:rPr>
                <w:b/>
                <w:bCs w:val="0"/>
              </w:rPr>
              <w:t>Schrägblattrührer</w:t>
            </w:r>
          </w:p>
        </w:tc>
        <w:tc>
          <w:tcPr>
            <w:tcW w:w="716" w:type="pct"/>
          </w:tcPr>
          <w:p w14:paraId="662F865E" w14:textId="1135B230" w:rsidR="00C66683" w:rsidRPr="00FC291D" w:rsidRDefault="00CC421C" w:rsidP="00FC291D">
            <w:pPr>
              <w:pStyle w:val="Tabelleberschrift"/>
              <w:cnfStyle w:val="100000000000" w:firstRow="1" w:lastRow="0" w:firstColumn="0" w:lastColumn="0" w:oddVBand="0" w:evenVBand="0" w:oddHBand="0" w:evenHBand="0" w:firstRowFirstColumn="0" w:firstRowLastColumn="0" w:lastRowFirstColumn="0" w:lastRowLastColumn="0"/>
              <w:rPr>
                <w:b/>
                <w:bCs w:val="0"/>
              </w:rPr>
            </w:pPr>
            <w:r w:rsidRPr="00FC291D">
              <w:rPr>
                <w:b/>
                <w:bCs w:val="0"/>
              </w:rPr>
              <w:t>Ankerrührer</w:t>
            </w:r>
          </w:p>
        </w:tc>
        <w:tc>
          <w:tcPr>
            <w:tcW w:w="798" w:type="pct"/>
          </w:tcPr>
          <w:p w14:paraId="4842A089" w14:textId="0D5A26B9" w:rsidR="00C66683" w:rsidRPr="00FC291D" w:rsidRDefault="00CC421C" w:rsidP="00FC291D">
            <w:pPr>
              <w:pStyle w:val="Tabelleberschrift"/>
              <w:cnfStyle w:val="100000000000" w:firstRow="1" w:lastRow="0" w:firstColumn="0" w:lastColumn="0" w:oddVBand="0" w:evenVBand="0" w:oddHBand="0" w:evenHBand="0" w:firstRowFirstColumn="0" w:firstRowLastColumn="0" w:lastRowFirstColumn="0" w:lastRowLastColumn="0"/>
              <w:rPr>
                <w:b/>
                <w:bCs w:val="0"/>
              </w:rPr>
            </w:pPr>
            <w:r w:rsidRPr="00FC291D">
              <w:rPr>
                <w:b/>
                <w:bCs w:val="0"/>
              </w:rPr>
              <w:t>Wendelrührer</w:t>
            </w:r>
          </w:p>
        </w:tc>
      </w:tr>
      <w:tr w:rsidR="00022424" w14:paraId="618BFD88" w14:textId="77777777" w:rsidTr="00CB37E1">
        <w:trPr>
          <w:trHeight w:val="20"/>
        </w:trPr>
        <w:tc>
          <w:tcPr>
            <w:cnfStyle w:val="001000000000" w:firstRow="0" w:lastRow="0" w:firstColumn="1" w:lastColumn="0" w:oddVBand="0" w:evenVBand="0" w:oddHBand="0" w:evenHBand="0" w:firstRowFirstColumn="0" w:firstRowLastColumn="0" w:lastRowFirstColumn="0" w:lastRowLastColumn="0"/>
            <w:tcW w:w="1004" w:type="pct"/>
          </w:tcPr>
          <w:p w14:paraId="36E371CD" w14:textId="589ECCDA" w:rsidR="00A33CAB" w:rsidRPr="00AF5936" w:rsidRDefault="00AE7B05" w:rsidP="00AF5936">
            <w:pPr>
              <w:pStyle w:val="Tabelleberschrift"/>
            </w:pPr>
            <w:r w:rsidRPr="00BB0509">
              <w:t>Bilder</w:t>
            </w:r>
          </w:p>
        </w:tc>
        <w:tc>
          <w:tcPr>
            <w:tcW w:w="616" w:type="pct"/>
          </w:tcPr>
          <w:p w14:paraId="4E91A06F" w14:textId="79812A76" w:rsidR="00C66683" w:rsidRDefault="00022424" w:rsidP="008F6FE7">
            <w:pPr>
              <w:pStyle w:val="TabelleText"/>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6B46EDEC" wp14:editId="7732BEF8">
                  <wp:extent cx="572400" cy="612000"/>
                  <wp:effectExtent l="0" t="0" r="0" b="0"/>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rafik 34"/>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72400" cy="612000"/>
                          </a:xfrm>
                          <a:prstGeom prst="rect">
                            <a:avLst/>
                          </a:prstGeom>
                        </pic:spPr>
                      </pic:pic>
                    </a:graphicData>
                  </a:graphic>
                </wp:inline>
              </w:drawing>
            </w:r>
          </w:p>
        </w:tc>
        <w:tc>
          <w:tcPr>
            <w:tcW w:w="866" w:type="pct"/>
          </w:tcPr>
          <w:p w14:paraId="43C4AFCB" w14:textId="6914E5EA" w:rsidR="00C66683" w:rsidRDefault="00022424" w:rsidP="008F6FE7">
            <w:pPr>
              <w:pStyle w:val="TabelleText"/>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61C51E3E" wp14:editId="70D5389C">
                  <wp:extent cx="698400" cy="651600"/>
                  <wp:effectExtent l="0" t="0" r="6985" b="0"/>
                  <wp:docPr id="35" name="Grafik 3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Grafik 35" descr="Ein Bild, das Text enthält.&#10;&#10;Automatisch generierte Beschreibu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698400" cy="651600"/>
                          </a:xfrm>
                          <a:prstGeom prst="rect">
                            <a:avLst/>
                          </a:prstGeom>
                        </pic:spPr>
                      </pic:pic>
                    </a:graphicData>
                  </a:graphic>
                </wp:inline>
              </w:drawing>
            </w:r>
          </w:p>
        </w:tc>
        <w:tc>
          <w:tcPr>
            <w:tcW w:w="1000" w:type="pct"/>
          </w:tcPr>
          <w:p w14:paraId="6B98E70B" w14:textId="17088085" w:rsidR="00C66683" w:rsidRDefault="00450D88" w:rsidP="008F6FE7">
            <w:pPr>
              <w:pStyle w:val="TabelleText"/>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3C373F2A" wp14:editId="3EE9B714">
                  <wp:extent cx="676800" cy="666000"/>
                  <wp:effectExtent l="0" t="0" r="0" b="127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Grafik 49"/>
                          <pic:cNvPicPr/>
                        </pic:nvPicPr>
                        <pic:blipFill>
                          <a:blip r:embed="rId64" cstate="print">
                            <a:extLst>
                              <a:ext uri="{28A0092B-C50C-407E-A947-70E740481C1C}">
                                <a14:useLocalDpi xmlns:a14="http://schemas.microsoft.com/office/drawing/2010/main" val="0"/>
                              </a:ext>
                            </a:extLst>
                          </a:blip>
                          <a:stretch>
                            <a:fillRect/>
                          </a:stretch>
                        </pic:blipFill>
                        <pic:spPr>
                          <a:xfrm>
                            <a:off x="0" y="0"/>
                            <a:ext cx="676800" cy="666000"/>
                          </a:xfrm>
                          <a:prstGeom prst="rect">
                            <a:avLst/>
                          </a:prstGeom>
                        </pic:spPr>
                      </pic:pic>
                    </a:graphicData>
                  </a:graphic>
                </wp:inline>
              </w:drawing>
            </w:r>
          </w:p>
        </w:tc>
        <w:tc>
          <w:tcPr>
            <w:tcW w:w="716" w:type="pct"/>
          </w:tcPr>
          <w:p w14:paraId="63E48B34" w14:textId="74C6F2B6" w:rsidR="00C66683" w:rsidRDefault="00E36BCA" w:rsidP="008F6FE7">
            <w:pPr>
              <w:pStyle w:val="TabelleText"/>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0F5A21A3" wp14:editId="27213E3A">
                  <wp:extent cx="493200" cy="648000"/>
                  <wp:effectExtent l="0" t="0" r="2540" b="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Grafik 59"/>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93200" cy="648000"/>
                          </a:xfrm>
                          <a:prstGeom prst="rect">
                            <a:avLst/>
                          </a:prstGeom>
                        </pic:spPr>
                      </pic:pic>
                    </a:graphicData>
                  </a:graphic>
                </wp:inline>
              </w:drawing>
            </w:r>
          </w:p>
        </w:tc>
        <w:tc>
          <w:tcPr>
            <w:tcW w:w="798" w:type="pct"/>
          </w:tcPr>
          <w:p w14:paraId="51BD2D9F" w14:textId="462F2AC8" w:rsidR="00C66683" w:rsidRDefault="008F6FE7" w:rsidP="008F6FE7">
            <w:pPr>
              <w:pStyle w:val="TabelleText"/>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1A891193" wp14:editId="415D073E">
                  <wp:extent cx="446400" cy="723600"/>
                  <wp:effectExtent l="0" t="0" r="0" b="635"/>
                  <wp:docPr id="220" name="Grafik 220" descr="Ein Bild, das Text, Sitz, Stuhl, Vektorgrafike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 name="Grafik 220" descr="Ein Bild, das Text, Sitz, Stuhl, Vektorgrafiken enthält.&#10;&#10;Automatisch generierte Beschreibu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46400" cy="723600"/>
                          </a:xfrm>
                          <a:prstGeom prst="rect">
                            <a:avLst/>
                          </a:prstGeom>
                        </pic:spPr>
                      </pic:pic>
                    </a:graphicData>
                  </a:graphic>
                </wp:inline>
              </w:drawing>
            </w:r>
          </w:p>
        </w:tc>
      </w:tr>
      <w:tr w:rsidR="008F6FE7" w14:paraId="0D0D8259" w14:textId="77777777" w:rsidTr="00835CD9">
        <w:trPr>
          <w:trHeight w:val="397"/>
        </w:trPr>
        <w:tc>
          <w:tcPr>
            <w:cnfStyle w:val="001000000000" w:firstRow="0" w:lastRow="0" w:firstColumn="1" w:lastColumn="0" w:oddVBand="0" w:evenVBand="0" w:oddHBand="0" w:evenHBand="0" w:firstRowFirstColumn="0" w:firstRowLastColumn="0" w:lastRowFirstColumn="0" w:lastRowLastColumn="0"/>
            <w:tcW w:w="1004" w:type="pct"/>
            <w:tcBorders>
              <w:bottom w:val="single" w:sz="4" w:space="0" w:color="auto"/>
            </w:tcBorders>
          </w:tcPr>
          <w:p w14:paraId="528A4344" w14:textId="28DC11A6" w:rsidR="00C66683" w:rsidRPr="00AF5936" w:rsidRDefault="00C4536C" w:rsidP="00AF5936">
            <w:pPr>
              <w:pStyle w:val="Tabelleberschrift"/>
            </w:pPr>
            <w:r w:rsidRPr="00AF5936">
              <w:t>Fördereinrichtung</w:t>
            </w:r>
          </w:p>
        </w:tc>
        <w:tc>
          <w:tcPr>
            <w:tcW w:w="616" w:type="pct"/>
            <w:tcBorders>
              <w:bottom w:val="single" w:sz="4" w:space="0" w:color="auto"/>
            </w:tcBorders>
          </w:tcPr>
          <w:p w14:paraId="1D436105" w14:textId="307AC663" w:rsidR="00C66683" w:rsidRPr="009445B1" w:rsidRDefault="00752ABE" w:rsidP="009445B1">
            <w:pPr>
              <w:pStyle w:val="TabelleText"/>
              <w:cnfStyle w:val="000000000000" w:firstRow="0" w:lastRow="0" w:firstColumn="0" w:lastColumn="0" w:oddVBand="0" w:evenVBand="0" w:oddHBand="0" w:evenHBand="0" w:firstRowFirstColumn="0" w:firstRowLastColumn="0" w:lastRowFirstColumn="0" w:lastRowLastColumn="0"/>
            </w:pPr>
            <w:r w:rsidRPr="009445B1">
              <w:t>axial</w:t>
            </w:r>
          </w:p>
        </w:tc>
        <w:tc>
          <w:tcPr>
            <w:tcW w:w="866" w:type="pct"/>
            <w:tcBorders>
              <w:bottom w:val="single" w:sz="4" w:space="0" w:color="auto"/>
            </w:tcBorders>
          </w:tcPr>
          <w:p w14:paraId="3CEDC413" w14:textId="25A03FB8" w:rsidR="00C66683" w:rsidRPr="009445B1" w:rsidRDefault="00752ABE" w:rsidP="009445B1">
            <w:pPr>
              <w:pStyle w:val="TabelleText"/>
              <w:cnfStyle w:val="000000000000" w:firstRow="0" w:lastRow="0" w:firstColumn="0" w:lastColumn="0" w:oddVBand="0" w:evenVBand="0" w:oddHBand="0" w:evenHBand="0" w:firstRowFirstColumn="0" w:firstRowLastColumn="0" w:lastRowFirstColumn="0" w:lastRowLastColumn="0"/>
            </w:pPr>
            <w:r w:rsidRPr="009445B1">
              <w:t>radial</w:t>
            </w:r>
          </w:p>
        </w:tc>
        <w:tc>
          <w:tcPr>
            <w:tcW w:w="1000" w:type="pct"/>
            <w:tcBorders>
              <w:bottom w:val="single" w:sz="4" w:space="0" w:color="auto"/>
            </w:tcBorders>
          </w:tcPr>
          <w:p w14:paraId="0887DCC8" w14:textId="017E9038" w:rsidR="00C66683" w:rsidRPr="009445B1" w:rsidRDefault="00752ABE" w:rsidP="009445B1">
            <w:pPr>
              <w:pStyle w:val="TabelleText"/>
              <w:cnfStyle w:val="000000000000" w:firstRow="0" w:lastRow="0" w:firstColumn="0" w:lastColumn="0" w:oddVBand="0" w:evenVBand="0" w:oddHBand="0" w:evenHBand="0" w:firstRowFirstColumn="0" w:firstRowLastColumn="0" w:lastRowFirstColumn="0" w:lastRowLastColumn="0"/>
            </w:pPr>
            <w:r w:rsidRPr="009445B1">
              <w:t>axial/radial</w:t>
            </w:r>
          </w:p>
        </w:tc>
        <w:tc>
          <w:tcPr>
            <w:tcW w:w="716" w:type="pct"/>
            <w:tcBorders>
              <w:bottom w:val="single" w:sz="4" w:space="0" w:color="auto"/>
            </w:tcBorders>
          </w:tcPr>
          <w:p w14:paraId="5F2D89E5" w14:textId="63C3576C" w:rsidR="00C66683" w:rsidRPr="009445B1" w:rsidRDefault="00752ABE" w:rsidP="009445B1">
            <w:pPr>
              <w:pStyle w:val="TabelleText"/>
              <w:cnfStyle w:val="000000000000" w:firstRow="0" w:lastRow="0" w:firstColumn="0" w:lastColumn="0" w:oddVBand="0" w:evenVBand="0" w:oddHBand="0" w:evenHBand="0" w:firstRowFirstColumn="0" w:firstRowLastColumn="0" w:lastRowFirstColumn="0" w:lastRowLastColumn="0"/>
            </w:pPr>
            <w:r w:rsidRPr="009445B1">
              <w:t>radial</w:t>
            </w:r>
          </w:p>
        </w:tc>
        <w:tc>
          <w:tcPr>
            <w:tcW w:w="798" w:type="pct"/>
            <w:tcBorders>
              <w:bottom w:val="single" w:sz="4" w:space="0" w:color="auto"/>
            </w:tcBorders>
          </w:tcPr>
          <w:p w14:paraId="710FFA98" w14:textId="6721F26B" w:rsidR="00C66683" w:rsidRPr="009445B1" w:rsidRDefault="00752ABE" w:rsidP="009445B1">
            <w:pPr>
              <w:pStyle w:val="TabelleText"/>
              <w:cnfStyle w:val="000000000000" w:firstRow="0" w:lastRow="0" w:firstColumn="0" w:lastColumn="0" w:oddVBand="0" w:evenVBand="0" w:oddHBand="0" w:evenHBand="0" w:firstRowFirstColumn="0" w:firstRowLastColumn="0" w:lastRowFirstColumn="0" w:lastRowLastColumn="0"/>
            </w:pPr>
            <w:r w:rsidRPr="009445B1">
              <w:t>axial</w:t>
            </w:r>
          </w:p>
        </w:tc>
      </w:tr>
      <w:tr w:rsidR="009A34E1" w14:paraId="4C9ECB1A" w14:textId="77777777" w:rsidTr="00835CD9">
        <w:trPr>
          <w:trHeight w:val="397"/>
        </w:trPr>
        <w:tc>
          <w:tcPr>
            <w:cnfStyle w:val="001000000000" w:firstRow="0" w:lastRow="0" w:firstColumn="1" w:lastColumn="0" w:oddVBand="0" w:evenVBand="0" w:oddHBand="0" w:evenHBand="0" w:firstRowFirstColumn="0" w:firstRowLastColumn="0" w:lastRowFirstColumn="0" w:lastRowLastColumn="0"/>
            <w:tcW w:w="1004" w:type="pct"/>
            <w:tcBorders>
              <w:bottom w:val="nil"/>
              <w:right w:val="single" w:sz="4" w:space="0" w:color="auto"/>
            </w:tcBorders>
          </w:tcPr>
          <w:p w14:paraId="5A4E3DD0" w14:textId="07E775CD" w:rsidR="002C386E" w:rsidRPr="00AF5936" w:rsidRDefault="002C386E" w:rsidP="00AF5936">
            <w:pPr>
              <w:pStyle w:val="Tabelleberschrift"/>
            </w:pPr>
            <w:r w:rsidRPr="00AF5936">
              <w:t>Rühraufgaben</w:t>
            </w:r>
          </w:p>
        </w:tc>
        <w:tc>
          <w:tcPr>
            <w:tcW w:w="616" w:type="pct"/>
            <w:tcBorders>
              <w:left w:val="single" w:sz="4" w:space="0" w:color="auto"/>
              <w:bottom w:val="nil"/>
              <w:right w:val="single" w:sz="4" w:space="0" w:color="auto"/>
            </w:tcBorders>
          </w:tcPr>
          <w:p w14:paraId="06A63839" w14:textId="77777777" w:rsidR="00C66683" w:rsidRDefault="00C66683" w:rsidP="0093345F">
            <w:pPr>
              <w:pStyle w:val="TabelleText"/>
              <w:cnfStyle w:val="000000000000" w:firstRow="0" w:lastRow="0" w:firstColumn="0" w:lastColumn="0" w:oddVBand="0" w:evenVBand="0" w:oddHBand="0" w:evenHBand="0" w:firstRowFirstColumn="0" w:firstRowLastColumn="0" w:lastRowFirstColumn="0" w:lastRowLastColumn="0"/>
            </w:pPr>
          </w:p>
        </w:tc>
        <w:tc>
          <w:tcPr>
            <w:tcW w:w="866" w:type="pct"/>
            <w:tcBorders>
              <w:left w:val="single" w:sz="4" w:space="0" w:color="auto"/>
              <w:bottom w:val="nil"/>
              <w:right w:val="single" w:sz="4" w:space="0" w:color="auto"/>
            </w:tcBorders>
          </w:tcPr>
          <w:p w14:paraId="31C78626" w14:textId="77777777" w:rsidR="00C66683" w:rsidRDefault="00C66683" w:rsidP="0093345F">
            <w:pPr>
              <w:pStyle w:val="TabelleText"/>
              <w:cnfStyle w:val="000000000000" w:firstRow="0" w:lastRow="0" w:firstColumn="0" w:lastColumn="0" w:oddVBand="0" w:evenVBand="0" w:oddHBand="0" w:evenHBand="0" w:firstRowFirstColumn="0" w:firstRowLastColumn="0" w:lastRowFirstColumn="0" w:lastRowLastColumn="0"/>
            </w:pPr>
          </w:p>
        </w:tc>
        <w:tc>
          <w:tcPr>
            <w:tcW w:w="1000" w:type="pct"/>
            <w:tcBorders>
              <w:left w:val="single" w:sz="4" w:space="0" w:color="auto"/>
              <w:bottom w:val="nil"/>
              <w:right w:val="single" w:sz="4" w:space="0" w:color="auto"/>
            </w:tcBorders>
          </w:tcPr>
          <w:p w14:paraId="4E72366C" w14:textId="77777777" w:rsidR="00C66683" w:rsidRDefault="00C66683" w:rsidP="0093345F">
            <w:pPr>
              <w:pStyle w:val="TabelleText"/>
              <w:cnfStyle w:val="000000000000" w:firstRow="0" w:lastRow="0" w:firstColumn="0" w:lastColumn="0" w:oddVBand="0" w:evenVBand="0" w:oddHBand="0" w:evenHBand="0" w:firstRowFirstColumn="0" w:firstRowLastColumn="0" w:lastRowFirstColumn="0" w:lastRowLastColumn="0"/>
            </w:pPr>
          </w:p>
        </w:tc>
        <w:tc>
          <w:tcPr>
            <w:tcW w:w="716" w:type="pct"/>
            <w:tcBorders>
              <w:left w:val="single" w:sz="4" w:space="0" w:color="auto"/>
              <w:bottom w:val="nil"/>
              <w:right w:val="single" w:sz="4" w:space="0" w:color="auto"/>
            </w:tcBorders>
          </w:tcPr>
          <w:p w14:paraId="0E9EA62D" w14:textId="77777777" w:rsidR="00C66683" w:rsidRDefault="00C66683" w:rsidP="0093345F">
            <w:pPr>
              <w:pStyle w:val="TabelleText"/>
              <w:cnfStyle w:val="000000000000" w:firstRow="0" w:lastRow="0" w:firstColumn="0" w:lastColumn="0" w:oddVBand="0" w:evenVBand="0" w:oddHBand="0" w:evenHBand="0" w:firstRowFirstColumn="0" w:firstRowLastColumn="0" w:lastRowFirstColumn="0" w:lastRowLastColumn="0"/>
            </w:pPr>
          </w:p>
        </w:tc>
        <w:tc>
          <w:tcPr>
            <w:tcW w:w="798" w:type="pct"/>
            <w:tcBorders>
              <w:left w:val="single" w:sz="4" w:space="0" w:color="auto"/>
              <w:bottom w:val="nil"/>
              <w:right w:val="nil"/>
            </w:tcBorders>
          </w:tcPr>
          <w:p w14:paraId="7759D71F" w14:textId="77777777" w:rsidR="00C66683" w:rsidRDefault="00C66683" w:rsidP="0093345F">
            <w:pPr>
              <w:pStyle w:val="TabelleText"/>
              <w:cnfStyle w:val="000000000000" w:firstRow="0" w:lastRow="0" w:firstColumn="0" w:lastColumn="0" w:oddVBand="0" w:evenVBand="0" w:oddHBand="0" w:evenHBand="0" w:firstRowFirstColumn="0" w:firstRowLastColumn="0" w:lastRowFirstColumn="0" w:lastRowLastColumn="0"/>
            </w:pPr>
          </w:p>
        </w:tc>
      </w:tr>
      <w:tr w:rsidR="009A34E1" w14:paraId="16C121D1" w14:textId="77777777" w:rsidTr="00835CD9">
        <w:trPr>
          <w:trHeight w:val="397"/>
        </w:trPr>
        <w:tc>
          <w:tcPr>
            <w:cnfStyle w:val="001000000000" w:firstRow="0" w:lastRow="0" w:firstColumn="1" w:lastColumn="0" w:oddVBand="0" w:evenVBand="0" w:oddHBand="0" w:evenHBand="0" w:firstRowFirstColumn="0" w:firstRowLastColumn="0" w:lastRowFirstColumn="0" w:lastRowLastColumn="0"/>
            <w:tcW w:w="1004" w:type="pct"/>
            <w:tcBorders>
              <w:top w:val="nil"/>
              <w:bottom w:val="nil"/>
              <w:right w:val="single" w:sz="4" w:space="0" w:color="auto"/>
            </w:tcBorders>
          </w:tcPr>
          <w:p w14:paraId="20AC034C" w14:textId="78F35922" w:rsidR="00420DD0" w:rsidRPr="00420DD0" w:rsidRDefault="00420DD0" w:rsidP="00FC291D">
            <w:pPr>
              <w:pStyle w:val="TabelleText"/>
            </w:pPr>
            <w:r w:rsidRPr="006C2074">
              <w:t>Homogenisieren</w:t>
            </w:r>
          </w:p>
        </w:tc>
        <w:tc>
          <w:tcPr>
            <w:tcW w:w="616" w:type="pct"/>
            <w:tcBorders>
              <w:top w:val="nil"/>
              <w:left w:val="single" w:sz="4" w:space="0" w:color="auto"/>
              <w:bottom w:val="nil"/>
              <w:right w:val="single" w:sz="4" w:space="0" w:color="auto"/>
            </w:tcBorders>
          </w:tcPr>
          <w:p w14:paraId="02074DAC" w14:textId="017C1C57" w:rsidR="00420DD0" w:rsidRDefault="00270380" w:rsidP="0093345F">
            <w:pPr>
              <w:pStyle w:val="TabelleText"/>
              <w:cnfStyle w:val="000000000000" w:firstRow="0" w:lastRow="0" w:firstColumn="0" w:lastColumn="0" w:oddVBand="0" w:evenVBand="0" w:oddHBand="0" w:evenHBand="0" w:firstRowFirstColumn="0" w:firstRowLastColumn="0" w:lastRowFirstColumn="0" w:lastRowLastColumn="0"/>
            </w:pPr>
            <w:r>
              <w:t>+</w:t>
            </w:r>
          </w:p>
        </w:tc>
        <w:tc>
          <w:tcPr>
            <w:tcW w:w="866" w:type="pct"/>
            <w:tcBorders>
              <w:top w:val="nil"/>
              <w:left w:val="single" w:sz="4" w:space="0" w:color="auto"/>
              <w:bottom w:val="nil"/>
              <w:right w:val="single" w:sz="4" w:space="0" w:color="auto"/>
            </w:tcBorders>
          </w:tcPr>
          <w:p w14:paraId="6D3B6D27" w14:textId="754E3B6D" w:rsidR="00420DD0" w:rsidRDefault="00270380" w:rsidP="0093345F">
            <w:pPr>
              <w:pStyle w:val="TabelleText"/>
              <w:cnfStyle w:val="000000000000" w:firstRow="0" w:lastRow="0" w:firstColumn="0" w:lastColumn="0" w:oddVBand="0" w:evenVBand="0" w:oddHBand="0" w:evenHBand="0" w:firstRowFirstColumn="0" w:firstRowLastColumn="0" w:lastRowFirstColumn="0" w:lastRowLastColumn="0"/>
            </w:pPr>
            <w:r>
              <w:t>(+)</w:t>
            </w:r>
          </w:p>
        </w:tc>
        <w:tc>
          <w:tcPr>
            <w:tcW w:w="1000" w:type="pct"/>
            <w:tcBorders>
              <w:top w:val="nil"/>
              <w:left w:val="single" w:sz="4" w:space="0" w:color="auto"/>
              <w:bottom w:val="nil"/>
              <w:right w:val="single" w:sz="4" w:space="0" w:color="auto"/>
            </w:tcBorders>
          </w:tcPr>
          <w:p w14:paraId="1BD75311" w14:textId="554ABB0F" w:rsidR="00420DD0" w:rsidRDefault="00270380" w:rsidP="0093345F">
            <w:pPr>
              <w:pStyle w:val="TabelleText"/>
              <w:cnfStyle w:val="000000000000" w:firstRow="0" w:lastRow="0" w:firstColumn="0" w:lastColumn="0" w:oddVBand="0" w:evenVBand="0" w:oddHBand="0" w:evenHBand="0" w:firstRowFirstColumn="0" w:firstRowLastColumn="0" w:lastRowFirstColumn="0" w:lastRowLastColumn="0"/>
            </w:pPr>
            <w:r>
              <w:t>+</w:t>
            </w:r>
          </w:p>
        </w:tc>
        <w:tc>
          <w:tcPr>
            <w:tcW w:w="716" w:type="pct"/>
            <w:tcBorders>
              <w:top w:val="nil"/>
              <w:left w:val="single" w:sz="4" w:space="0" w:color="auto"/>
              <w:bottom w:val="nil"/>
              <w:right w:val="single" w:sz="4" w:space="0" w:color="auto"/>
            </w:tcBorders>
          </w:tcPr>
          <w:p w14:paraId="2E9A768A" w14:textId="77777777" w:rsidR="00420DD0" w:rsidRDefault="00420DD0" w:rsidP="0093345F">
            <w:pPr>
              <w:pStyle w:val="TabelleText"/>
              <w:cnfStyle w:val="000000000000" w:firstRow="0" w:lastRow="0" w:firstColumn="0" w:lastColumn="0" w:oddVBand="0" w:evenVBand="0" w:oddHBand="0" w:evenHBand="0" w:firstRowFirstColumn="0" w:firstRowLastColumn="0" w:lastRowFirstColumn="0" w:lastRowLastColumn="0"/>
            </w:pPr>
          </w:p>
        </w:tc>
        <w:tc>
          <w:tcPr>
            <w:tcW w:w="798" w:type="pct"/>
            <w:tcBorders>
              <w:top w:val="nil"/>
              <w:left w:val="single" w:sz="4" w:space="0" w:color="auto"/>
              <w:bottom w:val="nil"/>
              <w:right w:val="nil"/>
            </w:tcBorders>
          </w:tcPr>
          <w:p w14:paraId="76C24AEB" w14:textId="2EF70F08" w:rsidR="00420DD0" w:rsidRDefault="00270380" w:rsidP="0093345F">
            <w:pPr>
              <w:pStyle w:val="TabelleText"/>
              <w:cnfStyle w:val="000000000000" w:firstRow="0" w:lastRow="0" w:firstColumn="0" w:lastColumn="0" w:oddVBand="0" w:evenVBand="0" w:oddHBand="0" w:evenHBand="0" w:firstRowFirstColumn="0" w:firstRowLastColumn="0" w:lastRowFirstColumn="0" w:lastRowLastColumn="0"/>
            </w:pPr>
            <w:r>
              <w:t>+</w:t>
            </w:r>
          </w:p>
        </w:tc>
      </w:tr>
      <w:tr w:rsidR="00E36BCA" w14:paraId="1E3E816F" w14:textId="77777777" w:rsidTr="00835CD9">
        <w:trPr>
          <w:trHeight w:val="397"/>
        </w:trPr>
        <w:tc>
          <w:tcPr>
            <w:cnfStyle w:val="001000000000" w:firstRow="0" w:lastRow="0" w:firstColumn="1" w:lastColumn="0" w:oddVBand="0" w:evenVBand="0" w:oddHBand="0" w:evenHBand="0" w:firstRowFirstColumn="0" w:firstRowLastColumn="0" w:lastRowFirstColumn="0" w:lastRowLastColumn="0"/>
            <w:tcW w:w="1004" w:type="pct"/>
            <w:tcBorders>
              <w:top w:val="nil"/>
              <w:bottom w:val="nil"/>
              <w:right w:val="single" w:sz="4" w:space="0" w:color="auto"/>
            </w:tcBorders>
          </w:tcPr>
          <w:p w14:paraId="7917F521" w14:textId="43F531F4" w:rsidR="00847AAD" w:rsidRPr="006C2074" w:rsidRDefault="00847AAD" w:rsidP="00FC291D">
            <w:pPr>
              <w:pStyle w:val="TabelleText"/>
            </w:pPr>
            <w:r>
              <w:t>Suspendieren</w:t>
            </w:r>
          </w:p>
        </w:tc>
        <w:tc>
          <w:tcPr>
            <w:tcW w:w="616" w:type="pct"/>
            <w:tcBorders>
              <w:top w:val="nil"/>
              <w:left w:val="single" w:sz="4" w:space="0" w:color="auto"/>
              <w:bottom w:val="nil"/>
              <w:right w:val="single" w:sz="4" w:space="0" w:color="auto"/>
            </w:tcBorders>
          </w:tcPr>
          <w:p w14:paraId="2723EC86" w14:textId="308A462B" w:rsidR="00847AAD" w:rsidRDefault="00847AAD" w:rsidP="0093345F">
            <w:pPr>
              <w:pStyle w:val="TabelleText"/>
              <w:cnfStyle w:val="000000000000" w:firstRow="0" w:lastRow="0" w:firstColumn="0" w:lastColumn="0" w:oddVBand="0" w:evenVBand="0" w:oddHBand="0" w:evenHBand="0" w:firstRowFirstColumn="0" w:firstRowLastColumn="0" w:lastRowFirstColumn="0" w:lastRowLastColumn="0"/>
            </w:pPr>
            <w:r>
              <w:t>+</w:t>
            </w:r>
          </w:p>
        </w:tc>
        <w:tc>
          <w:tcPr>
            <w:tcW w:w="866" w:type="pct"/>
            <w:tcBorders>
              <w:top w:val="nil"/>
              <w:left w:val="single" w:sz="4" w:space="0" w:color="auto"/>
              <w:bottom w:val="nil"/>
              <w:right w:val="single" w:sz="4" w:space="0" w:color="auto"/>
            </w:tcBorders>
          </w:tcPr>
          <w:p w14:paraId="28359C22" w14:textId="77777777" w:rsidR="00847AAD" w:rsidRDefault="00847AAD" w:rsidP="0093345F">
            <w:pPr>
              <w:pStyle w:val="TabelleText"/>
              <w:cnfStyle w:val="000000000000" w:firstRow="0" w:lastRow="0" w:firstColumn="0" w:lastColumn="0" w:oddVBand="0" w:evenVBand="0" w:oddHBand="0" w:evenHBand="0" w:firstRowFirstColumn="0" w:firstRowLastColumn="0" w:lastRowFirstColumn="0" w:lastRowLastColumn="0"/>
            </w:pPr>
          </w:p>
        </w:tc>
        <w:tc>
          <w:tcPr>
            <w:tcW w:w="1000" w:type="pct"/>
            <w:tcBorders>
              <w:top w:val="nil"/>
              <w:left w:val="single" w:sz="4" w:space="0" w:color="auto"/>
              <w:bottom w:val="nil"/>
              <w:right w:val="single" w:sz="4" w:space="0" w:color="auto"/>
            </w:tcBorders>
          </w:tcPr>
          <w:p w14:paraId="2BB39AD2" w14:textId="43B2A202" w:rsidR="00847AAD" w:rsidRDefault="00847AAD" w:rsidP="0093345F">
            <w:pPr>
              <w:pStyle w:val="TabelleText"/>
              <w:cnfStyle w:val="000000000000" w:firstRow="0" w:lastRow="0" w:firstColumn="0" w:lastColumn="0" w:oddVBand="0" w:evenVBand="0" w:oddHBand="0" w:evenHBand="0" w:firstRowFirstColumn="0" w:firstRowLastColumn="0" w:lastRowFirstColumn="0" w:lastRowLastColumn="0"/>
            </w:pPr>
            <w:r>
              <w:t>+</w:t>
            </w:r>
          </w:p>
        </w:tc>
        <w:tc>
          <w:tcPr>
            <w:tcW w:w="716" w:type="pct"/>
            <w:tcBorders>
              <w:top w:val="nil"/>
              <w:left w:val="single" w:sz="4" w:space="0" w:color="auto"/>
              <w:bottom w:val="nil"/>
              <w:right w:val="single" w:sz="4" w:space="0" w:color="auto"/>
            </w:tcBorders>
          </w:tcPr>
          <w:p w14:paraId="2447354B" w14:textId="77777777" w:rsidR="00847AAD" w:rsidRDefault="00847AAD" w:rsidP="0093345F">
            <w:pPr>
              <w:pStyle w:val="TabelleText"/>
              <w:cnfStyle w:val="000000000000" w:firstRow="0" w:lastRow="0" w:firstColumn="0" w:lastColumn="0" w:oddVBand="0" w:evenVBand="0" w:oddHBand="0" w:evenHBand="0" w:firstRowFirstColumn="0" w:firstRowLastColumn="0" w:lastRowFirstColumn="0" w:lastRowLastColumn="0"/>
            </w:pPr>
          </w:p>
        </w:tc>
        <w:tc>
          <w:tcPr>
            <w:tcW w:w="798" w:type="pct"/>
            <w:tcBorders>
              <w:top w:val="nil"/>
              <w:left w:val="single" w:sz="4" w:space="0" w:color="auto"/>
              <w:bottom w:val="nil"/>
              <w:right w:val="nil"/>
            </w:tcBorders>
          </w:tcPr>
          <w:p w14:paraId="5AD45144" w14:textId="77777777" w:rsidR="00847AAD" w:rsidRDefault="00847AAD" w:rsidP="0093345F">
            <w:pPr>
              <w:pStyle w:val="TabelleText"/>
              <w:cnfStyle w:val="000000000000" w:firstRow="0" w:lastRow="0" w:firstColumn="0" w:lastColumn="0" w:oddVBand="0" w:evenVBand="0" w:oddHBand="0" w:evenHBand="0" w:firstRowFirstColumn="0" w:firstRowLastColumn="0" w:lastRowFirstColumn="0" w:lastRowLastColumn="0"/>
            </w:pPr>
          </w:p>
        </w:tc>
      </w:tr>
      <w:tr w:rsidR="009A34E1" w14:paraId="1CDA45FE" w14:textId="77777777" w:rsidTr="00835CD9">
        <w:trPr>
          <w:trHeight w:val="397"/>
        </w:trPr>
        <w:tc>
          <w:tcPr>
            <w:cnfStyle w:val="001000000000" w:firstRow="0" w:lastRow="0" w:firstColumn="1" w:lastColumn="0" w:oddVBand="0" w:evenVBand="0" w:oddHBand="0" w:evenHBand="0" w:firstRowFirstColumn="0" w:firstRowLastColumn="0" w:lastRowFirstColumn="0" w:lastRowLastColumn="0"/>
            <w:tcW w:w="1004" w:type="pct"/>
            <w:tcBorders>
              <w:top w:val="nil"/>
              <w:bottom w:val="nil"/>
              <w:right w:val="single" w:sz="4" w:space="0" w:color="auto"/>
            </w:tcBorders>
          </w:tcPr>
          <w:p w14:paraId="3B8984F1" w14:textId="0B66C01A" w:rsidR="00420DD0" w:rsidRPr="00420DD0" w:rsidRDefault="00420DD0" w:rsidP="00FC291D">
            <w:pPr>
              <w:pStyle w:val="Tabelleberschrift"/>
              <w:rPr>
                <w:b w:val="0"/>
                <w:bCs w:val="0"/>
              </w:rPr>
            </w:pPr>
            <w:r w:rsidRPr="006C2074">
              <w:rPr>
                <w:b w:val="0"/>
                <w:bCs w:val="0"/>
              </w:rPr>
              <w:t>Begasen</w:t>
            </w:r>
          </w:p>
        </w:tc>
        <w:tc>
          <w:tcPr>
            <w:tcW w:w="616" w:type="pct"/>
            <w:tcBorders>
              <w:top w:val="nil"/>
              <w:left w:val="single" w:sz="4" w:space="0" w:color="auto"/>
              <w:bottom w:val="nil"/>
              <w:right w:val="single" w:sz="4" w:space="0" w:color="auto"/>
            </w:tcBorders>
          </w:tcPr>
          <w:p w14:paraId="25BDECF7" w14:textId="77777777" w:rsidR="00420DD0" w:rsidRDefault="00420DD0" w:rsidP="0093345F">
            <w:pPr>
              <w:pStyle w:val="TabelleText"/>
              <w:cnfStyle w:val="000000000000" w:firstRow="0" w:lastRow="0" w:firstColumn="0" w:lastColumn="0" w:oddVBand="0" w:evenVBand="0" w:oddHBand="0" w:evenHBand="0" w:firstRowFirstColumn="0" w:firstRowLastColumn="0" w:lastRowFirstColumn="0" w:lastRowLastColumn="0"/>
            </w:pPr>
          </w:p>
        </w:tc>
        <w:tc>
          <w:tcPr>
            <w:tcW w:w="866" w:type="pct"/>
            <w:tcBorders>
              <w:top w:val="nil"/>
              <w:left w:val="single" w:sz="4" w:space="0" w:color="auto"/>
              <w:bottom w:val="nil"/>
              <w:right w:val="single" w:sz="4" w:space="0" w:color="auto"/>
            </w:tcBorders>
          </w:tcPr>
          <w:p w14:paraId="02388A4A" w14:textId="36FDFE05" w:rsidR="00420DD0" w:rsidRDefault="00847AAD" w:rsidP="0093345F">
            <w:pPr>
              <w:pStyle w:val="TabelleText"/>
              <w:cnfStyle w:val="000000000000" w:firstRow="0" w:lastRow="0" w:firstColumn="0" w:lastColumn="0" w:oddVBand="0" w:evenVBand="0" w:oddHBand="0" w:evenHBand="0" w:firstRowFirstColumn="0" w:firstRowLastColumn="0" w:lastRowFirstColumn="0" w:lastRowLastColumn="0"/>
            </w:pPr>
            <w:r>
              <w:t>+</w:t>
            </w:r>
          </w:p>
        </w:tc>
        <w:tc>
          <w:tcPr>
            <w:tcW w:w="1000" w:type="pct"/>
            <w:tcBorders>
              <w:top w:val="nil"/>
              <w:left w:val="single" w:sz="4" w:space="0" w:color="auto"/>
              <w:bottom w:val="nil"/>
              <w:right w:val="single" w:sz="4" w:space="0" w:color="auto"/>
            </w:tcBorders>
          </w:tcPr>
          <w:p w14:paraId="4E1DE218" w14:textId="77777777" w:rsidR="00420DD0" w:rsidRDefault="00420DD0" w:rsidP="0093345F">
            <w:pPr>
              <w:pStyle w:val="TabelleText"/>
              <w:cnfStyle w:val="000000000000" w:firstRow="0" w:lastRow="0" w:firstColumn="0" w:lastColumn="0" w:oddVBand="0" w:evenVBand="0" w:oddHBand="0" w:evenHBand="0" w:firstRowFirstColumn="0" w:firstRowLastColumn="0" w:lastRowFirstColumn="0" w:lastRowLastColumn="0"/>
            </w:pPr>
          </w:p>
        </w:tc>
        <w:tc>
          <w:tcPr>
            <w:tcW w:w="716" w:type="pct"/>
            <w:tcBorders>
              <w:top w:val="nil"/>
              <w:left w:val="single" w:sz="4" w:space="0" w:color="auto"/>
              <w:bottom w:val="nil"/>
              <w:right w:val="single" w:sz="4" w:space="0" w:color="auto"/>
            </w:tcBorders>
          </w:tcPr>
          <w:p w14:paraId="6B7788D0" w14:textId="77777777" w:rsidR="00420DD0" w:rsidRDefault="00420DD0" w:rsidP="0093345F">
            <w:pPr>
              <w:pStyle w:val="TabelleText"/>
              <w:cnfStyle w:val="000000000000" w:firstRow="0" w:lastRow="0" w:firstColumn="0" w:lastColumn="0" w:oddVBand="0" w:evenVBand="0" w:oddHBand="0" w:evenHBand="0" w:firstRowFirstColumn="0" w:firstRowLastColumn="0" w:lastRowFirstColumn="0" w:lastRowLastColumn="0"/>
            </w:pPr>
          </w:p>
        </w:tc>
        <w:tc>
          <w:tcPr>
            <w:tcW w:w="798" w:type="pct"/>
            <w:tcBorders>
              <w:top w:val="nil"/>
              <w:left w:val="single" w:sz="4" w:space="0" w:color="auto"/>
              <w:bottom w:val="nil"/>
              <w:right w:val="nil"/>
            </w:tcBorders>
          </w:tcPr>
          <w:p w14:paraId="63C87917" w14:textId="77777777" w:rsidR="00420DD0" w:rsidRDefault="00420DD0" w:rsidP="0093345F">
            <w:pPr>
              <w:pStyle w:val="TabelleText"/>
              <w:cnfStyle w:val="000000000000" w:firstRow="0" w:lastRow="0" w:firstColumn="0" w:lastColumn="0" w:oddVBand="0" w:evenVBand="0" w:oddHBand="0" w:evenHBand="0" w:firstRowFirstColumn="0" w:firstRowLastColumn="0" w:lastRowFirstColumn="0" w:lastRowLastColumn="0"/>
            </w:pPr>
          </w:p>
        </w:tc>
      </w:tr>
      <w:tr w:rsidR="009A34E1" w14:paraId="27587AF5" w14:textId="77777777" w:rsidTr="00DC3E12">
        <w:trPr>
          <w:trHeight w:val="397"/>
        </w:trPr>
        <w:tc>
          <w:tcPr>
            <w:cnfStyle w:val="001000000000" w:firstRow="0" w:lastRow="0" w:firstColumn="1" w:lastColumn="0" w:oddVBand="0" w:evenVBand="0" w:oddHBand="0" w:evenHBand="0" w:firstRowFirstColumn="0" w:firstRowLastColumn="0" w:lastRowFirstColumn="0" w:lastRowLastColumn="0"/>
            <w:tcW w:w="1004" w:type="pct"/>
            <w:tcBorders>
              <w:top w:val="nil"/>
              <w:bottom w:val="nil"/>
              <w:right w:val="single" w:sz="4" w:space="0" w:color="auto"/>
            </w:tcBorders>
          </w:tcPr>
          <w:p w14:paraId="778206F4" w14:textId="3DC24640" w:rsidR="00420DD0" w:rsidRPr="00420DD0" w:rsidRDefault="00420DD0" w:rsidP="00FC291D">
            <w:pPr>
              <w:pStyle w:val="Tabelleberschrift"/>
              <w:rPr>
                <w:b w:val="0"/>
                <w:bCs w:val="0"/>
              </w:rPr>
            </w:pPr>
            <w:r w:rsidRPr="006C2074">
              <w:rPr>
                <w:b w:val="0"/>
                <w:bCs w:val="0"/>
              </w:rPr>
              <w:t>Emulgieren</w:t>
            </w:r>
          </w:p>
        </w:tc>
        <w:tc>
          <w:tcPr>
            <w:tcW w:w="616" w:type="pct"/>
            <w:tcBorders>
              <w:top w:val="nil"/>
              <w:left w:val="single" w:sz="4" w:space="0" w:color="auto"/>
              <w:bottom w:val="nil"/>
              <w:right w:val="single" w:sz="4" w:space="0" w:color="auto"/>
            </w:tcBorders>
          </w:tcPr>
          <w:p w14:paraId="5251AAD6" w14:textId="77777777" w:rsidR="00420DD0" w:rsidRDefault="00420DD0" w:rsidP="0093345F">
            <w:pPr>
              <w:pStyle w:val="TabelleText"/>
              <w:cnfStyle w:val="000000000000" w:firstRow="0" w:lastRow="0" w:firstColumn="0" w:lastColumn="0" w:oddVBand="0" w:evenVBand="0" w:oddHBand="0" w:evenHBand="0" w:firstRowFirstColumn="0" w:firstRowLastColumn="0" w:lastRowFirstColumn="0" w:lastRowLastColumn="0"/>
            </w:pPr>
          </w:p>
        </w:tc>
        <w:tc>
          <w:tcPr>
            <w:tcW w:w="866" w:type="pct"/>
            <w:tcBorders>
              <w:top w:val="nil"/>
              <w:left w:val="single" w:sz="4" w:space="0" w:color="auto"/>
              <w:bottom w:val="nil"/>
              <w:right w:val="single" w:sz="4" w:space="0" w:color="auto"/>
            </w:tcBorders>
          </w:tcPr>
          <w:p w14:paraId="2213B8AC" w14:textId="4906D0BF" w:rsidR="00420DD0" w:rsidRDefault="00847AAD" w:rsidP="0093345F">
            <w:pPr>
              <w:pStyle w:val="TabelleText"/>
              <w:cnfStyle w:val="000000000000" w:firstRow="0" w:lastRow="0" w:firstColumn="0" w:lastColumn="0" w:oddVBand="0" w:evenVBand="0" w:oddHBand="0" w:evenHBand="0" w:firstRowFirstColumn="0" w:firstRowLastColumn="0" w:lastRowFirstColumn="0" w:lastRowLastColumn="0"/>
            </w:pPr>
            <w:r>
              <w:t>+</w:t>
            </w:r>
          </w:p>
        </w:tc>
        <w:tc>
          <w:tcPr>
            <w:tcW w:w="1000" w:type="pct"/>
            <w:tcBorders>
              <w:top w:val="nil"/>
              <w:left w:val="single" w:sz="4" w:space="0" w:color="auto"/>
              <w:bottom w:val="nil"/>
              <w:right w:val="single" w:sz="4" w:space="0" w:color="auto"/>
            </w:tcBorders>
          </w:tcPr>
          <w:p w14:paraId="69A06BA9" w14:textId="77777777" w:rsidR="00420DD0" w:rsidRDefault="00420DD0" w:rsidP="0093345F">
            <w:pPr>
              <w:pStyle w:val="TabelleText"/>
              <w:cnfStyle w:val="000000000000" w:firstRow="0" w:lastRow="0" w:firstColumn="0" w:lastColumn="0" w:oddVBand="0" w:evenVBand="0" w:oddHBand="0" w:evenHBand="0" w:firstRowFirstColumn="0" w:firstRowLastColumn="0" w:lastRowFirstColumn="0" w:lastRowLastColumn="0"/>
            </w:pPr>
          </w:p>
        </w:tc>
        <w:tc>
          <w:tcPr>
            <w:tcW w:w="716" w:type="pct"/>
            <w:tcBorders>
              <w:top w:val="nil"/>
              <w:left w:val="single" w:sz="4" w:space="0" w:color="auto"/>
              <w:bottom w:val="nil"/>
              <w:right w:val="single" w:sz="4" w:space="0" w:color="auto"/>
            </w:tcBorders>
          </w:tcPr>
          <w:p w14:paraId="4A4F0FAE" w14:textId="77777777" w:rsidR="00420DD0" w:rsidRDefault="00420DD0" w:rsidP="0093345F">
            <w:pPr>
              <w:pStyle w:val="TabelleText"/>
              <w:cnfStyle w:val="000000000000" w:firstRow="0" w:lastRow="0" w:firstColumn="0" w:lastColumn="0" w:oddVBand="0" w:evenVBand="0" w:oddHBand="0" w:evenHBand="0" w:firstRowFirstColumn="0" w:firstRowLastColumn="0" w:lastRowFirstColumn="0" w:lastRowLastColumn="0"/>
            </w:pPr>
          </w:p>
        </w:tc>
        <w:tc>
          <w:tcPr>
            <w:tcW w:w="798" w:type="pct"/>
            <w:tcBorders>
              <w:top w:val="nil"/>
              <w:left w:val="single" w:sz="4" w:space="0" w:color="auto"/>
              <w:bottom w:val="nil"/>
              <w:right w:val="nil"/>
            </w:tcBorders>
          </w:tcPr>
          <w:p w14:paraId="56196585" w14:textId="77777777" w:rsidR="00420DD0" w:rsidRDefault="00420DD0" w:rsidP="0093345F">
            <w:pPr>
              <w:pStyle w:val="TabelleText"/>
              <w:cnfStyle w:val="000000000000" w:firstRow="0" w:lastRow="0" w:firstColumn="0" w:lastColumn="0" w:oddVBand="0" w:evenVBand="0" w:oddHBand="0" w:evenHBand="0" w:firstRowFirstColumn="0" w:firstRowLastColumn="0" w:lastRowFirstColumn="0" w:lastRowLastColumn="0"/>
            </w:pPr>
          </w:p>
        </w:tc>
      </w:tr>
      <w:tr w:rsidR="009A34E1" w14:paraId="2CDEF0AC" w14:textId="77777777" w:rsidTr="00DC3E12">
        <w:trPr>
          <w:trHeight w:val="397"/>
        </w:trPr>
        <w:tc>
          <w:tcPr>
            <w:cnfStyle w:val="001000000000" w:firstRow="0" w:lastRow="0" w:firstColumn="1" w:lastColumn="0" w:oddVBand="0" w:evenVBand="0" w:oddHBand="0" w:evenHBand="0" w:firstRowFirstColumn="0" w:firstRowLastColumn="0" w:lastRowFirstColumn="0" w:lastRowLastColumn="0"/>
            <w:tcW w:w="1004" w:type="pct"/>
            <w:tcBorders>
              <w:top w:val="nil"/>
              <w:bottom w:val="single" w:sz="4" w:space="0" w:color="auto"/>
              <w:right w:val="single" w:sz="4" w:space="0" w:color="auto"/>
            </w:tcBorders>
          </w:tcPr>
          <w:p w14:paraId="17F092A7" w14:textId="2A7C9A59" w:rsidR="00420DD0" w:rsidRPr="006C2074" w:rsidRDefault="00420DD0" w:rsidP="00FC291D">
            <w:pPr>
              <w:pStyle w:val="Tabelleberschrift"/>
              <w:rPr>
                <w:b w:val="0"/>
                <w:bCs w:val="0"/>
              </w:rPr>
            </w:pPr>
            <w:r w:rsidRPr="006C2074">
              <w:rPr>
                <w:b w:val="0"/>
                <w:bCs w:val="0"/>
              </w:rPr>
              <w:t>Wärmeübergang</w:t>
            </w:r>
          </w:p>
        </w:tc>
        <w:tc>
          <w:tcPr>
            <w:tcW w:w="616" w:type="pct"/>
            <w:tcBorders>
              <w:top w:val="nil"/>
              <w:left w:val="single" w:sz="4" w:space="0" w:color="auto"/>
              <w:bottom w:val="single" w:sz="4" w:space="0" w:color="auto"/>
              <w:right w:val="single" w:sz="4" w:space="0" w:color="auto"/>
            </w:tcBorders>
          </w:tcPr>
          <w:p w14:paraId="0336C75F" w14:textId="2582FB71" w:rsidR="00420DD0" w:rsidRDefault="00847AAD" w:rsidP="0093345F">
            <w:pPr>
              <w:pStyle w:val="TabelleText"/>
              <w:cnfStyle w:val="000000000000" w:firstRow="0" w:lastRow="0" w:firstColumn="0" w:lastColumn="0" w:oddVBand="0" w:evenVBand="0" w:oddHBand="0" w:evenHBand="0" w:firstRowFirstColumn="0" w:firstRowLastColumn="0" w:lastRowFirstColumn="0" w:lastRowLastColumn="0"/>
            </w:pPr>
            <w:r>
              <w:t>+</w:t>
            </w:r>
          </w:p>
        </w:tc>
        <w:tc>
          <w:tcPr>
            <w:tcW w:w="866" w:type="pct"/>
            <w:tcBorders>
              <w:top w:val="nil"/>
              <w:left w:val="single" w:sz="4" w:space="0" w:color="auto"/>
              <w:bottom w:val="single" w:sz="4" w:space="0" w:color="auto"/>
              <w:right w:val="single" w:sz="4" w:space="0" w:color="auto"/>
            </w:tcBorders>
          </w:tcPr>
          <w:p w14:paraId="678B2B8D" w14:textId="2CF4DF8A" w:rsidR="00420DD0" w:rsidRDefault="00847AAD" w:rsidP="0093345F">
            <w:pPr>
              <w:pStyle w:val="TabelleText"/>
              <w:cnfStyle w:val="000000000000" w:firstRow="0" w:lastRow="0" w:firstColumn="0" w:lastColumn="0" w:oddVBand="0" w:evenVBand="0" w:oddHBand="0" w:evenHBand="0" w:firstRowFirstColumn="0" w:firstRowLastColumn="0" w:lastRowFirstColumn="0" w:lastRowLastColumn="0"/>
            </w:pPr>
            <w:r>
              <w:t>+</w:t>
            </w:r>
          </w:p>
        </w:tc>
        <w:tc>
          <w:tcPr>
            <w:tcW w:w="1000" w:type="pct"/>
            <w:tcBorders>
              <w:top w:val="nil"/>
              <w:left w:val="single" w:sz="4" w:space="0" w:color="auto"/>
              <w:bottom w:val="single" w:sz="4" w:space="0" w:color="auto"/>
              <w:right w:val="single" w:sz="4" w:space="0" w:color="auto"/>
            </w:tcBorders>
          </w:tcPr>
          <w:p w14:paraId="6112A839" w14:textId="49308188" w:rsidR="00420DD0" w:rsidRDefault="00847AAD" w:rsidP="0093345F">
            <w:pPr>
              <w:pStyle w:val="TabelleText"/>
              <w:cnfStyle w:val="000000000000" w:firstRow="0" w:lastRow="0" w:firstColumn="0" w:lastColumn="0" w:oddVBand="0" w:evenVBand="0" w:oddHBand="0" w:evenHBand="0" w:firstRowFirstColumn="0" w:firstRowLastColumn="0" w:lastRowFirstColumn="0" w:lastRowLastColumn="0"/>
            </w:pPr>
            <w:r>
              <w:t>+</w:t>
            </w:r>
          </w:p>
        </w:tc>
        <w:tc>
          <w:tcPr>
            <w:tcW w:w="716" w:type="pct"/>
            <w:tcBorders>
              <w:top w:val="nil"/>
              <w:left w:val="single" w:sz="4" w:space="0" w:color="auto"/>
              <w:bottom w:val="single" w:sz="4" w:space="0" w:color="auto"/>
              <w:right w:val="single" w:sz="4" w:space="0" w:color="auto"/>
            </w:tcBorders>
          </w:tcPr>
          <w:p w14:paraId="23CC880C" w14:textId="64E6146C" w:rsidR="00420DD0" w:rsidRDefault="00847AAD" w:rsidP="0093345F">
            <w:pPr>
              <w:pStyle w:val="TabelleText"/>
              <w:cnfStyle w:val="000000000000" w:firstRow="0" w:lastRow="0" w:firstColumn="0" w:lastColumn="0" w:oddVBand="0" w:evenVBand="0" w:oddHBand="0" w:evenHBand="0" w:firstRowFirstColumn="0" w:firstRowLastColumn="0" w:lastRowFirstColumn="0" w:lastRowLastColumn="0"/>
            </w:pPr>
            <w:r>
              <w:t>+</w:t>
            </w:r>
          </w:p>
        </w:tc>
        <w:tc>
          <w:tcPr>
            <w:tcW w:w="798" w:type="pct"/>
            <w:tcBorders>
              <w:top w:val="nil"/>
              <w:left w:val="single" w:sz="4" w:space="0" w:color="auto"/>
              <w:bottom w:val="single" w:sz="4" w:space="0" w:color="auto"/>
              <w:right w:val="nil"/>
            </w:tcBorders>
          </w:tcPr>
          <w:p w14:paraId="788BF911" w14:textId="69AA6127" w:rsidR="00420DD0" w:rsidRDefault="00847AAD" w:rsidP="0093345F">
            <w:pPr>
              <w:pStyle w:val="TabelleText"/>
              <w:cnfStyle w:val="000000000000" w:firstRow="0" w:lastRow="0" w:firstColumn="0" w:lastColumn="0" w:oddVBand="0" w:evenVBand="0" w:oddHBand="0" w:evenHBand="0" w:firstRowFirstColumn="0" w:firstRowLastColumn="0" w:lastRowFirstColumn="0" w:lastRowLastColumn="0"/>
            </w:pPr>
            <w:r>
              <w:t>+</w:t>
            </w:r>
          </w:p>
        </w:tc>
      </w:tr>
    </w:tbl>
    <w:p w14:paraId="5744E0C9" w14:textId="66A5EAB9" w:rsidR="00DA326B" w:rsidRDefault="00DA326B" w:rsidP="00A9398B">
      <w:pPr>
        <w:pStyle w:val="berschrift2"/>
        <w:spacing w:before="720"/>
      </w:pPr>
      <w:bookmarkStart w:id="43" w:name="_Toc68534531"/>
      <w:r>
        <w:t>Kühler</w:t>
      </w:r>
      <w:bookmarkEnd w:id="43"/>
      <w:r>
        <w:t xml:space="preserve"> </w:t>
      </w:r>
    </w:p>
    <w:p w14:paraId="471BEF28" w14:textId="486167BB" w:rsidR="00DA326B" w:rsidRDefault="002920F5" w:rsidP="00836440">
      <w:pPr>
        <w:pStyle w:val="berschrift3"/>
      </w:pPr>
      <w:r>
        <w:rPr>
          <w:rFonts w:cs="CMU Serif"/>
          <w:smallCaps/>
          <w:noProof/>
          <w:szCs w:val="36"/>
        </w:rPr>
        <mc:AlternateContent>
          <mc:Choice Requires="wpg">
            <w:drawing>
              <wp:anchor distT="0" distB="0" distL="114300" distR="114300" simplePos="0" relativeHeight="251747328" behindDoc="1" locked="0" layoutInCell="1" allowOverlap="1" wp14:anchorId="7BB3C33B" wp14:editId="28EBBD00">
                <wp:simplePos x="0" y="0"/>
                <wp:positionH relativeFrom="margin">
                  <wp:posOffset>3528695</wp:posOffset>
                </wp:positionH>
                <wp:positionV relativeFrom="paragraph">
                  <wp:posOffset>4445</wp:posOffset>
                </wp:positionV>
                <wp:extent cx="1991360" cy="1376045"/>
                <wp:effectExtent l="0" t="0" r="8890" b="0"/>
                <wp:wrapTight wrapText="bothSides">
                  <wp:wrapPolygon edited="0">
                    <wp:start x="17151" y="0"/>
                    <wp:lineTo x="17151" y="14353"/>
                    <wp:lineTo x="0" y="16746"/>
                    <wp:lineTo x="0" y="20633"/>
                    <wp:lineTo x="17151" y="21231"/>
                    <wp:lineTo x="21490" y="21231"/>
                    <wp:lineTo x="21490" y="0"/>
                    <wp:lineTo x="17151" y="0"/>
                  </wp:wrapPolygon>
                </wp:wrapTight>
                <wp:docPr id="232" name="Gruppieren 232"/>
                <wp:cNvGraphicFramePr/>
                <a:graphic xmlns:a="http://schemas.openxmlformats.org/drawingml/2006/main">
                  <a:graphicData uri="http://schemas.microsoft.com/office/word/2010/wordprocessingGroup">
                    <wpg:wgp>
                      <wpg:cNvGrpSpPr/>
                      <wpg:grpSpPr>
                        <a:xfrm>
                          <a:off x="0" y="0"/>
                          <a:ext cx="1991360" cy="1376045"/>
                          <a:chOff x="-1606164" y="0"/>
                          <a:chExt cx="1991747" cy="1376045"/>
                        </a:xfrm>
                      </wpg:grpSpPr>
                      <pic:pic xmlns:pic="http://schemas.openxmlformats.org/drawingml/2006/picture">
                        <pic:nvPicPr>
                          <pic:cNvPr id="230" name="Grafik 230"/>
                          <pic:cNvPicPr>
                            <a:picLocks noChangeAspect="1"/>
                          </pic:cNvPicPr>
                        </pic:nvPicPr>
                        <pic:blipFill>
                          <a:blip r:embed="rId67" cstate="print">
                            <a:extLst>
                              <a:ext uri="{28A0092B-C50C-407E-A947-70E740481C1C}">
                                <a14:useLocalDpi xmlns:a14="http://schemas.microsoft.com/office/drawing/2010/main" val="0"/>
                              </a:ext>
                            </a:extLst>
                          </a:blip>
                          <a:stretch>
                            <a:fillRect/>
                          </a:stretch>
                        </pic:blipFill>
                        <pic:spPr>
                          <a:xfrm>
                            <a:off x="4583" y="0"/>
                            <a:ext cx="381000" cy="1376045"/>
                          </a:xfrm>
                          <a:prstGeom prst="rect">
                            <a:avLst/>
                          </a:prstGeom>
                        </pic:spPr>
                      </pic:pic>
                      <wps:wsp>
                        <wps:cNvPr id="231" name="Textfeld 231"/>
                        <wps:cNvSpPr txBox="1"/>
                        <wps:spPr>
                          <a:xfrm>
                            <a:off x="-1606164" y="1081405"/>
                            <a:ext cx="1438910" cy="230560"/>
                          </a:xfrm>
                          <a:prstGeom prst="rect">
                            <a:avLst/>
                          </a:prstGeom>
                          <a:solidFill>
                            <a:prstClr val="white"/>
                          </a:solidFill>
                          <a:ln>
                            <a:noFill/>
                          </a:ln>
                        </wps:spPr>
                        <wps:txbx>
                          <w:txbxContent>
                            <w:p w14:paraId="151E5DBD" w14:textId="7D8CAFC6" w:rsidR="006262F1" w:rsidRPr="00910DDC" w:rsidRDefault="006262F1" w:rsidP="002920F5">
                              <w:pPr>
                                <w:pStyle w:val="Beschriftung"/>
                                <w:rPr>
                                  <w:rFonts w:ascii="Roboto" w:hAnsi="Roboto"/>
                                  <w:b/>
                                  <w:noProof/>
                                  <w:color w:val="auto"/>
                                  <w:sz w:val="32"/>
                                </w:rPr>
                              </w:pPr>
                              <w:r>
                                <w:t xml:space="preserve">Abb. </w:t>
                              </w:r>
                              <w:r w:rsidR="008D6E42">
                                <w:fldChar w:fldCharType="begin"/>
                              </w:r>
                              <w:r w:rsidR="008D6E42">
                                <w:instrText xml:space="preserve"> SEQ Abb. \* ARABIC </w:instrText>
                              </w:r>
                              <w:r w:rsidR="008D6E42">
                                <w:fldChar w:fldCharType="separate"/>
                              </w:r>
                              <w:r w:rsidR="00B4490F">
                                <w:rPr>
                                  <w:noProof/>
                                </w:rPr>
                                <w:t>36</w:t>
                              </w:r>
                              <w:r w:rsidR="008D6E42">
                                <w:rPr>
                                  <w:noProof/>
                                </w:rPr>
                                <w:fldChar w:fldCharType="end"/>
                              </w:r>
                              <w:r>
                                <w:t xml:space="preserve">: </w:t>
                              </w:r>
                              <w:r w:rsidRPr="00FC7D67">
                                <w:rPr>
                                  <w:smallCaps/>
                                </w:rPr>
                                <w:t>Dimroth</w:t>
                              </w:r>
                              <w:r>
                                <w:t>-Kühl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BB3C33B" id="Gruppieren 232" o:spid="_x0000_s1068" style="position:absolute;left:0;text-align:left;margin-left:277.85pt;margin-top:.35pt;width:156.8pt;height:108.35pt;z-index:-251569152;mso-position-horizontal-relative:margin;mso-position-vertical-relative:text;mso-width-relative:margin;mso-height-relative:margin" coordorigin="-16061" coordsize="19917,1376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">
                <v:shape id="Grafik 230" o:spid="_x0000_s1069" type="#_x0000_t75" style="position:absolute;left:45;width:3810;height:137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">
                  <v:imagedata r:id="rId68" o:title=""/>
                </v:shape>
                <v:shape id="Textfeld 231" o:spid="_x0000_s1070" type="#_x0000_t202" style="position:absolute;left:-16061;top:10814;width:14389;height:2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" stroked="f">
                  <v:textbox inset="0,0,0,0">
                    <w:txbxContent>
                      <w:p w14:paraId="151E5DBD" w14:textId="7D8CAFC6" w:rsidR="006262F1" w:rsidRPr="00910DDC" w:rsidRDefault="006262F1" w:rsidP="002920F5">
                        <w:pPr>
                          <w:pStyle w:val="Beschriftung"/>
                          <w:rPr>
                            <w:rFonts w:ascii="Roboto" w:hAnsi="Roboto"/>
                            <w:b/>
                            <w:noProof/>
                            <w:color w:val="auto"/>
                            <w:sz w:val="32"/>
                          </w:rPr>
                        </w:pPr>
                        <w:r>
                          <w:t xml:space="preserve">Abb. </w:t>
                        </w:r>
                        <w:r w:rsidR="008D6E42">
                          <w:fldChar w:fldCharType="begin"/>
                        </w:r>
                        <w:r w:rsidR="008D6E42">
                          <w:instrText xml:space="preserve"> SEQ Abb. \* ARABIC </w:instrText>
                        </w:r>
                        <w:r w:rsidR="008D6E42">
                          <w:fldChar w:fldCharType="separate"/>
                        </w:r>
                        <w:r w:rsidR="00B4490F">
                          <w:rPr>
                            <w:noProof/>
                          </w:rPr>
                          <w:t>36</w:t>
                        </w:r>
                        <w:r w:rsidR="008D6E42">
                          <w:rPr>
                            <w:noProof/>
                          </w:rPr>
                          <w:fldChar w:fldCharType="end"/>
                        </w:r>
                        <w:r>
                          <w:t xml:space="preserve">: </w:t>
                        </w:r>
                        <w:r w:rsidRPr="00FC7D67">
                          <w:rPr>
                            <w:smallCaps/>
                          </w:rPr>
                          <w:t>Dimroth</w:t>
                        </w:r>
                        <w:r>
                          <w:t>-Kühler</w:t>
                        </w:r>
                      </w:p>
                    </w:txbxContent>
                  </v:textbox>
                </v:shape>
                <w10:wrap type="tight" anchorx="margin"/>
              </v:group>
            </w:pict>
          </mc:Fallback>
        </mc:AlternateContent>
      </w:r>
      <w:r w:rsidR="00DA326B" w:rsidRPr="004354A3">
        <w:rPr>
          <w:rStyle w:val="EigennahmeZchn"/>
          <w:rFonts w:ascii="Roboto" w:hAnsi="Roboto"/>
          <w:sz w:val="32"/>
          <w:szCs w:val="36"/>
        </w:rPr>
        <w:t>Dimroth</w:t>
      </w:r>
      <w:r w:rsidR="00DA326B">
        <w:t xml:space="preserve">-Kühler </w:t>
      </w:r>
      <w:sdt>
        <w:sdtPr>
          <w:alias w:val="To edit, see citavi.com/edit"/>
          <w:tag w:val="CitaviPlaceholder#228cfb77-1e31-4d41-9976-d8ba19e13de6"/>
          <w:id w:val="-1143191442"/>
          <w:placeholder>
            <w:docPart w:val="DefaultPlaceholder_-1854013440"/>
          </w:placeholder>
        </w:sdtPr>
        <w:sdtEndPr/>
        <w:sdtContent>
          <w:r w:rsidR="00CE413C">
            <w:rPr>
              <w:noProof/>
            </w:rPr>
            <w:fldChar w:fldCharType="begin"/>
          </w:r>
          <w:r w:rsidR="005449E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RlLndpa2lwZWRpYS5vcmcvdy9pbmRleC5waHA/dGl0bGU9TGFib3Jrw7xobGVyJm9sZGlkPTIwNzUxNDc5MiIsIlVyaVN0cmluZyI6Imh0dHBzOi8vZGUud2lraXBlZGlhLm9yZy93L2luZGV4LnBocD90aXRsZT1MYWJvcmvDvGhsZXImb2xkaWQ9MjA3NTE0Nzky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}</w:instrText>
          </w:r>
          <w:r w:rsidR="00CE413C">
            <w:rPr>
              <w:noProof/>
            </w:rPr>
            <w:fldChar w:fldCharType="separate"/>
          </w:r>
          <w:r w:rsidR="00CB639A">
            <w:rPr>
              <w:noProof/>
            </w:rPr>
            <w:t>[34]</w:t>
          </w:r>
          <w:r w:rsidR="00CE413C">
            <w:rPr>
              <w:noProof/>
            </w:rPr>
            <w:fldChar w:fldCharType="end"/>
          </w:r>
        </w:sdtContent>
      </w:sdt>
    </w:p>
    <w:p w14:paraId="062BB5B6" w14:textId="77777777" w:rsidR="00FC7D67" w:rsidRDefault="00DA326B" w:rsidP="00FC7D67">
      <w:pPr>
        <w:spacing w:after="0"/>
      </w:pPr>
      <w:r>
        <w:t xml:space="preserve">Der </w:t>
      </w:r>
      <w:r w:rsidRPr="00DA326B">
        <w:rPr>
          <w:rStyle w:val="EigennahmeZchn"/>
        </w:rPr>
        <w:t>Dimroth</w:t>
      </w:r>
      <w:r>
        <w:t>-Kühler ist ein Rückflusskühler, welcher aus einem Rohr mit einer inneren Kühlspirale besteht.</w:t>
      </w:r>
      <w:r w:rsidR="00FC7D67">
        <w:t xml:space="preserve"> </w:t>
      </w:r>
    </w:p>
    <w:p w14:paraId="7142FCF3" w14:textId="3A180749" w:rsidR="00EE0D5E" w:rsidRDefault="00DA326B" w:rsidP="001F1409">
      <w:r>
        <w:t xml:space="preserve">Vorteil des </w:t>
      </w:r>
      <w:r w:rsidRPr="006360EB">
        <w:rPr>
          <w:rStyle w:val="EigennahmeZchn"/>
        </w:rPr>
        <w:t>Dimroth</w:t>
      </w:r>
      <w:r>
        <w:t>-Kühlers besteht darin, dass dieser eine große Kühlfläche besitzt.</w:t>
      </w:r>
    </w:p>
    <w:p w14:paraId="46DC43D3" w14:textId="77777777" w:rsidR="00AE17A5" w:rsidRDefault="00AE17A5" w:rsidP="001F1409"/>
    <w:p w14:paraId="4E642E37" w14:textId="531E8C3C" w:rsidR="00DE2DAA" w:rsidRDefault="00DE2DAA" w:rsidP="00836440">
      <w:pPr>
        <w:pStyle w:val="berschrift3"/>
      </w:pPr>
      <w:r w:rsidRPr="004354A3">
        <w:rPr>
          <w:rStyle w:val="EigennahmeZchn"/>
          <w:rFonts w:ascii="Roboto" w:hAnsi="Roboto"/>
          <w:sz w:val="32"/>
          <w:szCs w:val="36"/>
        </w:rPr>
        <w:t>Liebig</w:t>
      </w:r>
      <w:r w:rsidR="007344F1">
        <w:t>-K</w:t>
      </w:r>
      <w:r>
        <w:t>ühler</w:t>
      </w:r>
      <w:r w:rsidR="00CE413C">
        <w:t xml:space="preserve"> </w:t>
      </w:r>
      <w:sdt>
        <w:sdtPr>
          <w:alias w:val="To edit, see citavi.com/edit"/>
          <w:tag w:val="CitaviPlaceholder#cb225925-3038-4679-a45f-bff7af67361f"/>
          <w:id w:val="186264137"/>
          <w:placeholder>
            <w:docPart w:val="DefaultPlaceholder_-1854013440"/>
          </w:placeholder>
        </w:sdtPr>
        <w:sdtEndPr/>
        <w:sdtContent>
          <w:r w:rsidR="00CE413C">
            <w:rPr>
              <w:noProof/>
            </w:rPr>
            <w:fldChar w:fldCharType="begin"/>
          </w:r>
          <w:r w:rsidR="005449E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ZGUud2lraXBlZGlhLm9yZy93L2luZGV4LnBocD90aXRsZT1MaWViaWdrw7xobGVyJm9sZGlkPTIwNDE2NTI2OSIsIlVyaVN0cmluZyI6Imh0dHBzOi8vZGUud2lraXBlZGlhLm9yZy93L2luZGV4LnBocD90aXRsZT1MaWViaWdrw7xobGVyJm9sZGlkPTIwNDE2NTI2O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}</w:instrText>
          </w:r>
          <w:r w:rsidR="00CE413C">
            <w:rPr>
              <w:noProof/>
            </w:rPr>
            <w:fldChar w:fldCharType="separate"/>
          </w:r>
          <w:r w:rsidR="00CB639A">
            <w:rPr>
              <w:noProof/>
            </w:rPr>
            <w:t>[35]</w:t>
          </w:r>
          <w:r w:rsidR="00CE413C">
            <w:rPr>
              <w:noProof/>
            </w:rPr>
            <w:fldChar w:fldCharType="end"/>
          </w:r>
        </w:sdtContent>
      </w:sdt>
    </w:p>
    <w:p w14:paraId="1B1994A3" w14:textId="70204543" w:rsidR="000409DB" w:rsidRDefault="00183B7F" w:rsidP="000409DB">
      <w:pPr>
        <w:spacing w:after="0"/>
      </w:pPr>
      <w:r>
        <w:rPr>
          <w:noProof/>
        </w:rPr>
        <w:drawing>
          <wp:anchor distT="0" distB="0" distL="114300" distR="114300" simplePos="0" relativeHeight="251748352" behindDoc="0" locked="0" layoutInCell="1" allowOverlap="1" wp14:anchorId="4A1E6218" wp14:editId="117A1D70">
            <wp:simplePos x="0" y="0"/>
            <wp:positionH relativeFrom="margin">
              <wp:align>right</wp:align>
            </wp:positionH>
            <wp:positionV relativeFrom="paragraph">
              <wp:posOffset>8255</wp:posOffset>
            </wp:positionV>
            <wp:extent cx="2481580" cy="1329690"/>
            <wp:effectExtent l="0" t="0" r="0" b="3810"/>
            <wp:wrapSquare wrapText="bothSides"/>
            <wp:docPr id="233" name="Grafik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Grafik 233"/>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491182" cy="1335182"/>
                    </a:xfrm>
                    <a:prstGeom prst="rect">
                      <a:avLst/>
                    </a:prstGeom>
                  </pic:spPr>
                </pic:pic>
              </a:graphicData>
            </a:graphic>
            <wp14:sizeRelH relativeFrom="margin">
              <wp14:pctWidth>0</wp14:pctWidth>
            </wp14:sizeRelH>
            <wp14:sizeRelV relativeFrom="margin">
              <wp14:pctHeight>0</wp14:pctHeight>
            </wp14:sizeRelV>
          </wp:anchor>
        </w:drawing>
      </w:r>
      <w:r w:rsidR="00DE2DAA">
        <w:t xml:space="preserve">Der </w:t>
      </w:r>
      <w:r w:rsidR="00DE2DAA" w:rsidRPr="006360EB">
        <w:rPr>
          <w:rStyle w:val="EigennahmeZchn"/>
        </w:rPr>
        <w:t>Liebig</w:t>
      </w:r>
      <w:r w:rsidR="00DE2DAA">
        <w:t xml:space="preserve">-Kühler ist ein Kühler bestehend aus einem Glasrohr mit Wassermantel. </w:t>
      </w:r>
    </w:p>
    <w:p w14:paraId="5FDADFA8" w14:textId="77777777" w:rsidR="000E32A8" w:rsidRDefault="000A3666" w:rsidP="00E7363F">
      <w:pPr>
        <w:spacing w:after="0"/>
      </w:pPr>
      <w:r>
        <w:rPr>
          <w:noProof/>
        </w:rPr>
        <mc:AlternateContent>
          <mc:Choice Requires="wps">
            <w:drawing>
              <wp:anchor distT="0" distB="0" distL="114300" distR="114300" simplePos="0" relativeHeight="251750400" behindDoc="0" locked="0" layoutInCell="1" allowOverlap="1" wp14:anchorId="54F80BC5" wp14:editId="52F2EF49">
                <wp:simplePos x="0" y="0"/>
                <wp:positionH relativeFrom="margin">
                  <wp:posOffset>3272155</wp:posOffset>
                </wp:positionH>
                <wp:positionV relativeFrom="paragraph">
                  <wp:posOffset>342265</wp:posOffset>
                </wp:positionV>
                <wp:extent cx="1979295" cy="222250"/>
                <wp:effectExtent l="0" t="0" r="1905" b="6350"/>
                <wp:wrapSquare wrapText="bothSides"/>
                <wp:docPr id="234" name="Textfeld 234"/>
                <wp:cNvGraphicFramePr/>
                <a:graphic xmlns:a="http://schemas.openxmlformats.org/drawingml/2006/main">
                  <a:graphicData uri="http://schemas.microsoft.com/office/word/2010/wordprocessingShape">
                    <wps:wsp>
                      <wps:cNvSpPr txBox="1"/>
                      <wps:spPr>
                        <a:xfrm>
                          <a:off x="0" y="0"/>
                          <a:ext cx="1979295" cy="222250"/>
                        </a:xfrm>
                        <a:prstGeom prst="rect">
                          <a:avLst/>
                        </a:prstGeom>
                        <a:solidFill>
                          <a:prstClr val="white"/>
                        </a:solidFill>
                        <a:ln>
                          <a:noFill/>
                        </a:ln>
                      </wps:spPr>
                      <wps:txbx>
                        <w:txbxContent>
                          <w:p w14:paraId="34EACA79" w14:textId="48BD3D3F" w:rsidR="006262F1" w:rsidRPr="00BD080F" w:rsidRDefault="006262F1" w:rsidP="00183B7F">
                            <w:pPr>
                              <w:pStyle w:val="Beschriftung"/>
                              <w:rPr>
                                <w:noProof/>
                                <w:sz w:val="24"/>
                                <w:szCs w:val="28"/>
                              </w:rPr>
                            </w:pPr>
                            <w:r>
                              <w:t xml:space="preserve">Abb. </w:t>
                            </w:r>
                            <w:r w:rsidR="008D6E42">
                              <w:fldChar w:fldCharType="begin"/>
                            </w:r>
                            <w:r w:rsidR="008D6E42">
                              <w:instrText xml:space="preserve"> SEQ Abb. \* ARABIC </w:instrText>
                            </w:r>
                            <w:r w:rsidR="008D6E42">
                              <w:fldChar w:fldCharType="separate"/>
                            </w:r>
                            <w:r w:rsidR="00B4490F">
                              <w:rPr>
                                <w:noProof/>
                              </w:rPr>
                              <w:t>37</w:t>
                            </w:r>
                            <w:r w:rsidR="008D6E42">
                              <w:rPr>
                                <w:noProof/>
                              </w:rPr>
                              <w:fldChar w:fldCharType="end"/>
                            </w:r>
                            <w:r>
                              <w:t>: Liebig-Kühl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F80BC5" id="Textfeld 234" o:spid="_x0000_s1071" type="#_x0000_t202" style="position:absolute;left:0;text-align:left;margin-left:257.65pt;margin-top:26.95pt;width:155.85pt;height:17.5pt;z-index:2517504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" stroked="f">
                <v:textbox inset="0,0,0,0">
                  <w:txbxContent>
                    <w:p w14:paraId="34EACA79" w14:textId="48BD3D3F" w:rsidR="006262F1" w:rsidRPr="00BD080F" w:rsidRDefault="006262F1" w:rsidP="00183B7F">
                      <w:pPr>
                        <w:pStyle w:val="Beschriftung"/>
                        <w:rPr>
                          <w:noProof/>
                          <w:sz w:val="24"/>
                          <w:szCs w:val="28"/>
                        </w:rPr>
                      </w:pPr>
                      <w:r>
                        <w:t xml:space="preserve">Abb. </w:t>
                      </w:r>
                      <w:r w:rsidR="008D6E42">
                        <w:fldChar w:fldCharType="begin"/>
                      </w:r>
                      <w:r w:rsidR="008D6E42">
                        <w:instrText xml:space="preserve"> SEQ Abb. \* ARABIC </w:instrText>
                      </w:r>
                      <w:r w:rsidR="008D6E42">
                        <w:fldChar w:fldCharType="separate"/>
                      </w:r>
                      <w:r w:rsidR="00B4490F">
                        <w:rPr>
                          <w:noProof/>
                        </w:rPr>
                        <w:t>37</w:t>
                      </w:r>
                      <w:r w:rsidR="008D6E42">
                        <w:rPr>
                          <w:noProof/>
                        </w:rPr>
                        <w:fldChar w:fldCharType="end"/>
                      </w:r>
                      <w:r>
                        <w:t>: Liebig-Kühler</w:t>
                      </w:r>
                    </w:p>
                  </w:txbxContent>
                </v:textbox>
                <w10:wrap type="square" anchorx="margin"/>
              </v:shape>
            </w:pict>
          </mc:Fallback>
        </mc:AlternateContent>
      </w:r>
      <w:r w:rsidR="00DE2DAA">
        <w:t xml:space="preserve">Er wird hauptsächlich als Kühler für Destillationsprodukte genutzt und kann auch unter Hochvakuum eingesetzt werden. </w:t>
      </w:r>
      <w:r w:rsidR="006360EB">
        <w:t xml:space="preserve"> </w:t>
      </w:r>
    </w:p>
    <w:p w14:paraId="405FD71D" w14:textId="77777777" w:rsidR="000E32A8" w:rsidRDefault="000E32A8" w:rsidP="00E7363F">
      <w:pPr>
        <w:spacing w:after="0"/>
      </w:pPr>
    </w:p>
    <w:p w14:paraId="771DEBC5" w14:textId="79AEC245" w:rsidR="00E7363F" w:rsidRDefault="00DE2DAA" w:rsidP="00E7363F">
      <w:pPr>
        <w:spacing w:after="0"/>
      </w:pPr>
      <w:r>
        <w:t xml:space="preserve">Aufgrund der simplen </w:t>
      </w:r>
      <w:r w:rsidR="002F07B1">
        <w:t>Bauweise ist</w:t>
      </w:r>
      <w:r>
        <w:t xml:space="preserve"> dieser Kühler preiswert, leicht zu reinigen und robust</w:t>
      </w:r>
      <w:r w:rsidR="000F1997">
        <w:t>. Auch der</w:t>
      </w:r>
      <w:r w:rsidR="00A11788">
        <w:t xml:space="preserve"> Phasenübergang </w:t>
      </w:r>
      <w:r w:rsidR="007C615D">
        <w:t xml:space="preserve">der Kondensation </w:t>
      </w:r>
      <w:r w:rsidR="000F1997">
        <w:t xml:space="preserve">ist im </w:t>
      </w:r>
      <w:r w:rsidR="000F1997" w:rsidRPr="00355D65">
        <w:rPr>
          <w:smallCaps/>
        </w:rPr>
        <w:t>Liebig</w:t>
      </w:r>
      <w:r w:rsidR="000F1997">
        <w:t>-Kühler gut</w:t>
      </w:r>
      <w:r w:rsidR="0089035B">
        <w:t xml:space="preserve"> </w:t>
      </w:r>
      <w:r w:rsidR="007C615D">
        <w:t>beobachtbar</w:t>
      </w:r>
      <w:r w:rsidR="007C6B12">
        <w:t xml:space="preserve">. </w:t>
      </w:r>
    </w:p>
    <w:p w14:paraId="0D52C92D" w14:textId="79156312" w:rsidR="00D50810" w:rsidRDefault="00D22F17" w:rsidP="00AE17A5">
      <w:r>
        <w:t>Aus dieser Bauweise ergibt sich jedoch auch eine kleine Kühlfläche und führt zu einer vergleichsweisen geringen Kühlleistung.</w:t>
      </w:r>
      <w:r w:rsidR="00D50810">
        <w:br w:type="page"/>
      </w:r>
    </w:p>
    <w:p w14:paraId="0FB1E01E" w14:textId="35EDC7E2" w:rsidR="002862ED" w:rsidRPr="00BE1C7C" w:rsidRDefault="002862ED" w:rsidP="00BE1C7C">
      <w:pPr>
        <w:pStyle w:val="berschrift2"/>
      </w:pPr>
      <w:bookmarkStart w:id="44" w:name="_Toc68534532"/>
      <w:r w:rsidRPr="00BE1C7C">
        <w:lastRenderedPageBreak/>
        <w:t>Heiz- und Kühlelemente</w:t>
      </w:r>
      <w:bookmarkEnd w:id="44"/>
    </w:p>
    <w:p w14:paraId="2F64E09A" w14:textId="77777777" w:rsidR="00E32304" w:rsidRDefault="002862ED" w:rsidP="001F1409">
      <w:r>
        <w:t xml:space="preserve">Um Proben oder Lösungen in Rundkolben, Reagenzgläsern oder Bechergläsern zu erwärmen oder abzukühlen eigenen sich verschiedene Mittel zur Umsetzung. </w:t>
      </w:r>
    </w:p>
    <w:p w14:paraId="18EC0CDF" w14:textId="77777777" w:rsidR="00E32304" w:rsidRDefault="002862ED" w:rsidP="00836440">
      <w:pPr>
        <w:pStyle w:val="berschrift3"/>
      </w:pPr>
      <w:r>
        <w:t xml:space="preserve">Heizbad und Eisbad </w:t>
      </w:r>
    </w:p>
    <w:p w14:paraId="37D25BC7" w14:textId="6CBC4DC4" w:rsidR="00834638" w:rsidRDefault="002862ED" w:rsidP="00D50810">
      <w:pPr>
        <w:spacing w:after="120"/>
      </w:pPr>
      <w:r>
        <w:t>Gerade wenn es darum geht Stoffe bzw. Proben schonend zu erwärmen, ist es ratsam ein Wasser oder Ölbad zu nutzen. Oft wird das Heizbad vorgewärmt und dann auf einer Heizplatte mit Magnetrührer warmgehalten. Ein typisches Öl für ein solches Heizbad ist Silikonöl.</w:t>
      </w:r>
    </w:p>
    <w:p w14:paraId="0F0052CA" w14:textId="7FD6720A" w:rsidR="00834638" w:rsidRDefault="00834638" w:rsidP="00D50810">
      <w:pPr>
        <w:spacing w:after="120"/>
      </w:pPr>
      <w:r>
        <w:rPr>
          <w:b/>
          <w:bCs/>
          <w:i/>
          <w:iCs/>
        </w:rPr>
        <w:t>Tipp</w:t>
      </w:r>
      <w:r w:rsidRPr="003047C5">
        <w:rPr>
          <w:b/>
          <w:bCs/>
          <w:i/>
          <w:iCs/>
        </w:rPr>
        <w:t>:</w:t>
      </w:r>
      <w:r w:rsidRPr="00784CE3">
        <w:rPr>
          <w:noProof/>
        </w:rPr>
        <w:t xml:space="preserve"> </w:t>
      </w:r>
      <w:r>
        <w:rPr>
          <w:noProof/>
        </w:rPr>
        <mc:AlternateContent>
          <mc:Choice Requires="wps">
            <w:drawing>
              <wp:inline distT="0" distB="0" distL="0" distR="0" wp14:anchorId="4A54934D" wp14:editId="01B05566">
                <wp:extent cx="5755640" cy="808075"/>
                <wp:effectExtent l="0" t="0" r="16510" b="11430"/>
                <wp:docPr id="24"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5640" cy="808075"/>
                        </a:xfrm>
                        <a:prstGeom prst="rect">
                          <a:avLst/>
                        </a:prstGeom>
                        <a:solidFill>
                          <a:srgbClr val="FFFFFF"/>
                        </a:solidFill>
                        <a:ln w="9525">
                          <a:solidFill>
                            <a:srgbClr val="000000"/>
                          </a:solidFill>
                          <a:miter lim="800000"/>
                          <a:headEnd/>
                          <a:tailEnd/>
                        </a:ln>
                      </wps:spPr>
                      <wps:txbx>
                        <w:txbxContent>
                          <w:p w14:paraId="0D55B8BC" w14:textId="53CD9EF3" w:rsidR="006262F1" w:rsidRDefault="006262F1" w:rsidP="00834638">
                            <w:r>
                              <w:t>Wenn man nicht so lange warten möchte bis das Wasser über eine Heizplatte anfängt zu sieden, sollte man einen handelsüblichen Wasserkocher nutzen. Diese finden sich mehrfach im Labor.</w:t>
                            </w:r>
                          </w:p>
                        </w:txbxContent>
                      </wps:txbx>
                      <wps:bodyPr rot="0" vert="horz" wrap="square" lIns="91440" tIns="45720" rIns="91440" bIns="45720" anchor="t" anchorCtr="0">
                        <a:noAutofit/>
                      </wps:bodyPr>
                    </wps:wsp>
                  </a:graphicData>
                </a:graphic>
              </wp:inline>
            </w:drawing>
          </mc:Choice>
          <mc:Fallback>
            <w:pict>
              <v:shape w14:anchorId="4A54934D" id="_x0000_s1072" type="#_x0000_t202" style="width:453.2pt;height:63.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">
                <v:textbox>
                  <w:txbxContent>
                    <w:p w14:paraId="0D55B8BC" w14:textId="53CD9EF3" w:rsidR="006262F1" w:rsidRDefault="006262F1" w:rsidP="00834638">
                      <w:r>
                        <w:t>Wenn man nicht so lange warten möchte bis das Wasser über eine Heizplatte anfängt zu sieden, sollte man einen handelsüblichen Wasserkocher nutzen. Diese finden sich mehrfach im Labor.</w:t>
                      </w:r>
                    </w:p>
                  </w:txbxContent>
                </v:textbox>
                <w10:anchorlock/>
              </v:shape>
            </w:pict>
          </mc:Fallback>
        </mc:AlternateContent>
      </w:r>
    </w:p>
    <w:p w14:paraId="61121E8D" w14:textId="7AC24A5F" w:rsidR="00AB066F" w:rsidRDefault="00AB066F" w:rsidP="00D50810">
      <w:pPr>
        <w:spacing w:after="120"/>
      </w:pPr>
      <w:r>
        <w:t>Ebenso wie das Aufheizen von Proben ist im chemischen Labor auf das Abkühlen von Proben notwendig. Hierfür wird in den meisten Fällen Eis oder auch einfach nur Leitungswasser genutzt.</w:t>
      </w:r>
    </w:p>
    <w:p w14:paraId="71A79AEA" w14:textId="7613C4D6" w:rsidR="002862ED" w:rsidRDefault="00834638" w:rsidP="001F1409">
      <w:r>
        <w:rPr>
          <w:b/>
          <w:bCs/>
          <w:i/>
          <w:iCs/>
        </w:rPr>
        <w:t>Tipp</w:t>
      </w:r>
      <w:r w:rsidRPr="003047C5">
        <w:rPr>
          <w:b/>
          <w:bCs/>
          <w:i/>
          <w:iCs/>
        </w:rPr>
        <w:t>:</w:t>
      </w:r>
      <w:r w:rsidRPr="00784CE3">
        <w:rPr>
          <w:noProof/>
        </w:rPr>
        <w:t xml:space="preserve"> </w:t>
      </w:r>
      <w:r>
        <w:rPr>
          <w:noProof/>
        </w:rPr>
        <mc:AlternateContent>
          <mc:Choice Requires="wps">
            <w:drawing>
              <wp:inline distT="0" distB="0" distL="0" distR="0" wp14:anchorId="0D0BDDB5" wp14:editId="18D8AFA1">
                <wp:extent cx="5755640" cy="1492250"/>
                <wp:effectExtent l="0" t="0" r="16510" b="12700"/>
                <wp:docPr id="25"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5640" cy="1492250"/>
                        </a:xfrm>
                        <a:prstGeom prst="rect">
                          <a:avLst/>
                        </a:prstGeom>
                        <a:solidFill>
                          <a:srgbClr val="FFFFFF"/>
                        </a:solidFill>
                        <a:ln w="9525">
                          <a:solidFill>
                            <a:srgbClr val="000000"/>
                          </a:solidFill>
                          <a:miter lim="800000"/>
                          <a:headEnd/>
                          <a:tailEnd/>
                        </a:ln>
                      </wps:spPr>
                      <wps:txbx>
                        <w:txbxContent>
                          <w:p w14:paraId="084C668C" w14:textId="16D87244" w:rsidR="006262F1" w:rsidRDefault="006262F1" w:rsidP="00F466FC">
                            <w:r>
                              <w:t xml:space="preserve">Möchte man, dass gerade ein Eisbad effizienter kühlte sollte dem Eisbad ein paar Milliliter Wasser zugegeben werden, um die Kontaktfläche zum jeweiligen Volumengefäß zu vergrößern. Sind zusätzlich Temperaturen des Eises von unter 0 °C nötig, dann sollte dem Eis etwas Natriumchlorid zugegeben werden, um eine </w:t>
                            </w:r>
                            <w:r w:rsidRPr="00BE00F3">
                              <w:rPr>
                                <w:i/>
                                <w:iCs/>
                              </w:rPr>
                              <w:t>Kältemischung</w:t>
                            </w:r>
                            <w:r>
                              <w:t xml:space="preserve"> herzustellen. Es lassen sich so Temperaturen von bis zu -21°C erreichen.</w:t>
                            </w:r>
                          </w:p>
                        </w:txbxContent>
                      </wps:txbx>
                      <wps:bodyPr rot="0" vert="horz" wrap="square" lIns="91440" tIns="45720" rIns="91440" bIns="45720" anchor="t" anchorCtr="0">
                        <a:noAutofit/>
                      </wps:bodyPr>
                    </wps:wsp>
                  </a:graphicData>
                </a:graphic>
              </wp:inline>
            </w:drawing>
          </mc:Choice>
          <mc:Fallback>
            <w:pict>
              <v:shape w14:anchorId="0D0BDDB5" id="_x0000_s1073" type="#_x0000_t202" style="width:453.2pt;height:1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">
                <v:textbox>
                  <w:txbxContent>
                    <w:p w14:paraId="084C668C" w14:textId="16D87244" w:rsidR="006262F1" w:rsidRDefault="006262F1" w:rsidP="00F466FC">
                      <w:r>
                        <w:t xml:space="preserve">Möchte man, dass gerade ein Eisbad effizienter kühlte sollte dem Eisbad ein paar Milliliter Wasser zugegeben werden, um die Kontaktfläche zum jeweiligen Volumengefäß zu vergrößern. Sind zusätzlich Temperaturen des Eises von unter 0 °C nötig, dann sollte dem Eis etwas Natriumchlorid zugegeben werden, um eine </w:t>
                      </w:r>
                      <w:r w:rsidRPr="00BE00F3">
                        <w:rPr>
                          <w:i/>
                          <w:iCs/>
                        </w:rPr>
                        <w:t>Kältemischung</w:t>
                      </w:r>
                      <w:r>
                        <w:t xml:space="preserve"> herzustellen. Es lassen sich so Temperaturen von bis zu -21°C erreichen.</w:t>
                      </w:r>
                    </w:p>
                  </w:txbxContent>
                </v:textbox>
                <w10:anchorlock/>
              </v:shape>
            </w:pict>
          </mc:Fallback>
        </mc:AlternateContent>
      </w:r>
      <w:r>
        <w:t xml:space="preserve"> </w:t>
      </w:r>
      <w:r w:rsidR="002862ED">
        <w:t xml:space="preserve"> </w:t>
      </w:r>
    </w:p>
    <w:p w14:paraId="636FD77B" w14:textId="0E686ED6" w:rsidR="0039203A" w:rsidRDefault="0039203A" w:rsidP="00836440">
      <w:pPr>
        <w:pStyle w:val="berschrift3"/>
      </w:pPr>
      <w:r>
        <w:t xml:space="preserve">Heizpilz oder Heiznetz </w:t>
      </w:r>
      <w:sdt>
        <w:sdtPr>
          <w:alias w:val="To edit, see citavi.com/edit"/>
          <w:tag w:val="CitaviPlaceholder#b2f7c2e9-b538-4466-b765-6e4cdd18128a"/>
          <w:id w:val="990065931"/>
          <w:placeholder>
            <w:docPart w:val="DefaultPlaceholder_-1854013440"/>
          </w:placeholder>
        </w:sdtPr>
        <w:sdtEndPr/>
        <w:sdtContent>
          <w:r w:rsidR="00D3085C">
            <w:rPr>
              <w:noProof/>
            </w:rPr>
            <w:fldChar w:fldCharType="begin"/>
          </w:r>
          <w:r w:rsidR="005449E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ZGUud2lraXBlZGlhLm9yZy93L2luZGV4LnBocD90aXRsZT1IZWl6aGF1YmUmb2xkaWQ9MjA0NDAwMTkzIiwiVXJpU3RyaW5nIjoiaHR0cHM6Ly9kZS53aWtpcGVkaWEub3JnL3cvaW5kZXgucGhwP3RpdGxlPUhlaXpoYXViZSZvbGRpZD0yMDQ0MDAxOT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}</w:instrText>
          </w:r>
          <w:r w:rsidR="00D3085C">
            <w:rPr>
              <w:noProof/>
            </w:rPr>
            <w:fldChar w:fldCharType="separate"/>
          </w:r>
          <w:r w:rsidR="00CB639A">
            <w:rPr>
              <w:noProof/>
            </w:rPr>
            <w:t>[36]</w:t>
          </w:r>
          <w:r w:rsidR="00D3085C">
            <w:rPr>
              <w:noProof/>
            </w:rPr>
            <w:fldChar w:fldCharType="end"/>
          </w:r>
        </w:sdtContent>
      </w:sdt>
    </w:p>
    <w:p w14:paraId="25D97781" w14:textId="5B3616EC" w:rsidR="00F52CF5" w:rsidRDefault="0039203A" w:rsidP="001F1409">
      <w:r>
        <w:t xml:space="preserve">Heizpilze sind halbkugelförmige Heizmäntel mit eingehäkelten Heizleitern. Der Name Heizpilz leitet sich dabei von der Marke </w:t>
      </w:r>
      <w:r w:rsidRPr="00462220">
        <w:rPr>
          <w:rStyle w:val="EigennahmeZchn"/>
        </w:rPr>
        <w:t>Pilz</w:t>
      </w:r>
      <w:r w:rsidR="00166E95">
        <w:t xml:space="preserve"> </w:t>
      </w:r>
      <w:r>
        <w:t xml:space="preserve">ab. Sie werden im Regelfall zur Erwärmung des Inhaltes von Rundkolben genutzt und besitzen meist eine </w:t>
      </w:r>
      <w:r w:rsidR="00BE08E9">
        <w:t>s</w:t>
      </w:r>
      <w:r>
        <w:t>tufenweise Einstellmöglichkeit der Heizleistung. Heizpilze sind für Rundkolbenvolumina von 50</w:t>
      </w:r>
      <w:r w:rsidR="00F33696">
        <w:t> </w:t>
      </w:r>
      <w:r>
        <w:t>mL bis 20</w:t>
      </w:r>
      <w:r w:rsidR="005916DC">
        <w:t> </w:t>
      </w:r>
      <w:r>
        <w:t>L verfügbar.</w:t>
      </w:r>
    </w:p>
    <w:p w14:paraId="4500B67C" w14:textId="4AE40ED8" w:rsidR="00F52CF5" w:rsidRDefault="00F52CF5" w:rsidP="001F1409">
      <w:r>
        <w:rPr>
          <w:b/>
          <w:bCs/>
          <w:i/>
          <w:iCs/>
        </w:rPr>
        <w:t>Wichtig</w:t>
      </w:r>
      <w:r w:rsidRPr="003047C5">
        <w:rPr>
          <w:b/>
          <w:bCs/>
          <w:i/>
          <w:iCs/>
        </w:rPr>
        <w:t>:</w:t>
      </w:r>
      <w:r w:rsidRPr="00784CE3">
        <w:rPr>
          <w:noProof/>
        </w:rPr>
        <w:t xml:space="preserve"> </w:t>
      </w:r>
      <w:r>
        <w:rPr>
          <w:noProof/>
        </w:rPr>
        <mc:AlternateContent>
          <mc:Choice Requires="wps">
            <w:drawing>
              <wp:inline distT="0" distB="0" distL="0" distR="0" wp14:anchorId="758859F4" wp14:editId="098594F9">
                <wp:extent cx="5755640" cy="606056"/>
                <wp:effectExtent l="0" t="0" r="16510" b="22860"/>
                <wp:docPr id="2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5640" cy="606056"/>
                        </a:xfrm>
                        <a:prstGeom prst="rect">
                          <a:avLst/>
                        </a:prstGeom>
                        <a:solidFill>
                          <a:srgbClr val="FFFFFF"/>
                        </a:solidFill>
                        <a:ln w="9525">
                          <a:solidFill>
                            <a:srgbClr val="000000"/>
                          </a:solidFill>
                          <a:miter lim="800000"/>
                          <a:headEnd/>
                          <a:tailEnd/>
                        </a:ln>
                      </wps:spPr>
                      <wps:txbx>
                        <w:txbxContent>
                          <w:p w14:paraId="47658BC3" w14:textId="5BA46726" w:rsidR="006262F1" w:rsidRDefault="006262F1" w:rsidP="00F52CF5">
                            <w:r>
                              <w:t>Man sollte tunlichst vermeiden Flüssigkeiten oder Proben auf dem Heizpilz zu verschütten, um Kurzschlüssen oder Bränden vorzubeugen!</w:t>
                            </w:r>
                          </w:p>
                        </w:txbxContent>
                      </wps:txbx>
                      <wps:bodyPr rot="0" vert="horz" wrap="square" lIns="91440" tIns="45720" rIns="91440" bIns="45720" anchor="t" anchorCtr="0">
                        <a:noAutofit/>
                      </wps:bodyPr>
                    </wps:wsp>
                  </a:graphicData>
                </a:graphic>
              </wp:inline>
            </w:drawing>
          </mc:Choice>
          <mc:Fallback>
            <w:pict>
              <v:shape w14:anchorId="758859F4" id="_x0000_s1074" type="#_x0000_t202" style="width:453.2pt;height:47.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">
                <v:textbox>
                  <w:txbxContent>
                    <w:p w14:paraId="47658BC3" w14:textId="5BA46726" w:rsidR="006262F1" w:rsidRDefault="006262F1" w:rsidP="00F52CF5">
                      <w:r>
                        <w:t>Man sollte tunlichst vermeiden Flüssigkeiten oder Proben auf dem Heizpilz zu verschütten, um Kurzschlüssen oder Bränden vorzubeugen!</w:t>
                      </w:r>
                    </w:p>
                  </w:txbxContent>
                </v:textbox>
                <w10:anchorlock/>
              </v:shape>
            </w:pict>
          </mc:Fallback>
        </mc:AlternateContent>
      </w:r>
      <w:r>
        <w:t xml:space="preserve">  </w:t>
      </w:r>
    </w:p>
    <w:p w14:paraId="640BEAA9" w14:textId="77777777" w:rsidR="0039203A" w:rsidRPr="000E1686" w:rsidRDefault="0039203A" w:rsidP="000E1686">
      <w:pPr>
        <w:pStyle w:val="berschrift3"/>
      </w:pPr>
      <w:r w:rsidRPr="000E1686">
        <w:lastRenderedPageBreak/>
        <w:t xml:space="preserve">Heizplatte </w:t>
      </w:r>
    </w:p>
    <w:p w14:paraId="0B855AB2" w14:textId="5F2D330A" w:rsidR="0039203A" w:rsidRDefault="0039203A" w:rsidP="001F1409">
      <w:r>
        <w:t xml:space="preserve">Heizplatte sind im chemischen Labor in Kombination mit Magnetrührern vorzufinden. Sie dienen zum direkten Erwärmen von Lösungen, Proben und Heizbad-Medien. Gerade wenn leicht entzündliche Lösungen erhitzt werden sollen, ist jedoch von der Nutzung einer Heizplatte abzuraten! Es sollten lieber alternative Heizelemente wie ein Heizpilz oder noch besser ein Heizbad genutzt werden. </w:t>
      </w:r>
    </w:p>
    <w:p w14:paraId="73D4771F" w14:textId="2D0135FE" w:rsidR="0039203A" w:rsidRPr="0039203A" w:rsidRDefault="0039203A" w:rsidP="00836440">
      <w:pPr>
        <w:pStyle w:val="berschrift3"/>
      </w:pPr>
      <w:r w:rsidRPr="0039203A">
        <w:t xml:space="preserve">Brenner </w:t>
      </w:r>
      <w:sdt>
        <w:sdtPr>
          <w:alias w:val="To edit, see citavi.com/edit"/>
          <w:tag w:val="CitaviPlaceholder#381e6273-4ef3-4947-b5dc-0720c6cb7a70"/>
          <w:id w:val="-1922400151"/>
          <w:placeholder>
            <w:docPart w:val="DefaultPlaceholder_-1854013440"/>
          </w:placeholder>
        </w:sdtPr>
        <w:sdtEndPr/>
        <w:sdtContent>
          <w:r w:rsidR="006F1DA9">
            <w:rPr>
              <w:noProof/>
            </w:rPr>
            <w:fldChar w:fldCharType="begin"/>
          </w:r>
          <w:r w:rsidR="005449E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RlLndpa2lwZWRpYS5vcmcvdy9pbmRleC5waHA/dGl0bGU9QnVuc2VuYnJlbm5lciZvbGRpZD0yMDM2NTQ4NjEiLCJVcmlTdHJpbmciOiJodHRwczovL2RlLndpa2lwZWRpYS5vcmcvdy9pbmRleC5waHA/dGl0bGU9QnVuc2VuYnJlbm5lciZvbGRpZD0yMDM2NTQ4Nj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2LjEwLjIwMTgiLCJFZGl0b3JzIjpbeyIkcmVmIjoiNCJ9XSwiRXZhbHVhdGlvbkNvbXBsZXhpdHkiOjAsIkV2YWx1YXRpb25Tb3VyY2VUZXh0Rm9ybWF0IjowLCJHcm91cHMiOltdLCJIYXNMYWJlbDEiOmZhbHNlLCJIYXNMYWJlbDIiOmZhbHNlLCJLZXl3b3JkcyI6W10sIkxhbmd1YWdlIjoiZGUiLCJMYW5ndWFnZUNvZGUiOiJkZS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RlLndpa2lwZWRpYS5vcmcvdy9pbmRleC5waHA/dGl0bGU9VGVjbHVicmVubmVyJm9sZGlkPTE4MjE3NjMyNyIsIlVyaVN0cmluZyI6Imh0dHBzOi8vZGUud2lraXBlZGlhLm9yZy93L2luZGV4LnBocD90aXRsZT1UZWNsdWJyZW5uZXImb2xkaWQ9MTgyMTc2MzI3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}</w:instrText>
          </w:r>
          <w:r w:rsidR="006F1DA9">
            <w:rPr>
              <w:noProof/>
            </w:rPr>
            <w:fldChar w:fldCharType="separate"/>
          </w:r>
          <w:r w:rsidR="00C06593">
            <w:rPr>
              <w:noProof/>
            </w:rPr>
            <w:t>[37, 38]</w:t>
          </w:r>
          <w:r w:rsidR="006F1DA9">
            <w:rPr>
              <w:noProof/>
            </w:rPr>
            <w:fldChar w:fldCharType="end"/>
          </w:r>
        </w:sdtContent>
      </w:sdt>
    </w:p>
    <w:p w14:paraId="36F84583" w14:textId="77777777" w:rsidR="00C047EC" w:rsidRDefault="0039203A" w:rsidP="00B270E1">
      <w:pPr>
        <w:spacing w:after="0"/>
      </w:pPr>
      <w:r>
        <w:t xml:space="preserve">Der typische Laborgasbrenner auch </w:t>
      </w:r>
      <w:r w:rsidRPr="00E14113">
        <w:rPr>
          <w:rStyle w:val="EigennahmeZchn"/>
        </w:rPr>
        <w:t>Bunsen</w:t>
      </w:r>
      <w:r>
        <w:t xml:space="preserve">-Brenner genannt, ist ein nach dem </w:t>
      </w:r>
      <w:r w:rsidRPr="00E14113">
        <w:rPr>
          <w:rStyle w:val="EigennahmeZchn"/>
        </w:rPr>
        <w:t>Venturi</w:t>
      </w:r>
      <w:r>
        <w:t xml:space="preserve">-Prinzip selbst-Luft-ansaugender Gasbrenner, welcher im chemischen Labor zum Erhitzen von Proben oder Flüssigkeiten genutzt wird. Er sollte vorrangig dann genutzt werden, wenn keine leicht entzündlichen oder thermisch empfindlichen Stoffe genutzt werden und eine hohe Wärmebereitstellung erforderlich ist. Er </w:t>
      </w:r>
      <w:r w:rsidR="00B270E1">
        <w:t xml:space="preserve">wird </w:t>
      </w:r>
      <w:r w:rsidR="009B3D4C">
        <w:t xml:space="preserve">oft auch </w:t>
      </w:r>
      <w:r>
        <w:t>in Kombination mit einem Dreifuß genutzt.</w:t>
      </w:r>
      <w:r w:rsidR="00B270E1">
        <w:t xml:space="preserve"> </w:t>
      </w:r>
      <w:r w:rsidR="001E7715">
        <w:t>Für qualitative Analysen, wie zum Beispiel der Flammfärbung oder</w:t>
      </w:r>
      <w:r w:rsidR="003B6C09">
        <w:t xml:space="preserve"> </w:t>
      </w:r>
      <w:r w:rsidR="003B6C09">
        <w:br/>
      </w:r>
      <w:r w:rsidR="001E7715">
        <w:t xml:space="preserve">Boraxperle findet er ebenfalls noch Verwendung. </w:t>
      </w:r>
    </w:p>
    <w:p w14:paraId="088CC6A8" w14:textId="3E7681B8" w:rsidR="00A428A9" w:rsidRDefault="001E7715" w:rsidP="00B270E1">
      <w:pPr>
        <w:spacing w:after="0"/>
      </w:pPr>
      <w:r>
        <w:t xml:space="preserve">In Abbildung </w:t>
      </w:r>
      <w:r w:rsidR="00A3034B">
        <w:fldChar w:fldCharType="begin"/>
      </w:r>
      <w:r w:rsidR="00A3034B">
        <w:instrText xml:space="preserve"> REF _Ref65227815 \h </w:instrText>
      </w:r>
      <w:r w:rsidR="00A3034B">
        <w:fldChar w:fldCharType="separate"/>
      </w:r>
      <w:r w:rsidR="00B4490F">
        <w:t xml:space="preserve">Abb. </w:t>
      </w:r>
      <w:r w:rsidR="00B4490F">
        <w:rPr>
          <w:noProof/>
        </w:rPr>
        <w:t>38</w:t>
      </w:r>
      <w:r w:rsidR="00A3034B">
        <w:fldChar w:fldCharType="end"/>
      </w:r>
      <w:r w:rsidR="00A3034B">
        <w:t xml:space="preserve"> ist </w:t>
      </w:r>
      <w:r>
        <w:t xml:space="preserve">nochmals aufgeführt, welche Flammen am Brenner je nach Gaszufuhr </w:t>
      </w:r>
      <w:r w:rsidR="00B048B3">
        <w:t>v</w:t>
      </w:r>
      <w:r>
        <w:t>orliegen</w:t>
      </w:r>
      <w:r w:rsidR="00651BAA">
        <w:t xml:space="preserve"> (rechts)</w:t>
      </w:r>
      <w:r w:rsidR="00B048B3">
        <w:t xml:space="preserve"> und</w:t>
      </w:r>
      <w:r>
        <w:t xml:space="preserve"> welche Temperaturzonen in der rauschenden Flamme vorhanden sind.</w:t>
      </w:r>
    </w:p>
    <w:p w14:paraId="14FD10DB" w14:textId="12BB364A" w:rsidR="00A428A9" w:rsidRDefault="00A428A9" w:rsidP="00FF7359">
      <w:pPr>
        <w:spacing w:after="0"/>
      </w:pPr>
    </w:p>
    <w:p w14:paraId="331E74B9" w14:textId="3FBC8E8F" w:rsidR="00BC2357" w:rsidRDefault="00BC2357" w:rsidP="00FF7359">
      <w:pPr>
        <w:spacing w:after="0"/>
      </w:pPr>
      <w:bookmarkStart w:id="45" w:name="_CTVK001b01a9f9e65bd4cb3ab586d668d3ecc0e"/>
      <w:r>
        <w:rPr>
          <w:noProof/>
        </w:rPr>
        <w:drawing>
          <wp:inline distT="0" distB="0" distL="0" distR="0" wp14:anchorId="38BD956A" wp14:editId="5E2154BC">
            <wp:extent cx="5760720" cy="2301240"/>
            <wp:effectExtent l="0" t="0" r="0" b="3810"/>
            <wp:docPr id="269" name="Grafik 269"/>
            <wp:cNvGraphicFramePr/>
            <a:graphic xmlns:a="http://schemas.openxmlformats.org/drawingml/2006/main">
              <a:graphicData uri="http://schemas.openxmlformats.org/drawingml/2006/picture">
                <pic:pic xmlns:pic="http://schemas.openxmlformats.org/drawingml/2006/picture">
                  <pic:nvPicPr>
                    <pic:cNvPr id="269" name=""/>
                    <pic:cNvPicPr/>
                  </pic:nvPicPr>
                  <pic:blipFill>
                    <a:blip r:embed="rId70">
                      <a:extLst>
                        <a:ext uri="{28A0092B-C50C-407E-A947-70E740481C1C}">
                          <a14:useLocalDpi xmlns:a14="http://schemas.microsoft.com/office/drawing/2010/main" val="0"/>
                        </a:ext>
                      </a:extLst>
                    </a:blip>
                    <a:stretch>
                      <a:fillRect/>
                    </a:stretch>
                  </pic:blipFill>
                  <pic:spPr>
                    <a:xfrm>
                      <a:off x="0" y="0"/>
                      <a:ext cx="5760720" cy="2301240"/>
                    </a:xfrm>
                    <a:prstGeom prst="rect">
                      <a:avLst/>
                    </a:prstGeom>
                  </pic:spPr>
                </pic:pic>
              </a:graphicData>
            </a:graphic>
          </wp:inline>
        </w:drawing>
      </w:r>
      <w:bookmarkEnd w:id="45"/>
    </w:p>
    <w:p w14:paraId="3FB5CAC2" w14:textId="4023E721" w:rsidR="00BC2357" w:rsidRDefault="005F6CCC" w:rsidP="005F6CCC">
      <w:pPr>
        <w:pStyle w:val="Beschriftung"/>
      </w:pPr>
      <w:bookmarkStart w:id="46" w:name="_Ref65227815"/>
      <w:r>
        <w:t xml:space="preserve">Abb. </w:t>
      </w:r>
      <w:r w:rsidR="008D6E42">
        <w:fldChar w:fldCharType="begin"/>
      </w:r>
      <w:r w:rsidR="008D6E42">
        <w:instrText xml:space="preserve"> SEQ Abb. \* ARABIC </w:instrText>
      </w:r>
      <w:r w:rsidR="008D6E42">
        <w:fldChar w:fldCharType="separate"/>
      </w:r>
      <w:r w:rsidR="00B4490F">
        <w:rPr>
          <w:noProof/>
        </w:rPr>
        <w:t>38</w:t>
      </w:r>
      <w:r w:rsidR="008D6E42">
        <w:rPr>
          <w:noProof/>
        </w:rPr>
        <w:fldChar w:fldCharType="end"/>
      </w:r>
      <w:bookmarkEnd w:id="46"/>
      <w:r w:rsidR="00BC2357">
        <w:t>: Brennerflamme</w:t>
      </w:r>
      <w:r w:rsidR="00387450">
        <w:t xml:space="preserve"> </w:t>
      </w:r>
      <w:sdt>
        <w:sdtPr>
          <w:alias w:val="To edit, see citavi.com/edit"/>
          <w:tag w:val="CitaviPlaceholder#a6e45345-7c88-4a85-8537-4aebea6b6f82"/>
          <w:id w:val="142093200"/>
          <w:placeholder>
            <w:docPart w:val="DefaultPlaceholder_-1854013440"/>
          </w:placeholder>
        </w:sdtPr>
        <w:sdtEndPr/>
        <w:sdtContent>
          <w:r w:rsidR="00181C2C">
            <w:rPr>
              <w:noProof/>
            </w:rPr>
            <w:fldChar w:fldCharType="begin"/>
          </w:r>
          <w:r w:rsidR="005449E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XBsb2FkLndpa2ltZWRpYS5vcmcvd2lraXBlZGlhL2NvbW1vbnMvMC8wOC9CdW5zZW5fYnVybmVyX2ZsYW1lX3R5cGVzLmpwZyIsIlVyaVN0cmluZyI6Imh0dHBzOi8vdXBsb2FkLndpa2ltZWRpYS5vcmcvd2lraXBlZGlhL2NvbW1vbnMvMC8wOC9CdW5zZW5fYnVybmVyX2ZsYW1lX3R5cGVz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JvbWFuLUx1Y2EgWmFuayIsIkNyZWF0ZWRPbiI6IjIwMjEtMDItMDFUMTA6NTQ6MTAiLCJNb2RpZmllZEJ5IjoiX1JvbWFuLUx1Y2EgWmFuayIsIklkIjoiOGJlMTQ5MTUtMmY5OC00NzAxLWIyYWUtYjQ0ODk4MjllMjIxIiwiTW9kaWZpZWRPbiI6IjIwMjEtMDItMDFUMTA6NTQ6MTA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XBsb2FkLndpa2ltZWRpYS5vcmcvd2lraXBlZGlhL2NvbW1vbnMvdGh1bWIvMC8wOC9CdW5zZW5fYnVybmVyX2ZsYW1lX3R5cGVzLmpwZy8xMDI0cHgtQnVuc2VuX2J1cm5lcl9mbGFtZV90eXBlcy5qcGciLCJVcmlTdHJpbmciOiJodHRwczovL3VwbG9hZC53aWtpbWVkaWEub3JnL3dpa2lwZWRpYS9jb21tb25zL3RodW1iLzAvMDgvQnVuc2VuX2J1cm5lcl9mbGFtZV90eXBlcy5qcGcvMTAyNHB4LUJ1bnNlbl9idXJuZXJfZmxhbWVfdHlwZXM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3VwbG9hZC53aWtpbWVkaWEub3JnL3dpa2lwZWRpYS9jb21tb25zL3RodW1iL2MvYzEvRW50bGV1Y2h0ZXRlX0JyZW5uZXJmbGFtbWUuc3ZnLzEyODBweC1FbnRsZXVjaHRldGVfQnJlbm5lcmZsYW1tZS5zdmcucG5nIiwiVXJpU3RyaW5nIjoiaHR0cHM6Ly91cGxvYWQud2lraW1lZGlhLm9yZy93aWtpcGVkaWEvY29tbW9ucy90aHVtYi9jL2MxL0VudGxldWNodGV0ZV9CcmVubmVyZmxhbW1lLnN2Zy8xMjgwcHgtRW50bGV1Y2h0ZXRlX0JyZW5uZXJmbGFtbWUuc3ZnLnBuZ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Sb21hbi1MdWNhIFphbmsiLCJDcmVhdGVkT24iOiIyMDIxLTAyLTAxVDEwOjU0OjQwIiwiTW9kaWZpZWRCeSI6Il9Sb21hbi1MdWNhIFphbmsiLCJJZCI6IjM5M2MzNDNjLWViMmQtNDU2My1hZTZlLTJiZTQyZmRmNDE4ZCIsIk1vZGlmaWVkT24iOiIyMDIxLTAyLTAxVDEwOjU0OjQw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1cGxvYWQud2lraW1lZGlhLm9yZy93aWtpcGVkaWEvY29tbW9ucy90aHVtYi9jL2MxL0VudGxldWNodGV0ZV9CcmVubmVyZmxhbW1lLnN2Zy8zNzNweC1FbnRsZXVjaHRldGVfQnJlbm5lcmZsYW1tZS5zdmcucG5nIiwiVXJpU3RyaW5nIjoiaHR0cHM6Ly91cGxvYWQud2lraW1lZGlhLm9yZy93aWtpcGVkaWEvY29tbW9ucy90aHVtYi9jL2MxL0VudGxldWNodGV0ZV9CcmVubmVyZmxhbW1lLnN2Zy8zNzNweC1FbnRsZXVjaHRldGVfQnJlbm5lcmZsYW1tZS5zdmcucG5n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}</w:instrText>
          </w:r>
          <w:r w:rsidR="00181C2C">
            <w:rPr>
              <w:noProof/>
            </w:rPr>
            <w:fldChar w:fldCharType="separate"/>
          </w:r>
          <w:r w:rsidR="00C06593">
            <w:rPr>
              <w:noProof/>
            </w:rPr>
            <w:t>[39, 40]</w:t>
          </w:r>
          <w:r w:rsidR="00181C2C">
            <w:rPr>
              <w:noProof/>
            </w:rPr>
            <w:fldChar w:fldCharType="end"/>
          </w:r>
        </w:sdtContent>
      </w:sdt>
    </w:p>
    <w:p w14:paraId="1D2E5C7A" w14:textId="5FE0B71A" w:rsidR="008D170E" w:rsidRDefault="008D170E">
      <w:pPr>
        <w:suppressAutoHyphens w:val="0"/>
        <w:spacing w:after="160" w:line="259" w:lineRule="auto"/>
        <w:jc w:val="left"/>
      </w:pPr>
      <w:r>
        <w:br w:type="page"/>
      </w:r>
    </w:p>
    <w:p w14:paraId="11833743" w14:textId="3D4DB26D" w:rsidR="001E7715" w:rsidRPr="00BE1C7C" w:rsidRDefault="002472BD" w:rsidP="00A428A9">
      <w:pPr>
        <w:pStyle w:val="berschrift2"/>
      </w:pPr>
      <w:bookmarkStart w:id="47" w:name="_Toc68534533"/>
      <w:r w:rsidRPr="00BE1C7C">
        <w:lastRenderedPageBreak/>
        <w:t>Apparaturen zum Trocknen und Brennen</w:t>
      </w:r>
      <w:bookmarkEnd w:id="47"/>
    </w:p>
    <w:p w14:paraId="1CCA4263" w14:textId="5147155F" w:rsidR="00E50DBD" w:rsidRDefault="00E50DBD" w:rsidP="00836440">
      <w:pPr>
        <w:pStyle w:val="berschrift3"/>
      </w:pPr>
      <w:r>
        <w:t xml:space="preserve">Exsikkator </w:t>
      </w:r>
      <w:sdt>
        <w:sdtPr>
          <w:alias w:val="To edit, see citavi.com/edit"/>
          <w:tag w:val="CitaviPlaceholder#8aa74eba-26f8-4e9e-8d31-fec4e7f5998a"/>
          <w:id w:val="519820324"/>
          <w:placeholder>
            <w:docPart w:val="DefaultPlaceholder_-1854013440"/>
          </w:placeholder>
        </w:sdtPr>
        <w:sdtEndPr/>
        <w:sdtContent>
          <w:r w:rsidR="009102F4">
            <w:rPr>
              <w:noProof/>
            </w:rPr>
            <w:fldChar w:fldCharType="begin"/>
          </w:r>
          <w:r w:rsidR="005449E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ZGUud2lraXBlZGlhLm9yZy93L2luZGV4LnBocD90aXRsZT1FeHNpa2thdG9yXyhDaGVtaWUpJm9sZGlkPTE4OTQ5MTk5MiIsIlVyaVN0cmluZyI6Imh0dHBzOi8vZGUud2lraXBlZGlhLm9yZy93L2luZGV4LnBocD90aXRsZT1FeHNpa2thdG9yXyhDaGVtaWUpJm9sZGlkPTE4OTQ5MTk5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}</w:instrText>
          </w:r>
          <w:r w:rsidR="009102F4">
            <w:rPr>
              <w:noProof/>
            </w:rPr>
            <w:fldChar w:fldCharType="separate"/>
          </w:r>
          <w:r w:rsidR="00C06593">
            <w:rPr>
              <w:noProof/>
            </w:rPr>
            <w:t>[41]</w:t>
          </w:r>
          <w:r w:rsidR="009102F4">
            <w:rPr>
              <w:noProof/>
            </w:rPr>
            <w:fldChar w:fldCharType="end"/>
          </w:r>
        </w:sdtContent>
      </w:sdt>
    </w:p>
    <w:p w14:paraId="281DE05A" w14:textId="55802407" w:rsidR="00742A60" w:rsidRDefault="00E50DBD" w:rsidP="00E14EDC">
      <w:pPr>
        <w:spacing w:after="0"/>
      </w:pPr>
      <w:r>
        <w:t xml:space="preserve">Der Exsikkator ist ein Laborgerät, welches zur Trocknung chemischer Feststoffe verwendet wird. Der Behälter besteht meist aus einem dickwandigen Glas und kann mit einem Deckel luftdicht verschlossen werden. Falls notwendig kann dafür zusätzlich Schlifffett genutzt werden. Exsikkatoren unterteilen sich zumeist in zwei Teile. In einen unteren </w:t>
      </w:r>
      <w:r w:rsidR="00DA00CC">
        <w:t>Teil,</w:t>
      </w:r>
      <w:r>
        <w:t xml:space="preserve"> um das jeweilige Trockenmittel wie zum Beispiel Calciumchlorid oder häufiges noch gefärbtes Silicagel (auch Kieselgel genannt) hineinzugeben und einen durch eine Siebplatte getrennten oberen Teil</w:t>
      </w:r>
      <w:r w:rsidR="00813A8E">
        <w:t xml:space="preserve">, </w:t>
      </w:r>
      <w:r>
        <w:t xml:space="preserve">in dem die Probe innerhalb eines Becherglases, einer Kristallisierschale oder einer Urglasschale </w:t>
      </w:r>
      <w:r w:rsidR="0073699C">
        <w:t>hineingestellt</w:t>
      </w:r>
      <w:r>
        <w:t xml:space="preserve"> wird. </w:t>
      </w:r>
    </w:p>
    <w:p w14:paraId="1F7B2CD9" w14:textId="0FCD84CD" w:rsidR="00EA4ABE" w:rsidRDefault="00E14EDC" w:rsidP="00783010">
      <w:pPr>
        <w:spacing w:after="0"/>
        <w:jc w:val="center"/>
      </w:pPr>
      <w:bookmarkStart w:id="48" w:name="_CTVK0012ab650bcf3b946acb0eeb8e6f8b97da7"/>
      <w:r>
        <w:rPr>
          <w:noProof/>
        </w:rPr>
        <w:drawing>
          <wp:inline distT="0" distB="0" distL="0" distR="0" wp14:anchorId="60E75CDF" wp14:editId="440B2081">
            <wp:extent cx="3218213" cy="1258785"/>
            <wp:effectExtent l="0" t="0" r="1270" b="0"/>
            <wp:docPr id="8" name="Grafik 8"/>
            <wp:cNvGraphicFramePr/>
            <a:graphic xmlns:a="http://schemas.openxmlformats.org/drawingml/2006/main">
              <a:graphicData uri="http://schemas.openxmlformats.org/drawingml/2006/picture">
                <pic:pic xmlns:pic="http://schemas.openxmlformats.org/drawingml/2006/picture">
                  <pic:nvPicPr>
                    <pic:cNvPr id="8" name=""/>
                    <pic:cNvPicPr/>
                  </pic:nvPicPr>
                  <pic:blipFill>
                    <a:blip r:embed="rId71" cstate="print">
                      <a:extLst>
                        <a:ext uri="{28A0092B-C50C-407E-A947-70E740481C1C}">
                          <a14:useLocalDpi xmlns:a14="http://schemas.microsoft.com/office/drawing/2010/main" val="0"/>
                        </a:ext>
                      </a:extLst>
                    </a:blip>
                    <a:stretch>
                      <a:fillRect/>
                    </a:stretch>
                  </pic:blipFill>
                  <pic:spPr>
                    <a:xfrm>
                      <a:off x="0" y="0"/>
                      <a:ext cx="3224222" cy="1261135"/>
                    </a:xfrm>
                    <a:prstGeom prst="rect">
                      <a:avLst/>
                    </a:prstGeom>
                  </pic:spPr>
                </pic:pic>
              </a:graphicData>
            </a:graphic>
          </wp:inline>
        </w:drawing>
      </w:r>
      <w:bookmarkEnd w:id="48"/>
    </w:p>
    <w:p w14:paraId="7E64985B" w14:textId="3137CE2D" w:rsidR="00FF7359" w:rsidRDefault="00E14EDC" w:rsidP="00E14EDC">
      <w:pPr>
        <w:pStyle w:val="Beschriftung"/>
      </w:pPr>
      <w:r>
        <w:t xml:space="preserve">Abb. </w:t>
      </w:r>
      <w:r w:rsidR="008D6E42">
        <w:fldChar w:fldCharType="begin"/>
      </w:r>
      <w:r w:rsidR="008D6E42">
        <w:instrText xml:space="preserve"> SEQ Abb. \* ARABIC </w:instrText>
      </w:r>
      <w:r w:rsidR="008D6E42">
        <w:fldChar w:fldCharType="separate"/>
      </w:r>
      <w:r w:rsidR="00B4490F">
        <w:rPr>
          <w:noProof/>
        </w:rPr>
        <w:t>39</w:t>
      </w:r>
      <w:r w:rsidR="008D6E42">
        <w:rPr>
          <w:noProof/>
        </w:rPr>
        <w:fldChar w:fldCharType="end"/>
      </w:r>
      <w:r>
        <w:t>: Exsikkator</w:t>
      </w:r>
    </w:p>
    <w:p w14:paraId="57D3A7A6" w14:textId="6A7C9AA6" w:rsidR="00742A60" w:rsidRPr="00742A60" w:rsidRDefault="00742A60" w:rsidP="00DA00CC">
      <w:pPr>
        <w:spacing w:after="360"/>
      </w:pPr>
      <w:r>
        <w:t xml:space="preserve">Prinzipiell entzieht im Exsikkator das Trockenmittel dem zu trocknenden Gut die Feuchtigkeit. Mittels Feuchtigkeitsindikator </w:t>
      </w:r>
      <w:r w:rsidR="00042C00">
        <w:t xml:space="preserve">und dessen Farbumschlag </w:t>
      </w:r>
      <w:r>
        <w:t>kann dann</w:t>
      </w:r>
      <w:r w:rsidR="00294585">
        <w:t xml:space="preserve"> </w:t>
      </w:r>
      <w:r>
        <w:t xml:space="preserve">festgestellt werden, wie stark </w:t>
      </w:r>
      <w:r w:rsidR="0000257C">
        <w:t>das Trockenmittel</w:t>
      </w:r>
      <w:r>
        <w:t xml:space="preserve"> bereits mit Wasser beladen ist. Um Proben schneller zu trocknen, gibt es zum Teil auch Exsikkatoren, welche über einen Absperrhahn mit einer Vakuumpumpe verbunden werden können. Solche Exsikkatoren werden als </w:t>
      </w:r>
      <w:r w:rsidRPr="003B287B">
        <w:rPr>
          <w:i/>
          <w:iCs/>
        </w:rPr>
        <w:t>Vakuumexsikkatoren</w:t>
      </w:r>
      <w:r>
        <w:t xml:space="preserve"> bezeichnet. Durch das Vakuum wird die Siedetemperatur des Wassers herabgesetzt und verdampft somit schneller.</w:t>
      </w:r>
    </w:p>
    <w:p w14:paraId="0C035EEE" w14:textId="399F918B" w:rsidR="00CE5250" w:rsidRDefault="00CE5250" w:rsidP="00836440">
      <w:pPr>
        <w:pStyle w:val="berschrift3"/>
      </w:pPr>
      <w:r>
        <w:t xml:space="preserve">Trockenschrank </w:t>
      </w:r>
      <w:sdt>
        <w:sdtPr>
          <w:alias w:val="To edit, see citavi.com/edit"/>
          <w:tag w:val="CitaviPlaceholder#46d39ed1-d463-42d1-8a09-2ecf72c88351"/>
          <w:id w:val="1284775237"/>
          <w:placeholder>
            <w:docPart w:val="DefaultPlaceholder_-1854013440"/>
          </w:placeholder>
        </w:sdtPr>
        <w:sdtEndPr/>
        <w:sdtContent>
          <w:r w:rsidR="009102F4">
            <w:rPr>
              <w:noProof/>
            </w:rPr>
            <w:fldChar w:fldCharType="begin"/>
          </w:r>
          <w:r w:rsidR="005449E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ZGUud2lraXBlZGlhLm9yZy93L2luZGV4LnBocD90aXRsZT1Ucm9ja2Vuc2NocmFuayZvbGRpZD0xOTIyNzcxNjAiLCJVcmlTdHJpbmciOiJodHRwczovL2RlLndpa2lwZWRpYS5vcmcvdy9pbmRleC5waHA/dGl0bGU9VHJvY2tlbnNjaHJhbmsmb2xkaWQ9MTkyMjc3MTY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}</w:instrText>
          </w:r>
          <w:r w:rsidR="009102F4">
            <w:rPr>
              <w:noProof/>
            </w:rPr>
            <w:fldChar w:fldCharType="separate"/>
          </w:r>
          <w:r w:rsidR="00C06593">
            <w:rPr>
              <w:noProof/>
            </w:rPr>
            <w:t>[42]</w:t>
          </w:r>
          <w:r w:rsidR="009102F4">
            <w:rPr>
              <w:noProof/>
            </w:rPr>
            <w:fldChar w:fldCharType="end"/>
          </w:r>
        </w:sdtContent>
      </w:sdt>
    </w:p>
    <w:tbl>
      <w:tblPr>
        <w:tblStyle w:val="Tabellenraster"/>
        <w:tblW w:w="0" w:type="auto"/>
        <w:tblLook w:val="04A0" w:firstRow="1" w:lastRow="0" w:firstColumn="1" w:lastColumn="0" w:noHBand="0" w:noVBand="1"/>
      </w:tblPr>
      <w:tblGrid>
        <w:gridCol w:w="5908"/>
        <w:gridCol w:w="3164"/>
      </w:tblGrid>
      <w:tr w:rsidR="002E2DA9" w14:paraId="6A8FB69D" w14:textId="77777777" w:rsidTr="005B4BBC">
        <w:tc>
          <w:tcPr>
            <w:tcW w:w="6091" w:type="dxa"/>
            <w:tcBorders>
              <w:top w:val="nil"/>
              <w:left w:val="nil"/>
              <w:bottom w:val="nil"/>
              <w:right w:val="nil"/>
            </w:tcBorders>
          </w:tcPr>
          <w:p w14:paraId="1F560FB0" w14:textId="77777777" w:rsidR="00D809DC" w:rsidRDefault="002E2DA9" w:rsidP="002E2DA9">
            <w:pPr>
              <w:spacing w:after="0"/>
            </w:pPr>
            <w:r>
              <w:t xml:space="preserve">Mit Trockenschränken können gleichzeitig mehrere Proben unter konstanten Temperatur- und Feuchtigkeitsbedingungen getrocknet werden. Meistens wird dabei die Luft im Trockenschrank selbst entfeuchtet. Temperaturen sind in der Regel von der Raumtemperatur ausgehend bis 250 °C möglich. </w:t>
            </w:r>
          </w:p>
          <w:p w14:paraId="49F7A9B5" w14:textId="1C6BC3A9" w:rsidR="002E2DA9" w:rsidRDefault="002E2DA9" w:rsidP="002E2DA9">
            <w:pPr>
              <w:spacing w:after="0"/>
            </w:pPr>
            <w:r>
              <w:t>Ausgehend von der Funktionsweise sind die meisten</w:t>
            </w:r>
            <w:r w:rsidR="00D809DC">
              <w:t xml:space="preserve"> </w:t>
            </w:r>
            <w:r>
              <w:t>Trockenschränke ähnlich einem</w:t>
            </w:r>
            <w:r w:rsidR="00D809DC">
              <w:t xml:space="preserve"> </w:t>
            </w:r>
            <w:r>
              <w:t>herkömmlichen Elektro-Backofen aufgebaut.</w:t>
            </w:r>
          </w:p>
        </w:tc>
        <w:tc>
          <w:tcPr>
            <w:tcW w:w="2971" w:type="dxa"/>
            <w:tcBorders>
              <w:top w:val="nil"/>
              <w:left w:val="nil"/>
              <w:bottom w:val="nil"/>
              <w:right w:val="nil"/>
            </w:tcBorders>
            <w:vAlign w:val="center"/>
          </w:tcPr>
          <w:p w14:paraId="5B041ACD" w14:textId="77777777" w:rsidR="002E2DA9" w:rsidRDefault="002E2DA9" w:rsidP="002E2DA9">
            <w:pPr>
              <w:keepNext/>
              <w:spacing w:after="0"/>
              <w:jc w:val="center"/>
            </w:pPr>
            <w:bookmarkStart w:id="49" w:name="_CTVK00127e641090b5b42b0b427f5ebc95ec65f"/>
            <w:r>
              <w:rPr>
                <w:noProof/>
              </w:rPr>
              <w:drawing>
                <wp:inline distT="0" distB="0" distL="0" distR="0" wp14:anchorId="5AF791C8" wp14:editId="2C944736">
                  <wp:extent cx="1872224" cy="1804946"/>
                  <wp:effectExtent l="0" t="0" r="0" b="5080"/>
                  <wp:docPr id="9" name="Grafik 9"/>
                  <wp:cNvGraphicFramePr/>
                  <a:graphic xmlns:a="http://schemas.openxmlformats.org/drawingml/2006/main">
                    <a:graphicData uri="http://schemas.openxmlformats.org/drawingml/2006/picture">
                      <pic:pic xmlns:pic="http://schemas.openxmlformats.org/drawingml/2006/picture">
                        <pic:nvPicPr>
                          <pic:cNvPr id="9" name=""/>
                          <pic:cNvPicPr/>
                        </pic:nvPicPr>
                        <pic:blipFill>
                          <a:blip r:embed="rId72" cstate="print">
                            <a:extLst>
                              <a:ext uri="{28A0092B-C50C-407E-A947-70E740481C1C}">
                                <a14:useLocalDpi xmlns:a14="http://schemas.microsoft.com/office/drawing/2010/main" val="0"/>
                              </a:ext>
                            </a:extLst>
                          </a:blip>
                          <a:stretch>
                            <a:fillRect/>
                          </a:stretch>
                        </pic:blipFill>
                        <pic:spPr>
                          <a:xfrm>
                            <a:off x="0" y="0"/>
                            <a:ext cx="1886950" cy="1819143"/>
                          </a:xfrm>
                          <a:prstGeom prst="rect">
                            <a:avLst/>
                          </a:prstGeom>
                        </pic:spPr>
                      </pic:pic>
                    </a:graphicData>
                  </a:graphic>
                </wp:inline>
              </w:drawing>
            </w:r>
            <w:bookmarkEnd w:id="49"/>
          </w:p>
          <w:p w14:paraId="3D366364" w14:textId="5D905CD7" w:rsidR="002E2DA9" w:rsidRDefault="002E2DA9" w:rsidP="002E2DA9">
            <w:pPr>
              <w:pStyle w:val="Beschriftung"/>
            </w:pPr>
            <w:r>
              <w:t xml:space="preserve">Abb. </w:t>
            </w:r>
            <w:r w:rsidR="008D6E42">
              <w:fldChar w:fldCharType="begin"/>
            </w:r>
            <w:r w:rsidR="008D6E42">
              <w:instrText xml:space="preserve"> SEQ Abb. \* ARABIC </w:instrText>
            </w:r>
            <w:r w:rsidR="008D6E42">
              <w:fldChar w:fldCharType="separate"/>
            </w:r>
            <w:r w:rsidR="00B4490F">
              <w:rPr>
                <w:noProof/>
              </w:rPr>
              <w:t>40</w:t>
            </w:r>
            <w:r w:rsidR="008D6E42">
              <w:rPr>
                <w:noProof/>
              </w:rPr>
              <w:fldChar w:fldCharType="end"/>
            </w:r>
            <w:r>
              <w:t>: Trockenschrank</w:t>
            </w:r>
            <w:r w:rsidR="00D809DC">
              <w:t xml:space="preserve"> </w:t>
            </w:r>
            <w:sdt>
              <w:sdtPr>
                <w:alias w:val="To edit, see citavi.com/edit"/>
                <w:tag w:val="CitaviPlaceholder#7d90fe4f-321d-4138-b279-f2375cc38bb2"/>
                <w:id w:val="-1486393184"/>
                <w:placeholder>
                  <w:docPart w:val="DefaultPlaceholder_-1854013440"/>
                </w:placeholder>
              </w:sdtPr>
              <w:sdtEndPr/>
              <w:sdtContent>
                <w:r w:rsidR="00D809DC">
                  <w:rPr>
                    <w:noProof/>
                  </w:rPr>
                  <w:fldChar w:fldCharType="begin"/>
                </w:r>
                <w:r w:rsidR="005449E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VwbG9hZC53aWtpbWVkaWEub3JnL3dpa2lwZWRpYS9jb21tb25zL3RodW1iLzYvNjAvRHJ5aW5nX293ZW5fMS5qcGcvMTAyNHB4LURyeWluZ19vd2VuXzEuanBnIiwiVXJpU3RyaW5nIjoiaHR0cHM6Ly91cGxvYWQud2lraW1lZGlhLm9yZy93aWtpcGVkaWEvY29tbW9ucy90aHVtYi82LzYwL0RyeWluZ19vd2VuXzEuanBnLzEwMjRweC1Ecnlpbmdfb3dlbl8x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JvbWFuLUx1Y2EgWmFuayIsIkNyZWF0ZWRPbiI6IjIwMjEtMDItMDFUMTA6NTU6MDAiLCJNb2RpZmllZEJ5IjoiX1JvbWFuLUx1Y2EgWmFuayIsIklkIjoiNGFlYzNkMTctYTQ4ZS00NTE4LWEwNTQtNmUwYWJkMTA3ZjQxIiwiTW9kaWZpZWRPbiI6IjIwMjEtMDItMDFUMTA6NTU6MDA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XBsb2FkLndpa2ltZWRpYS5vcmcvd2lraXBlZGlhL2NvbW1vbnMvdGh1bWIvNi82MC9Ecnlpbmdfb3dlbl8xLmpwZy82MjJweC1Ecnlpbmdfb3dlbl8xLmpwZyIsIlVyaVN0cmluZyI6Imh0dHBzOi8vdXBsb2FkLndpa2ltZWRpYS5vcmcvd2lraXBlZGlhL2NvbW1vbnMvdGh1bWIvNi82MC9Ecnlpbmdfb3dlbl8xLmpwZy82MjJweC1Ecnlpbmdfb3dlbl8x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}</w:instrText>
                </w:r>
                <w:r w:rsidR="00D809DC">
                  <w:rPr>
                    <w:noProof/>
                  </w:rPr>
                  <w:fldChar w:fldCharType="separate"/>
                </w:r>
                <w:r w:rsidR="00C06593">
                  <w:rPr>
                    <w:noProof/>
                  </w:rPr>
                  <w:t>[43]</w:t>
                </w:r>
                <w:r w:rsidR="00D809DC">
                  <w:rPr>
                    <w:noProof/>
                  </w:rPr>
                  <w:fldChar w:fldCharType="end"/>
                </w:r>
              </w:sdtContent>
            </w:sdt>
          </w:p>
        </w:tc>
      </w:tr>
    </w:tbl>
    <w:p w14:paraId="5C53E96D" w14:textId="77DCCD2D" w:rsidR="00581792" w:rsidRDefault="00581792" w:rsidP="002E2DA9">
      <w:pPr>
        <w:pStyle w:val="berschrift3"/>
        <w:spacing w:before="240"/>
      </w:pPr>
      <w:r>
        <w:lastRenderedPageBreak/>
        <w:t xml:space="preserve">Muffelofen </w:t>
      </w:r>
      <w:sdt>
        <w:sdtPr>
          <w:alias w:val="To edit, see citavi.com/edit"/>
          <w:tag w:val="CitaviPlaceholder#2ba99504-8bd2-4a40-962d-2f37959d69c9"/>
          <w:id w:val="2083323246"/>
          <w:placeholder>
            <w:docPart w:val="DefaultPlaceholder_-1854013440"/>
          </w:placeholder>
        </w:sdtPr>
        <w:sdtEndPr/>
        <w:sdtContent>
          <w:r w:rsidR="00C06593">
            <w:rPr>
              <w:noProof/>
            </w:rPr>
            <w:fldChar w:fldCharType="begin"/>
          </w:r>
          <w:r w:rsidR="005449E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kZS53aWtpcGVkaWEub3JnL3cvaW5kZXgucGhwP3RpdGxlPU11ZmZlbG9mZW4mb2xkaWQ9MjA5MjgzNzI5IiwiVXJpU3RyaW5nIjoiaHR0cHM6Ly9kZS53aWtpcGVkaWEub3JnL3cvaW5kZXgucGhwP3RpdGxlPU11ZmZlbG9mZW4mb2xkaWQ9MjA5MjgzNzI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}</w:instrText>
          </w:r>
          <w:r w:rsidR="00C06593">
            <w:rPr>
              <w:noProof/>
            </w:rPr>
            <w:fldChar w:fldCharType="separate"/>
          </w:r>
          <w:r w:rsidR="00C06593">
            <w:rPr>
              <w:noProof/>
            </w:rPr>
            <w:t>[44]</w:t>
          </w:r>
          <w:r w:rsidR="00C06593">
            <w:rPr>
              <w:noProof/>
            </w:rPr>
            <w:fldChar w:fldCharType="end"/>
          </w:r>
        </w:sdtContent>
      </w:sdt>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01"/>
        <w:gridCol w:w="3171"/>
      </w:tblGrid>
      <w:tr w:rsidR="002E2DA9" w14:paraId="46B3E9ED" w14:textId="77777777" w:rsidTr="005B4BBC">
        <w:tc>
          <w:tcPr>
            <w:tcW w:w="6232" w:type="dxa"/>
          </w:tcPr>
          <w:p w14:paraId="38C99996" w14:textId="18BC96EA" w:rsidR="002E2DA9" w:rsidRDefault="002E2DA9" w:rsidP="002E2DA9">
            <w:pPr>
              <w:spacing w:after="0"/>
            </w:pPr>
            <w:r>
              <w:t>Der Muffelofen ist ein Ofen in dem die Kammer mit dem zu brennenden/schmelzenden Gut durch einen hitzefesten Einsatz (die Muffel) getrennt ist. Als Einsatz werden meist feuerfeste Steine, wie Schamott (45 % Al</w:t>
            </w:r>
            <w:r w:rsidRPr="007327DF">
              <w:rPr>
                <w:vertAlign w:val="subscript"/>
              </w:rPr>
              <w:t>2</w:t>
            </w:r>
            <w:r>
              <w:t>O</w:t>
            </w:r>
            <w:r w:rsidRPr="007327DF">
              <w:rPr>
                <w:vertAlign w:val="subscript"/>
              </w:rPr>
              <w:t>3</w:t>
            </w:r>
            <w:r>
              <w:t xml:space="preserve">), eingesetzt. Im Labor werden </w:t>
            </w:r>
            <w:r w:rsidR="00D459AA">
              <w:t>s</w:t>
            </w:r>
            <w:r>
              <w:t>ie für verschiedene gravimetrische Verfahren in der Analytik genutzt oder in der Umwelttechnik und den Inertstoff- und den Kohlenstoffgehalt von Böden zu bestimmen. Aber auch für weitere Anwendungen des Schmelzens, Glühens und Veraschens können diese Öfen genutzt werden.</w:t>
            </w:r>
          </w:p>
        </w:tc>
        <w:tc>
          <w:tcPr>
            <w:tcW w:w="2830" w:type="dxa"/>
            <w:vAlign w:val="center"/>
          </w:tcPr>
          <w:p w14:paraId="71044A10" w14:textId="77777777" w:rsidR="002E2DA9" w:rsidRDefault="002E2DA9" w:rsidP="002E2DA9">
            <w:pPr>
              <w:keepNext/>
              <w:spacing w:after="0"/>
            </w:pPr>
            <w:bookmarkStart w:id="50" w:name="_CTVK001b3e54f78942e48e7be7b8f7c045af6e7"/>
            <w:r>
              <w:rPr>
                <w:noProof/>
              </w:rPr>
              <w:drawing>
                <wp:inline distT="0" distB="0" distL="0" distR="0" wp14:anchorId="17EA9AD7" wp14:editId="18AEA708">
                  <wp:extent cx="1876508" cy="1407381"/>
                  <wp:effectExtent l="0" t="0" r="0" b="2540"/>
                  <wp:docPr id="10" name="Grafik 10"/>
                  <wp:cNvGraphicFramePr/>
                  <a:graphic xmlns:a="http://schemas.openxmlformats.org/drawingml/2006/main">
                    <a:graphicData uri="http://schemas.openxmlformats.org/drawingml/2006/picture">
                      <pic:pic xmlns:pic="http://schemas.openxmlformats.org/drawingml/2006/picture">
                        <pic:nvPicPr>
                          <pic:cNvPr id="10" name=""/>
                          <pic:cNvPicPr/>
                        </pic:nvPicPr>
                        <pic:blipFill>
                          <a:blip r:embed="rId73" cstate="print">
                            <a:extLst>
                              <a:ext uri="{28A0092B-C50C-407E-A947-70E740481C1C}">
                                <a14:useLocalDpi xmlns:a14="http://schemas.microsoft.com/office/drawing/2010/main" val="0"/>
                              </a:ext>
                            </a:extLst>
                          </a:blip>
                          <a:stretch>
                            <a:fillRect/>
                          </a:stretch>
                        </pic:blipFill>
                        <pic:spPr>
                          <a:xfrm>
                            <a:off x="0" y="0"/>
                            <a:ext cx="1884380" cy="1413285"/>
                          </a:xfrm>
                          <a:prstGeom prst="rect">
                            <a:avLst/>
                          </a:prstGeom>
                        </pic:spPr>
                      </pic:pic>
                    </a:graphicData>
                  </a:graphic>
                </wp:inline>
              </w:drawing>
            </w:r>
            <w:bookmarkEnd w:id="50"/>
          </w:p>
          <w:p w14:paraId="7B30D684" w14:textId="2EDDC093" w:rsidR="002E2DA9" w:rsidRDefault="002E2DA9" w:rsidP="002E2DA9">
            <w:pPr>
              <w:pStyle w:val="Beschriftung"/>
            </w:pPr>
            <w:r>
              <w:t xml:space="preserve">Abb. </w:t>
            </w:r>
            <w:r w:rsidR="008D6E42">
              <w:fldChar w:fldCharType="begin"/>
            </w:r>
            <w:r w:rsidR="008D6E42">
              <w:instrText xml:space="preserve"> SEQ Abb. \* ARABIC </w:instrText>
            </w:r>
            <w:r w:rsidR="008D6E42">
              <w:fldChar w:fldCharType="separate"/>
            </w:r>
            <w:r w:rsidR="00B4490F">
              <w:rPr>
                <w:noProof/>
              </w:rPr>
              <w:t>41</w:t>
            </w:r>
            <w:r w:rsidR="008D6E42">
              <w:rPr>
                <w:noProof/>
              </w:rPr>
              <w:fldChar w:fldCharType="end"/>
            </w:r>
            <w:r>
              <w:t>: Muffelofen</w:t>
            </w:r>
            <w:r w:rsidR="00D809DC">
              <w:t xml:space="preserve"> </w:t>
            </w:r>
            <w:sdt>
              <w:sdtPr>
                <w:alias w:val="To edit, see citavi.com/edit"/>
                <w:tag w:val="CitaviPlaceholder#85c08b92-4f52-4b61-a207-67e4bf11b836"/>
                <w:id w:val="-1864733757"/>
                <w:placeholder>
                  <w:docPart w:val="DefaultPlaceholder_-1854013440"/>
                </w:placeholder>
              </w:sdtPr>
              <w:sdtEndPr/>
              <w:sdtContent>
                <w:r w:rsidR="00D809DC">
                  <w:rPr>
                    <w:noProof/>
                  </w:rPr>
                  <w:fldChar w:fldCharType="begin"/>
                </w:r>
                <w:r w:rsidR="005449E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RlLndpa2lwZWRpYS5vcmcvd2lraS9NdWZmZWxvZmVuIy9tZWRpYS9EYXRlaTpNdWZmZWxvZmVuX0JNSy5qcGciLCJVcmlTdHJpbmciOiJodHRwczovL2RlLndpa2lwZWRpYS5vcmcvd2lraS9NdWZmZWxvZmVuIy9tZWRpYS9EYXRlaTpNdWZmZWxvZmVuX0JNSy5qcGc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9tYW4tTHVjYSBaYW5rIiwiQ3JlYXRlZE9uIjoiMjAyMS0wMi0xNlQxMjoxOToxOSIsIk1vZGlmaWVkQnkiOiJfUm9tYW4tTHVjYSBaYW5rIiwiSWQiOiJiYTYwYWU3OS01Y2NjLTRlOTEtYmE1NC05NDA3ZDE5ZWZmMjMiLCJNb2RpZmllZE9uIjoiMjAyMS0wMi0xNlQxMjoxOToxOS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1cGxvYWQud2lraW1lZGlhLm9yZy93aWtpcGVkaWEvY29tbW9ucy90aHVtYi9mL2Y0L011ZmZlbG9mZW5fQk1LLmpwZy84MDBweC1NdWZmZWxvZmVuX0JNSy5qcGciLCJVcmlTdHJpbmciOiJodHRwczovL3VwbG9hZC53aWtpbWVkaWEub3JnL3dpa2lwZWRpYS9jb21tb25zL3RodW1iL2YvZjQvTXVmZmVsb2Zlbl9CTUsuanBnLzgwMHB4LU11ZmZlbG9mZW5fQk1L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}</w:instrText>
                </w:r>
                <w:r w:rsidR="00D809DC">
                  <w:rPr>
                    <w:noProof/>
                  </w:rPr>
                  <w:fldChar w:fldCharType="separate"/>
                </w:r>
                <w:r w:rsidR="00C06593">
                  <w:rPr>
                    <w:noProof/>
                  </w:rPr>
                  <w:t>[45]</w:t>
                </w:r>
                <w:r w:rsidR="00D809DC">
                  <w:rPr>
                    <w:noProof/>
                  </w:rPr>
                  <w:fldChar w:fldCharType="end"/>
                </w:r>
              </w:sdtContent>
            </w:sdt>
          </w:p>
          <w:p w14:paraId="2915DC5F" w14:textId="7E4D6BE3" w:rsidR="002E2DA9" w:rsidRDefault="002E2DA9" w:rsidP="002E2DA9">
            <w:pPr>
              <w:keepNext/>
              <w:jc w:val="center"/>
            </w:pPr>
          </w:p>
        </w:tc>
      </w:tr>
    </w:tbl>
    <w:p w14:paraId="58F20590" w14:textId="3C1B1404" w:rsidR="001D29C5" w:rsidRPr="00694F77" w:rsidRDefault="001D29C5" w:rsidP="002E2DA9">
      <w:pPr>
        <w:pStyle w:val="berschrift2"/>
        <w:spacing w:before="240"/>
      </w:pPr>
      <w:bookmarkStart w:id="51" w:name="_Toc68534534"/>
      <w:r w:rsidRPr="00694F77">
        <w:t>Pumpen</w:t>
      </w:r>
      <w:r w:rsidR="000F6F29">
        <w:t xml:space="preserve"> </w:t>
      </w:r>
      <w:sdt>
        <w:sdtPr>
          <w:alias w:val="To edit, see citavi.com/edit"/>
          <w:tag w:val="CitaviPlaceholder#a5babad4-d0dc-40a4-a872-be5b7957506f"/>
          <w:id w:val="228816036"/>
          <w:placeholder>
            <w:docPart w:val="DefaultPlaceholder_-1854013440"/>
          </w:placeholder>
        </w:sdtPr>
        <w:sdtEndPr/>
        <w:sdtContent>
          <w:r w:rsidR="000F6F29">
            <w:rPr>
              <w:noProof/>
            </w:rPr>
            <w:fldChar w:fldCharType="begin"/>
          </w:r>
          <w:r w:rsidR="005449E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YmNwLmZ1LWJlcmxpbi5kZS9jaGVtaWUvY2hlbWllL3N0dWRpdW0vb2NwcmFrdGlrdW0vcmVzc291cmNlbi9sYWJvcnByYXhpcy9sYWJvcnByYXhpc190aGVtZW4vcHVtcGVuLmh0bWwiLCJVcmlTdHJpbmciOiJodHRwczovL3d3dy5iY3AuZnUtYmVybGluLmRlL2NoZW1pZS9jaGVtaWUvc3R1ZGl1bS9vY3ByYWt0aWt1bS9yZXNzb3VyY2VuL2xhYm9ycHJheGlzL2xhYm9ycHJheGlzX3RoZW1lbi9wdW1wZW4uaHRtb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kZS5zdGFycHVtcGFsbGlhbmNlLmNvbS96YWhucmFkcHVtcGVuIiwiVXJpU3RyaW5nIjoiaHR0cHM6Ly9kZS5zdGFycHVtcGFsbGlhbmNlLmNvbS96YWhucmFkcHVtcGVu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}</w:instrText>
          </w:r>
          <w:r w:rsidR="000F6F29">
            <w:rPr>
              <w:noProof/>
            </w:rPr>
            <w:fldChar w:fldCharType="separate"/>
          </w:r>
          <w:r w:rsidR="00C06593">
            <w:rPr>
              <w:noProof/>
            </w:rPr>
            <w:t>[46, 47]</w:t>
          </w:r>
          <w:r w:rsidR="000F6F29">
            <w:rPr>
              <w:noProof/>
            </w:rPr>
            <w:fldChar w:fldCharType="end"/>
          </w:r>
        </w:sdtContent>
      </w:sdt>
      <w:bookmarkEnd w:id="51"/>
    </w:p>
    <w:p w14:paraId="1394B710" w14:textId="79782E6E" w:rsidR="008B5F61" w:rsidRPr="00C047EC" w:rsidRDefault="001D29C5" w:rsidP="00330995">
      <w:pPr>
        <w:sectPr w:rsidR="008B5F61" w:rsidRPr="00C047EC" w:rsidSect="004F444F">
          <w:footerReference w:type="default" r:id="rId74"/>
          <w:pgSz w:w="11906" w:h="16838"/>
          <w:pgMar w:top="1134" w:right="1417" w:bottom="1417" w:left="1417" w:header="708" w:footer="567" w:gutter="0"/>
          <w:cols w:space="708"/>
          <w:docGrid w:linePitch="360"/>
        </w:sectPr>
      </w:pPr>
      <w:r>
        <w:t>Pumpen werden gerade in der Verfahrenstechnik, aber auch chemischen Labor für verschiedenste Tätigkeiten benötigt. In erster Linie fällt einem dabei der Transport von Flüssigkeiten oder vielleicht auch Gasen ein. Pumpen werden aber auch genutzt, um Druck in Behältern aufzubauen oder ein Vakuum zu erzeugen. Typische Anwendungen dafür sind die Filtration, das Trocknen oder auch das Destillieren. Je nach Zweck und Ausführung eignen sich verschiedene Pumpentypen für verschiedene Anwendungen.</w:t>
      </w:r>
    </w:p>
    <w:p w14:paraId="5FABFDE3" w14:textId="2ADA9358" w:rsidR="000F4723" w:rsidRDefault="000F4723" w:rsidP="000F4723">
      <w:pPr>
        <w:pStyle w:val="Beschriftung"/>
        <w:keepNext/>
      </w:pPr>
      <w:r>
        <w:lastRenderedPageBreak/>
        <w:t xml:space="preserve">Tab.  </w:t>
      </w:r>
      <w:r w:rsidR="008D6E42">
        <w:fldChar w:fldCharType="begin"/>
      </w:r>
      <w:r w:rsidR="008D6E42">
        <w:instrText xml:space="preserve"> SEQ Tab._ \* ARABIC </w:instrText>
      </w:r>
      <w:r w:rsidR="008D6E42">
        <w:fldChar w:fldCharType="separate"/>
      </w:r>
      <w:r w:rsidR="00B4490F">
        <w:rPr>
          <w:noProof/>
        </w:rPr>
        <w:t>4</w:t>
      </w:r>
      <w:r w:rsidR="008D6E42">
        <w:rPr>
          <w:noProof/>
        </w:rPr>
        <w:fldChar w:fldCharType="end"/>
      </w:r>
      <w:r>
        <w:t>: Übersicht von Laborpumpen</w:t>
      </w:r>
    </w:p>
    <w:tbl>
      <w:tblPr>
        <w:tblW w:w="5358" w:type="pct"/>
        <w:tblInd w:w="-709" w:type="dxa"/>
        <w:tblLayout w:type="fixed"/>
        <w:tblCellMar>
          <w:left w:w="70" w:type="dxa"/>
          <w:right w:w="70" w:type="dxa"/>
        </w:tblCellMar>
        <w:tblLook w:val="04A0" w:firstRow="1" w:lastRow="0" w:firstColumn="1" w:lastColumn="0" w:noHBand="0" w:noVBand="1"/>
      </w:tblPr>
      <w:tblGrid>
        <w:gridCol w:w="1703"/>
        <w:gridCol w:w="2550"/>
        <w:gridCol w:w="2269"/>
        <w:gridCol w:w="3120"/>
        <w:gridCol w:w="1353"/>
        <w:gridCol w:w="1764"/>
        <w:gridCol w:w="2550"/>
      </w:tblGrid>
      <w:tr w:rsidR="00D26857" w:rsidRPr="00BD0E76" w14:paraId="32E5F5EE" w14:textId="77777777" w:rsidTr="006054FF">
        <w:trPr>
          <w:trHeight w:val="481"/>
        </w:trPr>
        <w:tc>
          <w:tcPr>
            <w:tcW w:w="556" w:type="pct"/>
            <w:tcBorders>
              <w:top w:val="single" w:sz="4" w:space="0" w:color="auto"/>
              <w:left w:val="nil"/>
              <w:bottom w:val="single" w:sz="4" w:space="0" w:color="auto"/>
              <w:right w:val="single" w:sz="4" w:space="0" w:color="auto"/>
            </w:tcBorders>
            <w:shd w:val="clear" w:color="auto" w:fill="D0CECE" w:themeFill="background2" w:themeFillShade="E6"/>
            <w:noWrap/>
            <w:vAlign w:val="center"/>
            <w:hideMark/>
          </w:tcPr>
          <w:p w14:paraId="07CA9156" w14:textId="77777777" w:rsidR="0096465A" w:rsidRPr="00E042FF" w:rsidRDefault="0096465A" w:rsidP="00C101A9">
            <w:pPr>
              <w:suppressAutoHyphens w:val="0"/>
              <w:spacing w:after="0" w:line="240" w:lineRule="auto"/>
              <w:jc w:val="center"/>
              <w:rPr>
                <w:rFonts w:ascii="Calibri" w:eastAsia="Times New Roman" w:hAnsi="Calibri" w:cs="Calibri"/>
                <w:b/>
                <w:bCs/>
                <w:color w:val="000000"/>
                <w:sz w:val="18"/>
                <w:szCs w:val="18"/>
                <w:lang w:eastAsia="de-DE"/>
              </w:rPr>
            </w:pPr>
            <w:r w:rsidRPr="00E042FF">
              <w:rPr>
                <w:rFonts w:ascii="Calibri" w:eastAsia="Times New Roman" w:hAnsi="Calibri" w:cs="Calibri"/>
                <w:b/>
                <w:bCs/>
                <w:color w:val="000000"/>
                <w:sz w:val="18"/>
                <w:szCs w:val="18"/>
                <w:lang w:eastAsia="de-DE"/>
              </w:rPr>
              <w:t>Pumpe</w:t>
            </w:r>
          </w:p>
        </w:tc>
        <w:tc>
          <w:tcPr>
            <w:tcW w:w="833" w:type="pct"/>
            <w:tcBorders>
              <w:top w:val="single" w:sz="4" w:space="0" w:color="auto"/>
              <w:left w:val="single" w:sz="4" w:space="0" w:color="auto"/>
              <w:bottom w:val="single" w:sz="4" w:space="0" w:color="auto"/>
              <w:right w:val="single" w:sz="4" w:space="0" w:color="auto"/>
            </w:tcBorders>
            <w:shd w:val="clear" w:color="auto" w:fill="D0CECE" w:themeFill="background2" w:themeFillShade="E6"/>
            <w:noWrap/>
            <w:vAlign w:val="center"/>
            <w:hideMark/>
          </w:tcPr>
          <w:p w14:paraId="013655DB" w14:textId="43C0502A" w:rsidR="0096465A" w:rsidRPr="00E042FF" w:rsidRDefault="0096465A" w:rsidP="00C101A9">
            <w:pPr>
              <w:suppressAutoHyphens w:val="0"/>
              <w:spacing w:after="0" w:line="240" w:lineRule="auto"/>
              <w:jc w:val="center"/>
              <w:rPr>
                <w:rFonts w:ascii="Calibri" w:eastAsia="Times New Roman" w:hAnsi="Calibri" w:cs="Calibri"/>
                <w:b/>
                <w:bCs/>
                <w:color w:val="000000"/>
                <w:sz w:val="18"/>
                <w:szCs w:val="18"/>
                <w:lang w:eastAsia="de-DE"/>
              </w:rPr>
            </w:pPr>
            <w:r w:rsidRPr="00E042FF">
              <w:rPr>
                <w:rFonts w:ascii="Calibri" w:eastAsia="Times New Roman" w:hAnsi="Calibri" w:cs="Calibri"/>
                <w:b/>
                <w:bCs/>
                <w:color w:val="000000"/>
                <w:sz w:val="18"/>
                <w:szCs w:val="18"/>
                <w:lang w:eastAsia="de-DE"/>
              </w:rPr>
              <w:t>Vorteile</w:t>
            </w:r>
          </w:p>
        </w:tc>
        <w:tc>
          <w:tcPr>
            <w:tcW w:w="741" w:type="pct"/>
            <w:tcBorders>
              <w:top w:val="single" w:sz="4" w:space="0" w:color="auto"/>
              <w:left w:val="single" w:sz="4" w:space="0" w:color="auto"/>
              <w:bottom w:val="single" w:sz="4" w:space="0" w:color="auto"/>
              <w:right w:val="single" w:sz="4" w:space="0" w:color="auto"/>
            </w:tcBorders>
            <w:shd w:val="clear" w:color="auto" w:fill="D0CECE" w:themeFill="background2" w:themeFillShade="E6"/>
            <w:noWrap/>
            <w:vAlign w:val="center"/>
            <w:hideMark/>
          </w:tcPr>
          <w:p w14:paraId="1C885C39" w14:textId="43D02CEE" w:rsidR="0096465A" w:rsidRPr="00E042FF" w:rsidRDefault="0096465A" w:rsidP="00C101A9">
            <w:pPr>
              <w:suppressAutoHyphens w:val="0"/>
              <w:spacing w:after="0" w:line="240" w:lineRule="auto"/>
              <w:jc w:val="center"/>
              <w:rPr>
                <w:rFonts w:ascii="Calibri" w:eastAsia="Times New Roman" w:hAnsi="Calibri" w:cs="Calibri"/>
                <w:b/>
                <w:bCs/>
                <w:color w:val="000000"/>
                <w:sz w:val="18"/>
                <w:szCs w:val="18"/>
                <w:lang w:eastAsia="de-DE"/>
              </w:rPr>
            </w:pPr>
            <w:r w:rsidRPr="00E042FF">
              <w:rPr>
                <w:rFonts w:ascii="Calibri" w:eastAsia="Times New Roman" w:hAnsi="Calibri" w:cs="Calibri"/>
                <w:b/>
                <w:bCs/>
                <w:color w:val="000000"/>
                <w:sz w:val="18"/>
                <w:szCs w:val="18"/>
                <w:lang w:eastAsia="de-DE"/>
              </w:rPr>
              <w:t>Nachteile</w:t>
            </w:r>
          </w:p>
        </w:tc>
        <w:tc>
          <w:tcPr>
            <w:tcW w:w="1019" w:type="pct"/>
            <w:tcBorders>
              <w:top w:val="single" w:sz="4" w:space="0" w:color="auto"/>
              <w:left w:val="single" w:sz="4" w:space="0" w:color="auto"/>
              <w:bottom w:val="single" w:sz="4" w:space="0" w:color="auto"/>
              <w:right w:val="single" w:sz="4" w:space="0" w:color="auto"/>
            </w:tcBorders>
            <w:shd w:val="clear" w:color="auto" w:fill="D0CECE" w:themeFill="background2" w:themeFillShade="E6"/>
            <w:noWrap/>
            <w:vAlign w:val="center"/>
            <w:hideMark/>
          </w:tcPr>
          <w:p w14:paraId="3646A9E3" w14:textId="77777777" w:rsidR="0096465A" w:rsidRPr="00E042FF" w:rsidRDefault="0096465A" w:rsidP="00C101A9">
            <w:pPr>
              <w:suppressAutoHyphens w:val="0"/>
              <w:spacing w:after="0" w:line="240" w:lineRule="auto"/>
              <w:jc w:val="center"/>
              <w:rPr>
                <w:rFonts w:ascii="Calibri" w:eastAsia="Times New Roman" w:hAnsi="Calibri" w:cs="Calibri"/>
                <w:b/>
                <w:bCs/>
                <w:color w:val="000000"/>
                <w:sz w:val="18"/>
                <w:szCs w:val="18"/>
                <w:lang w:eastAsia="de-DE"/>
              </w:rPr>
            </w:pPr>
            <w:r w:rsidRPr="00E042FF">
              <w:rPr>
                <w:rFonts w:ascii="Calibri" w:eastAsia="Times New Roman" w:hAnsi="Calibri" w:cs="Calibri"/>
                <w:b/>
                <w:bCs/>
                <w:color w:val="000000"/>
                <w:sz w:val="18"/>
                <w:szCs w:val="18"/>
                <w:lang w:eastAsia="de-DE"/>
              </w:rPr>
              <w:t>Anwendung</w:t>
            </w:r>
          </w:p>
        </w:tc>
        <w:tc>
          <w:tcPr>
            <w:tcW w:w="442" w:type="pct"/>
            <w:tcBorders>
              <w:top w:val="single" w:sz="4" w:space="0" w:color="auto"/>
              <w:left w:val="single" w:sz="4" w:space="0" w:color="auto"/>
              <w:bottom w:val="single" w:sz="4" w:space="0" w:color="auto"/>
              <w:right w:val="single" w:sz="4" w:space="0" w:color="auto"/>
            </w:tcBorders>
            <w:shd w:val="clear" w:color="auto" w:fill="D0CECE" w:themeFill="background2" w:themeFillShade="E6"/>
            <w:noWrap/>
            <w:vAlign w:val="center"/>
            <w:hideMark/>
          </w:tcPr>
          <w:p w14:paraId="4FF02AC4" w14:textId="2F91DD2E" w:rsidR="0096465A" w:rsidRPr="00E042FF" w:rsidRDefault="0096465A" w:rsidP="00C101A9">
            <w:pPr>
              <w:suppressAutoHyphens w:val="0"/>
              <w:spacing w:after="0" w:line="240" w:lineRule="auto"/>
              <w:jc w:val="center"/>
              <w:rPr>
                <w:rFonts w:ascii="Calibri" w:eastAsia="Times New Roman" w:hAnsi="Calibri" w:cs="Calibri"/>
                <w:b/>
                <w:bCs/>
                <w:color w:val="000000"/>
                <w:sz w:val="18"/>
                <w:szCs w:val="18"/>
                <w:lang w:eastAsia="de-DE"/>
              </w:rPr>
            </w:pPr>
            <w:r w:rsidRPr="00E042FF">
              <w:rPr>
                <w:rFonts w:ascii="Calibri" w:eastAsia="Times New Roman" w:hAnsi="Calibri" w:cs="Calibri"/>
                <w:b/>
                <w:bCs/>
                <w:color w:val="000000"/>
                <w:sz w:val="18"/>
                <w:szCs w:val="18"/>
                <w:lang w:eastAsia="de-DE"/>
              </w:rPr>
              <w:t xml:space="preserve">Max. Überdruck </w:t>
            </w:r>
            <w:r w:rsidRPr="00E042FF">
              <w:rPr>
                <w:rFonts w:ascii="Calibri" w:eastAsia="Times New Roman" w:hAnsi="Calibri" w:cs="Calibri"/>
                <w:b/>
                <w:bCs/>
                <w:color w:val="000000"/>
                <w:sz w:val="18"/>
                <w:szCs w:val="18"/>
                <w:lang w:eastAsia="de-DE"/>
              </w:rPr>
              <w:br/>
              <w:t>[bar]</w:t>
            </w:r>
          </w:p>
        </w:tc>
        <w:tc>
          <w:tcPr>
            <w:tcW w:w="576" w:type="pct"/>
            <w:tcBorders>
              <w:top w:val="single" w:sz="4" w:space="0" w:color="auto"/>
              <w:left w:val="single" w:sz="4" w:space="0" w:color="auto"/>
              <w:bottom w:val="single" w:sz="4" w:space="0" w:color="auto"/>
              <w:right w:val="single" w:sz="4" w:space="0" w:color="auto"/>
            </w:tcBorders>
            <w:shd w:val="clear" w:color="auto" w:fill="D0CECE" w:themeFill="background2" w:themeFillShade="E6"/>
            <w:noWrap/>
            <w:vAlign w:val="center"/>
            <w:hideMark/>
          </w:tcPr>
          <w:p w14:paraId="4BA57353" w14:textId="09DEF13A" w:rsidR="0096465A" w:rsidRPr="00E042FF" w:rsidRDefault="0096465A" w:rsidP="00C101A9">
            <w:pPr>
              <w:suppressAutoHyphens w:val="0"/>
              <w:spacing w:after="0" w:line="240" w:lineRule="auto"/>
              <w:jc w:val="center"/>
              <w:rPr>
                <w:rFonts w:ascii="Calibri" w:eastAsia="Times New Roman" w:hAnsi="Calibri" w:cs="Calibri"/>
                <w:b/>
                <w:bCs/>
                <w:color w:val="000000"/>
                <w:sz w:val="18"/>
                <w:szCs w:val="18"/>
                <w:lang w:eastAsia="de-DE"/>
              </w:rPr>
            </w:pPr>
            <w:r w:rsidRPr="00E042FF">
              <w:rPr>
                <w:rFonts w:ascii="Calibri" w:eastAsia="Times New Roman" w:hAnsi="Calibri" w:cs="Calibri"/>
                <w:b/>
                <w:bCs/>
                <w:color w:val="000000"/>
                <w:sz w:val="18"/>
                <w:szCs w:val="18"/>
                <w:lang w:eastAsia="de-DE"/>
              </w:rPr>
              <w:t xml:space="preserve">Min. Vakuum </w:t>
            </w:r>
            <w:r w:rsidRPr="00E042FF">
              <w:rPr>
                <w:rFonts w:ascii="Calibri" w:eastAsia="Times New Roman" w:hAnsi="Calibri" w:cs="Calibri"/>
                <w:b/>
                <w:bCs/>
                <w:color w:val="000000"/>
                <w:sz w:val="18"/>
                <w:szCs w:val="18"/>
                <w:lang w:eastAsia="de-DE"/>
              </w:rPr>
              <w:br/>
              <w:t>[mbar]</w:t>
            </w:r>
          </w:p>
        </w:tc>
        <w:tc>
          <w:tcPr>
            <w:tcW w:w="833" w:type="pct"/>
            <w:tcBorders>
              <w:top w:val="single" w:sz="4" w:space="0" w:color="auto"/>
              <w:left w:val="single" w:sz="4" w:space="0" w:color="auto"/>
              <w:bottom w:val="single" w:sz="4" w:space="0" w:color="auto"/>
            </w:tcBorders>
            <w:shd w:val="clear" w:color="auto" w:fill="D0CECE" w:themeFill="background2" w:themeFillShade="E6"/>
            <w:noWrap/>
            <w:vAlign w:val="center"/>
            <w:hideMark/>
          </w:tcPr>
          <w:p w14:paraId="254613FE" w14:textId="48D8E46F" w:rsidR="0096465A" w:rsidRPr="00E042FF" w:rsidRDefault="0096465A" w:rsidP="00C101A9">
            <w:pPr>
              <w:suppressAutoHyphens w:val="0"/>
              <w:spacing w:after="0" w:line="240" w:lineRule="auto"/>
              <w:jc w:val="center"/>
              <w:rPr>
                <w:rFonts w:ascii="Calibri" w:eastAsia="Times New Roman" w:hAnsi="Calibri" w:cs="Calibri"/>
                <w:b/>
                <w:bCs/>
                <w:color w:val="000000"/>
                <w:sz w:val="18"/>
                <w:szCs w:val="18"/>
                <w:lang w:eastAsia="de-DE"/>
              </w:rPr>
            </w:pPr>
            <w:r w:rsidRPr="00E042FF">
              <w:rPr>
                <w:rFonts w:ascii="Calibri" w:eastAsia="Times New Roman" w:hAnsi="Calibri" w:cs="Calibri"/>
                <w:b/>
                <w:bCs/>
                <w:color w:val="000000"/>
                <w:sz w:val="18"/>
                <w:szCs w:val="18"/>
                <w:lang w:eastAsia="de-DE"/>
              </w:rPr>
              <w:t xml:space="preserve">Max. Förderleistung </w:t>
            </w:r>
            <w:r w:rsidRPr="00E042FF">
              <w:rPr>
                <w:rFonts w:ascii="Calibri" w:eastAsia="Times New Roman" w:hAnsi="Calibri" w:cs="Calibri"/>
                <w:b/>
                <w:bCs/>
                <w:color w:val="000000"/>
                <w:sz w:val="18"/>
                <w:szCs w:val="18"/>
                <w:lang w:eastAsia="de-DE"/>
              </w:rPr>
              <w:br/>
              <w:t>[m^3/h]</w:t>
            </w:r>
          </w:p>
        </w:tc>
      </w:tr>
      <w:tr w:rsidR="00E042FF" w:rsidRPr="00BD0E76" w14:paraId="2A524084" w14:textId="77777777" w:rsidTr="006054FF">
        <w:trPr>
          <w:trHeight w:val="1444"/>
        </w:trPr>
        <w:tc>
          <w:tcPr>
            <w:tcW w:w="556" w:type="pct"/>
            <w:tcBorders>
              <w:top w:val="single" w:sz="4" w:space="0" w:color="auto"/>
              <w:left w:val="nil"/>
              <w:bottom w:val="single" w:sz="4" w:space="0" w:color="auto"/>
              <w:right w:val="single" w:sz="4" w:space="0" w:color="auto"/>
            </w:tcBorders>
            <w:shd w:val="clear" w:color="auto" w:fill="auto"/>
            <w:vAlign w:val="center"/>
            <w:hideMark/>
          </w:tcPr>
          <w:p w14:paraId="3B1888AC" w14:textId="77777777" w:rsidR="0096465A" w:rsidRPr="00E042FF" w:rsidRDefault="0096465A" w:rsidP="00BD0E76">
            <w:pPr>
              <w:suppressAutoHyphens w:val="0"/>
              <w:spacing w:after="0" w:line="240" w:lineRule="auto"/>
              <w:jc w:val="center"/>
              <w:rPr>
                <w:rFonts w:ascii="Calibri" w:eastAsia="Times New Roman" w:hAnsi="Calibri" w:cs="Calibri"/>
                <w:b/>
                <w:bCs/>
                <w:color w:val="000000"/>
                <w:sz w:val="18"/>
                <w:szCs w:val="18"/>
                <w:lang w:eastAsia="de-DE"/>
              </w:rPr>
            </w:pPr>
            <w:r w:rsidRPr="00E042FF">
              <w:rPr>
                <w:rFonts w:ascii="Calibri" w:eastAsia="Times New Roman" w:hAnsi="Calibri" w:cs="Calibri"/>
                <w:b/>
                <w:bCs/>
                <w:color w:val="000000"/>
                <w:sz w:val="18"/>
                <w:szCs w:val="18"/>
                <w:lang w:eastAsia="de-DE"/>
              </w:rPr>
              <w:t>Schlauchpumpe</w:t>
            </w:r>
            <w:r w:rsidRPr="00E042FF">
              <w:rPr>
                <w:rFonts w:ascii="Calibri" w:eastAsia="Times New Roman" w:hAnsi="Calibri" w:cs="Calibri"/>
                <w:b/>
                <w:bCs/>
                <w:color w:val="000000"/>
                <w:sz w:val="18"/>
                <w:szCs w:val="18"/>
                <w:lang w:eastAsia="de-DE"/>
              </w:rPr>
              <w:br/>
              <w:t>(peristaltische Pumpe)</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74006D3" w14:textId="4B94AC06" w:rsidR="0096465A" w:rsidRPr="00E042FF" w:rsidRDefault="0096465A" w:rsidP="00C101A9">
            <w:pPr>
              <w:suppressAutoHyphens w:val="0"/>
              <w:spacing w:after="0" w:line="240" w:lineRule="auto"/>
              <w:jc w:val="left"/>
              <w:rPr>
                <w:rFonts w:ascii="Calibri" w:eastAsia="Times New Roman" w:hAnsi="Calibri" w:cs="Calibri"/>
                <w:color w:val="000000"/>
                <w:sz w:val="18"/>
                <w:szCs w:val="18"/>
                <w:lang w:eastAsia="de-DE"/>
              </w:rPr>
            </w:pPr>
            <w:r w:rsidRPr="00E042FF">
              <w:rPr>
                <w:rFonts w:ascii="Calibri" w:eastAsia="Times New Roman" w:hAnsi="Calibri" w:cs="Calibri"/>
                <w:color w:val="000000"/>
                <w:sz w:val="18"/>
                <w:szCs w:val="18"/>
                <w:lang w:eastAsia="de-DE"/>
              </w:rPr>
              <w:t>- leicht sterilisierbar</w:t>
            </w:r>
            <w:r w:rsidRPr="00E042FF">
              <w:rPr>
                <w:rFonts w:ascii="Calibri" w:eastAsia="Times New Roman" w:hAnsi="Calibri" w:cs="Calibri"/>
                <w:color w:val="000000"/>
                <w:sz w:val="18"/>
                <w:szCs w:val="18"/>
                <w:lang w:eastAsia="de-DE"/>
              </w:rPr>
              <w:br/>
              <w:t xml:space="preserve">- an viele Fördermedien </w:t>
            </w:r>
            <w:r w:rsidR="00D26857">
              <w:rPr>
                <w:rFonts w:ascii="Calibri" w:eastAsia="Times New Roman" w:hAnsi="Calibri" w:cs="Calibri"/>
                <w:color w:val="000000"/>
                <w:sz w:val="18"/>
                <w:szCs w:val="18"/>
                <w:lang w:eastAsia="de-DE"/>
              </w:rPr>
              <w:br/>
            </w:r>
            <w:r w:rsidRPr="00E042FF">
              <w:rPr>
                <w:rFonts w:ascii="Calibri" w:eastAsia="Times New Roman" w:hAnsi="Calibri" w:cs="Calibri"/>
                <w:color w:val="000000"/>
                <w:sz w:val="18"/>
                <w:szCs w:val="18"/>
                <w:lang w:eastAsia="de-DE"/>
              </w:rPr>
              <w:t>anpassbar</w:t>
            </w:r>
            <w:r w:rsidRPr="00E042FF">
              <w:rPr>
                <w:rFonts w:ascii="Calibri" w:eastAsia="Times New Roman" w:hAnsi="Calibri" w:cs="Calibri"/>
                <w:color w:val="000000"/>
                <w:sz w:val="18"/>
                <w:szCs w:val="18"/>
                <w:lang w:eastAsia="de-DE"/>
              </w:rPr>
              <w:br/>
              <w:t>- trockenlaufsicher</w:t>
            </w:r>
            <w:r w:rsidRPr="00E042FF">
              <w:rPr>
                <w:rFonts w:ascii="Calibri" w:eastAsia="Times New Roman" w:hAnsi="Calibri" w:cs="Calibri"/>
                <w:color w:val="000000"/>
                <w:sz w:val="18"/>
                <w:szCs w:val="18"/>
                <w:lang w:eastAsia="de-DE"/>
              </w:rPr>
              <w:br/>
            </w:r>
            <w:r w:rsidR="00E042FF" w:rsidRPr="00E042FF">
              <w:rPr>
                <w:rFonts w:ascii="Calibri" w:eastAsia="Times New Roman" w:hAnsi="Calibri" w:cs="Calibri"/>
                <w:color w:val="000000"/>
                <w:sz w:val="18"/>
                <w:szCs w:val="18"/>
                <w:lang w:eastAsia="de-DE"/>
              </w:rPr>
              <w:t>- minimaler</w:t>
            </w:r>
            <w:r w:rsidRPr="00E042FF">
              <w:rPr>
                <w:rFonts w:ascii="Calibri" w:eastAsia="Times New Roman" w:hAnsi="Calibri" w:cs="Calibri"/>
                <w:color w:val="000000"/>
                <w:sz w:val="18"/>
                <w:szCs w:val="18"/>
                <w:lang w:eastAsia="de-DE"/>
              </w:rPr>
              <w:t xml:space="preserve"> Wartungsaufwand</w:t>
            </w:r>
            <w:r w:rsidRPr="00E042FF">
              <w:rPr>
                <w:rFonts w:ascii="Calibri" w:eastAsia="Times New Roman" w:hAnsi="Calibri" w:cs="Calibri"/>
                <w:color w:val="000000"/>
                <w:sz w:val="18"/>
                <w:szCs w:val="18"/>
                <w:lang w:eastAsia="de-DE"/>
              </w:rPr>
              <w:br/>
              <w:t>- genaue Dosierung in kleinen Mengen möglich</w:t>
            </w:r>
          </w:p>
        </w:tc>
        <w:tc>
          <w:tcPr>
            <w:tcW w:w="74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E52AC69" w14:textId="0FE8E143" w:rsidR="0096465A" w:rsidRPr="00E042FF" w:rsidRDefault="0096465A" w:rsidP="00C101A9">
            <w:pPr>
              <w:suppressAutoHyphens w:val="0"/>
              <w:spacing w:after="0" w:line="240" w:lineRule="auto"/>
              <w:jc w:val="left"/>
              <w:rPr>
                <w:rFonts w:ascii="Calibri" w:eastAsia="Times New Roman" w:hAnsi="Calibri" w:cs="Calibri"/>
                <w:color w:val="000000"/>
                <w:sz w:val="18"/>
                <w:szCs w:val="18"/>
                <w:lang w:eastAsia="de-DE"/>
              </w:rPr>
            </w:pPr>
            <w:r w:rsidRPr="00E042FF">
              <w:rPr>
                <w:rFonts w:ascii="Calibri" w:eastAsia="Times New Roman" w:hAnsi="Calibri" w:cs="Calibri"/>
                <w:color w:val="000000"/>
                <w:sz w:val="18"/>
                <w:szCs w:val="18"/>
                <w:lang w:eastAsia="de-DE"/>
              </w:rPr>
              <w:t>- kurze Schlauchlebensdauer</w:t>
            </w:r>
            <w:r w:rsidRPr="00E042FF">
              <w:rPr>
                <w:rFonts w:ascii="Calibri" w:eastAsia="Times New Roman" w:hAnsi="Calibri" w:cs="Calibri"/>
                <w:color w:val="000000"/>
                <w:sz w:val="18"/>
                <w:szCs w:val="18"/>
                <w:lang w:eastAsia="de-DE"/>
              </w:rPr>
              <w:br/>
              <w:t xml:space="preserve">- chemische Beständigkeit ist zu beachten </w:t>
            </w:r>
            <w:r w:rsidR="00E042FF">
              <w:rPr>
                <w:rFonts w:ascii="Calibri" w:eastAsia="Times New Roman" w:hAnsi="Calibri" w:cs="Calibri"/>
                <w:color w:val="000000"/>
                <w:sz w:val="18"/>
                <w:szCs w:val="18"/>
                <w:lang w:eastAsia="de-DE"/>
              </w:rPr>
              <w:br/>
            </w:r>
            <w:r w:rsidRPr="00E042FF">
              <w:rPr>
                <w:rFonts w:ascii="Calibri" w:eastAsia="Times New Roman" w:hAnsi="Calibri" w:cs="Calibri"/>
                <w:color w:val="000000"/>
                <w:sz w:val="18"/>
                <w:szCs w:val="18"/>
                <w:lang w:eastAsia="de-DE"/>
              </w:rPr>
              <w:t>(Schlauchbeständigkeit)</w:t>
            </w:r>
            <w:r w:rsidRPr="00E042FF">
              <w:rPr>
                <w:rFonts w:ascii="Calibri" w:eastAsia="Times New Roman" w:hAnsi="Calibri" w:cs="Calibri"/>
                <w:color w:val="000000"/>
                <w:sz w:val="18"/>
                <w:szCs w:val="18"/>
                <w:lang w:eastAsia="de-DE"/>
              </w:rPr>
              <w:br/>
              <w:t>- Abrieb des Schlauches evtl. im Fördergut</w:t>
            </w:r>
            <w:r w:rsidRPr="00E042FF">
              <w:rPr>
                <w:rFonts w:ascii="Calibri" w:eastAsia="Times New Roman" w:hAnsi="Calibri" w:cs="Calibri"/>
                <w:color w:val="000000"/>
                <w:sz w:val="18"/>
                <w:szCs w:val="18"/>
                <w:lang w:eastAsia="de-DE"/>
              </w:rPr>
              <w:br/>
              <w:t xml:space="preserve">- keine konstante </w:t>
            </w:r>
            <w:r w:rsidR="00E042FF">
              <w:rPr>
                <w:rFonts w:ascii="Calibri" w:eastAsia="Times New Roman" w:hAnsi="Calibri" w:cs="Calibri"/>
                <w:color w:val="000000"/>
                <w:sz w:val="18"/>
                <w:szCs w:val="18"/>
                <w:lang w:eastAsia="de-DE"/>
              </w:rPr>
              <w:br/>
            </w:r>
            <w:r w:rsidRPr="00E042FF">
              <w:rPr>
                <w:rFonts w:ascii="Calibri" w:eastAsia="Times New Roman" w:hAnsi="Calibri" w:cs="Calibri"/>
                <w:color w:val="000000"/>
                <w:sz w:val="18"/>
                <w:szCs w:val="18"/>
                <w:lang w:eastAsia="de-DE"/>
              </w:rPr>
              <w:t>Förderleistung</w:t>
            </w:r>
          </w:p>
        </w:tc>
        <w:tc>
          <w:tcPr>
            <w:tcW w:w="101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4AD173B" w14:textId="77777777" w:rsidR="0096465A" w:rsidRPr="00E042FF" w:rsidRDefault="0096465A" w:rsidP="00C101A9">
            <w:pPr>
              <w:suppressAutoHyphens w:val="0"/>
              <w:spacing w:after="0" w:line="240" w:lineRule="auto"/>
              <w:jc w:val="left"/>
              <w:rPr>
                <w:rFonts w:ascii="Calibri" w:eastAsia="Times New Roman" w:hAnsi="Calibri" w:cs="Calibri"/>
                <w:color w:val="000000"/>
                <w:sz w:val="18"/>
                <w:szCs w:val="18"/>
                <w:lang w:eastAsia="de-DE"/>
              </w:rPr>
            </w:pPr>
            <w:r w:rsidRPr="00E042FF">
              <w:rPr>
                <w:rFonts w:ascii="Calibri" w:eastAsia="Times New Roman" w:hAnsi="Calibri" w:cs="Calibri"/>
                <w:color w:val="000000"/>
                <w:sz w:val="18"/>
                <w:szCs w:val="18"/>
                <w:lang w:eastAsia="de-DE"/>
              </w:rPr>
              <w:t>- Dosierpumpe</w:t>
            </w:r>
            <w:r w:rsidRPr="00E042FF">
              <w:rPr>
                <w:rFonts w:ascii="Calibri" w:eastAsia="Times New Roman" w:hAnsi="Calibri" w:cs="Calibri"/>
                <w:color w:val="000000"/>
                <w:sz w:val="18"/>
                <w:szCs w:val="18"/>
                <w:lang w:eastAsia="de-DE"/>
              </w:rPr>
              <w:br/>
              <w:t>- Pumpe für Gefahrengut</w:t>
            </w:r>
            <w:r w:rsidRPr="00E042FF">
              <w:rPr>
                <w:rFonts w:ascii="Calibri" w:eastAsia="Times New Roman" w:hAnsi="Calibri" w:cs="Calibri"/>
                <w:color w:val="000000"/>
                <w:sz w:val="18"/>
                <w:szCs w:val="18"/>
                <w:lang w:eastAsia="de-DE"/>
              </w:rPr>
              <w:br/>
              <w:t>- Infusionspumpe</w:t>
            </w:r>
          </w:p>
        </w:tc>
        <w:tc>
          <w:tcPr>
            <w:tcW w:w="44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60F92A" w14:textId="330F2DB9" w:rsidR="0096465A" w:rsidRPr="00E042FF" w:rsidRDefault="0096465A" w:rsidP="00C101A9">
            <w:pPr>
              <w:suppressAutoHyphens w:val="0"/>
              <w:spacing w:after="0" w:line="240" w:lineRule="auto"/>
              <w:jc w:val="center"/>
              <w:rPr>
                <w:rFonts w:ascii="Calibri" w:eastAsia="Times New Roman" w:hAnsi="Calibri" w:cs="Calibri"/>
                <w:color w:val="000000"/>
                <w:sz w:val="18"/>
                <w:szCs w:val="18"/>
                <w:lang w:eastAsia="de-DE"/>
              </w:rPr>
            </w:pPr>
            <w:r w:rsidRPr="00E042FF">
              <w:rPr>
                <w:rFonts w:ascii="Calibri" w:eastAsia="Times New Roman" w:hAnsi="Calibri" w:cs="Calibri"/>
                <w:color w:val="000000"/>
                <w:sz w:val="18"/>
                <w:szCs w:val="18"/>
                <w:lang w:eastAsia="de-DE"/>
              </w:rPr>
              <w:t>2 bis 16</w:t>
            </w:r>
          </w:p>
        </w:tc>
        <w:tc>
          <w:tcPr>
            <w:tcW w:w="57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43AC14" w14:textId="77777777" w:rsidR="0096465A" w:rsidRPr="00E042FF" w:rsidRDefault="0096465A" w:rsidP="00C101A9">
            <w:pPr>
              <w:suppressAutoHyphens w:val="0"/>
              <w:spacing w:after="0" w:line="240" w:lineRule="auto"/>
              <w:jc w:val="center"/>
              <w:rPr>
                <w:rFonts w:ascii="Calibri" w:eastAsia="Times New Roman" w:hAnsi="Calibri" w:cs="Calibri"/>
                <w:color w:val="000000"/>
                <w:sz w:val="18"/>
                <w:szCs w:val="18"/>
                <w:lang w:eastAsia="de-DE"/>
              </w:rPr>
            </w:pPr>
            <w:r w:rsidRPr="00E042FF">
              <w:rPr>
                <w:rFonts w:ascii="Calibri" w:eastAsia="Times New Roman" w:hAnsi="Calibri" w:cs="Calibri"/>
                <w:color w:val="000000"/>
                <w:sz w:val="18"/>
                <w:szCs w:val="18"/>
                <w:lang w:eastAsia="de-DE"/>
              </w:rPr>
              <w:t>-</w:t>
            </w:r>
          </w:p>
        </w:tc>
        <w:tc>
          <w:tcPr>
            <w:tcW w:w="833" w:type="pct"/>
            <w:tcBorders>
              <w:top w:val="single" w:sz="4" w:space="0" w:color="auto"/>
              <w:left w:val="single" w:sz="4" w:space="0" w:color="auto"/>
              <w:bottom w:val="single" w:sz="4" w:space="0" w:color="auto"/>
            </w:tcBorders>
            <w:shd w:val="clear" w:color="auto" w:fill="auto"/>
            <w:noWrap/>
            <w:vAlign w:val="center"/>
            <w:hideMark/>
          </w:tcPr>
          <w:p w14:paraId="1D2D63CB" w14:textId="1D1F988B" w:rsidR="0096465A" w:rsidRPr="00E042FF" w:rsidRDefault="0096465A" w:rsidP="00C101A9">
            <w:pPr>
              <w:suppressAutoHyphens w:val="0"/>
              <w:spacing w:after="0" w:line="240" w:lineRule="auto"/>
              <w:jc w:val="center"/>
              <w:rPr>
                <w:rFonts w:ascii="Calibri" w:eastAsia="Times New Roman" w:hAnsi="Calibri" w:cs="Calibri"/>
                <w:color w:val="000000"/>
                <w:sz w:val="18"/>
                <w:szCs w:val="18"/>
                <w:lang w:eastAsia="de-DE"/>
              </w:rPr>
            </w:pPr>
            <w:r w:rsidRPr="00E042FF">
              <w:rPr>
                <w:rFonts w:ascii="Calibri" w:eastAsia="Times New Roman" w:hAnsi="Calibri" w:cs="Calibri"/>
                <w:color w:val="000000"/>
                <w:sz w:val="18"/>
                <w:szCs w:val="18"/>
                <w:lang w:eastAsia="de-DE"/>
              </w:rPr>
              <w:t>100</w:t>
            </w:r>
          </w:p>
        </w:tc>
      </w:tr>
      <w:tr w:rsidR="00E042FF" w:rsidRPr="00BD0E76" w14:paraId="67C41AF2" w14:textId="77777777" w:rsidTr="006054FF">
        <w:trPr>
          <w:trHeight w:val="1444"/>
        </w:trPr>
        <w:tc>
          <w:tcPr>
            <w:tcW w:w="556" w:type="pct"/>
            <w:tcBorders>
              <w:top w:val="single" w:sz="4" w:space="0" w:color="auto"/>
              <w:left w:val="nil"/>
              <w:bottom w:val="single" w:sz="4" w:space="0" w:color="auto"/>
              <w:right w:val="single" w:sz="4" w:space="0" w:color="auto"/>
            </w:tcBorders>
            <w:shd w:val="clear" w:color="auto" w:fill="auto"/>
            <w:noWrap/>
            <w:vAlign w:val="center"/>
            <w:hideMark/>
          </w:tcPr>
          <w:p w14:paraId="3081CEE9" w14:textId="10F618E8" w:rsidR="0096465A" w:rsidRPr="00E042FF" w:rsidRDefault="0096465A" w:rsidP="00BD0E76">
            <w:pPr>
              <w:suppressAutoHyphens w:val="0"/>
              <w:spacing w:after="0" w:line="240" w:lineRule="auto"/>
              <w:jc w:val="center"/>
              <w:rPr>
                <w:rFonts w:ascii="Calibri" w:eastAsia="Times New Roman" w:hAnsi="Calibri" w:cs="Calibri"/>
                <w:b/>
                <w:bCs/>
                <w:color w:val="000000"/>
                <w:sz w:val="18"/>
                <w:szCs w:val="18"/>
                <w:lang w:eastAsia="de-DE"/>
              </w:rPr>
            </w:pPr>
            <w:r w:rsidRPr="00E042FF">
              <w:rPr>
                <w:rFonts w:ascii="Calibri" w:eastAsia="Times New Roman" w:hAnsi="Calibri" w:cs="Calibri"/>
                <w:b/>
                <w:bCs/>
                <w:color w:val="000000"/>
                <w:sz w:val="18"/>
                <w:szCs w:val="18"/>
                <w:lang w:eastAsia="de-DE"/>
              </w:rPr>
              <w:t>Ölpumpe/</w:t>
            </w:r>
            <w:r w:rsidRPr="00E042FF">
              <w:rPr>
                <w:rFonts w:ascii="Calibri" w:eastAsia="Times New Roman" w:hAnsi="Calibri" w:cs="Calibri"/>
                <w:b/>
                <w:bCs/>
                <w:color w:val="000000"/>
                <w:sz w:val="18"/>
                <w:szCs w:val="18"/>
                <w:lang w:eastAsia="de-DE"/>
              </w:rPr>
              <w:br/>
              <w:t>Drehschieberpumpe</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EEB9B01" w14:textId="77777777" w:rsidR="0096465A" w:rsidRPr="00E042FF" w:rsidRDefault="0096465A" w:rsidP="00C101A9">
            <w:pPr>
              <w:suppressAutoHyphens w:val="0"/>
              <w:spacing w:after="0" w:line="240" w:lineRule="auto"/>
              <w:jc w:val="left"/>
              <w:rPr>
                <w:rFonts w:ascii="Calibri" w:eastAsia="Times New Roman" w:hAnsi="Calibri" w:cs="Calibri"/>
                <w:color w:val="000000"/>
                <w:sz w:val="18"/>
                <w:szCs w:val="18"/>
                <w:lang w:eastAsia="de-DE"/>
              </w:rPr>
            </w:pPr>
            <w:r w:rsidRPr="00E042FF">
              <w:rPr>
                <w:rFonts w:ascii="Calibri" w:eastAsia="Times New Roman" w:hAnsi="Calibri" w:cs="Calibri"/>
                <w:color w:val="000000"/>
                <w:sz w:val="18"/>
                <w:szCs w:val="18"/>
                <w:lang w:eastAsia="de-DE"/>
              </w:rPr>
              <w:t>- mittlere Geräuschpegel</w:t>
            </w:r>
            <w:r w:rsidRPr="00E042FF">
              <w:rPr>
                <w:rFonts w:ascii="Calibri" w:eastAsia="Times New Roman" w:hAnsi="Calibri" w:cs="Calibri"/>
                <w:color w:val="000000"/>
                <w:sz w:val="18"/>
                <w:szCs w:val="18"/>
                <w:lang w:eastAsia="de-DE"/>
              </w:rPr>
              <w:br/>
              <w:t>- regelbares Fördervolumen</w:t>
            </w:r>
            <w:r w:rsidRPr="00E042FF">
              <w:rPr>
                <w:rFonts w:ascii="Calibri" w:eastAsia="Times New Roman" w:hAnsi="Calibri" w:cs="Calibri"/>
                <w:color w:val="000000"/>
                <w:sz w:val="18"/>
                <w:szCs w:val="18"/>
                <w:lang w:eastAsia="de-DE"/>
              </w:rPr>
              <w:br/>
              <w:t>- kostengünstig</w:t>
            </w:r>
            <w:r w:rsidRPr="00E042FF">
              <w:rPr>
                <w:rFonts w:ascii="Calibri" w:eastAsia="Times New Roman" w:hAnsi="Calibri" w:cs="Calibri"/>
                <w:color w:val="000000"/>
                <w:sz w:val="18"/>
                <w:szCs w:val="18"/>
                <w:lang w:eastAsia="de-DE"/>
              </w:rPr>
              <w:br/>
              <w:t>- sehr effizient</w:t>
            </w:r>
            <w:r w:rsidRPr="00E042FF">
              <w:rPr>
                <w:rFonts w:ascii="Calibri" w:eastAsia="Times New Roman" w:hAnsi="Calibri" w:cs="Calibri"/>
                <w:color w:val="000000"/>
                <w:sz w:val="18"/>
                <w:szCs w:val="18"/>
                <w:lang w:eastAsia="de-DE"/>
              </w:rPr>
              <w:br/>
              <w:t>- erreicht mehr Vakuum als Membranpumpe</w:t>
            </w:r>
          </w:p>
        </w:tc>
        <w:tc>
          <w:tcPr>
            <w:tcW w:w="74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FA677D1" w14:textId="473E20C1" w:rsidR="0096465A" w:rsidRPr="00E042FF" w:rsidRDefault="0096465A" w:rsidP="00C101A9">
            <w:pPr>
              <w:suppressAutoHyphens w:val="0"/>
              <w:spacing w:after="0" w:line="240" w:lineRule="auto"/>
              <w:jc w:val="left"/>
              <w:rPr>
                <w:rFonts w:ascii="Calibri" w:eastAsia="Times New Roman" w:hAnsi="Calibri" w:cs="Calibri"/>
                <w:color w:val="000000"/>
                <w:sz w:val="18"/>
                <w:szCs w:val="18"/>
                <w:lang w:eastAsia="de-DE"/>
              </w:rPr>
            </w:pPr>
            <w:r w:rsidRPr="00E042FF">
              <w:rPr>
                <w:rFonts w:ascii="Calibri" w:eastAsia="Times New Roman" w:hAnsi="Calibri" w:cs="Calibri"/>
                <w:color w:val="000000"/>
                <w:sz w:val="18"/>
                <w:szCs w:val="18"/>
                <w:lang w:eastAsia="de-DE"/>
              </w:rPr>
              <w:t>- hoher Verschleiß</w:t>
            </w:r>
            <w:r w:rsidRPr="00E042FF">
              <w:rPr>
                <w:rFonts w:ascii="Calibri" w:eastAsia="Times New Roman" w:hAnsi="Calibri" w:cs="Calibri"/>
                <w:color w:val="000000"/>
                <w:sz w:val="18"/>
                <w:szCs w:val="18"/>
                <w:lang w:eastAsia="de-DE"/>
              </w:rPr>
              <w:br/>
              <w:t xml:space="preserve">- empfindlich gegen </w:t>
            </w:r>
            <w:r w:rsidR="00D26857">
              <w:rPr>
                <w:rFonts w:ascii="Calibri" w:eastAsia="Times New Roman" w:hAnsi="Calibri" w:cs="Calibri"/>
                <w:color w:val="000000"/>
                <w:sz w:val="18"/>
                <w:szCs w:val="18"/>
                <w:lang w:eastAsia="de-DE"/>
              </w:rPr>
              <w:br/>
            </w:r>
            <w:r w:rsidRPr="00E042FF">
              <w:rPr>
                <w:rFonts w:ascii="Calibri" w:eastAsia="Times New Roman" w:hAnsi="Calibri" w:cs="Calibri"/>
                <w:color w:val="000000"/>
                <w:sz w:val="18"/>
                <w:szCs w:val="18"/>
                <w:lang w:eastAsia="de-DE"/>
              </w:rPr>
              <w:t>organische Dämpfe</w:t>
            </w:r>
          </w:p>
        </w:tc>
        <w:tc>
          <w:tcPr>
            <w:tcW w:w="101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04F498C" w14:textId="77777777" w:rsidR="0096465A" w:rsidRPr="00E042FF" w:rsidRDefault="0096465A" w:rsidP="00C101A9">
            <w:pPr>
              <w:suppressAutoHyphens w:val="0"/>
              <w:spacing w:after="0" w:line="240" w:lineRule="auto"/>
              <w:jc w:val="left"/>
              <w:rPr>
                <w:rFonts w:ascii="Calibri" w:eastAsia="Times New Roman" w:hAnsi="Calibri" w:cs="Calibri"/>
                <w:color w:val="000000"/>
                <w:sz w:val="18"/>
                <w:szCs w:val="18"/>
                <w:lang w:eastAsia="de-DE"/>
              </w:rPr>
            </w:pPr>
            <w:r w:rsidRPr="00E042FF">
              <w:rPr>
                <w:rFonts w:ascii="Calibri" w:eastAsia="Times New Roman" w:hAnsi="Calibri" w:cs="Calibri"/>
                <w:color w:val="000000"/>
                <w:sz w:val="18"/>
                <w:szCs w:val="18"/>
                <w:lang w:eastAsia="de-DE"/>
              </w:rPr>
              <w:t>- Fördern von Flüssigkeiten und Gasen</w:t>
            </w:r>
            <w:r w:rsidRPr="00E042FF">
              <w:rPr>
                <w:rFonts w:ascii="Calibri" w:eastAsia="Times New Roman" w:hAnsi="Calibri" w:cs="Calibri"/>
                <w:color w:val="000000"/>
                <w:sz w:val="18"/>
                <w:szCs w:val="18"/>
                <w:lang w:eastAsia="de-DE"/>
              </w:rPr>
              <w:br/>
              <w:t>- als Laborpumpe</w:t>
            </w:r>
          </w:p>
        </w:tc>
        <w:tc>
          <w:tcPr>
            <w:tcW w:w="44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CC53151" w14:textId="7E303EE8" w:rsidR="0096465A" w:rsidRPr="00E042FF" w:rsidRDefault="0096465A" w:rsidP="00C101A9">
            <w:pPr>
              <w:suppressAutoHyphens w:val="0"/>
              <w:spacing w:after="0" w:line="240" w:lineRule="auto"/>
              <w:jc w:val="center"/>
              <w:rPr>
                <w:rFonts w:ascii="Calibri" w:eastAsia="Times New Roman" w:hAnsi="Calibri" w:cs="Calibri"/>
                <w:color w:val="000000"/>
                <w:sz w:val="18"/>
                <w:szCs w:val="18"/>
                <w:lang w:eastAsia="de-DE"/>
              </w:rPr>
            </w:pPr>
            <w:r w:rsidRPr="00E042FF">
              <w:rPr>
                <w:rFonts w:ascii="Calibri" w:eastAsia="Times New Roman" w:hAnsi="Calibri" w:cs="Calibri"/>
                <w:color w:val="000000"/>
                <w:sz w:val="18"/>
                <w:szCs w:val="18"/>
                <w:lang w:eastAsia="de-DE"/>
              </w:rPr>
              <w:t>300</w:t>
            </w:r>
          </w:p>
        </w:tc>
        <w:tc>
          <w:tcPr>
            <w:tcW w:w="57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4019F68" w14:textId="6804E930" w:rsidR="0096465A" w:rsidRPr="00E042FF" w:rsidRDefault="0096465A" w:rsidP="00C101A9">
            <w:pPr>
              <w:suppressAutoHyphens w:val="0"/>
              <w:spacing w:after="0" w:line="240" w:lineRule="auto"/>
              <w:jc w:val="center"/>
              <w:rPr>
                <w:rFonts w:ascii="Calibri" w:eastAsia="Times New Roman" w:hAnsi="Calibri" w:cs="Calibri"/>
                <w:color w:val="000000"/>
                <w:sz w:val="18"/>
                <w:szCs w:val="18"/>
                <w:lang w:eastAsia="de-DE"/>
              </w:rPr>
            </w:pPr>
            <w:r w:rsidRPr="00E042FF">
              <w:rPr>
                <w:rFonts w:ascii="Calibri" w:eastAsia="Times New Roman" w:hAnsi="Calibri" w:cs="Calibri"/>
                <w:color w:val="000000"/>
                <w:sz w:val="18"/>
                <w:szCs w:val="18"/>
                <w:lang w:eastAsia="de-DE"/>
              </w:rPr>
              <w:t>Grob- bis Feinvakuum</w:t>
            </w:r>
            <w:r w:rsidRPr="00E042FF">
              <w:rPr>
                <w:rFonts w:ascii="Calibri" w:eastAsia="Times New Roman" w:hAnsi="Calibri" w:cs="Calibri"/>
                <w:color w:val="000000"/>
                <w:sz w:val="18"/>
                <w:szCs w:val="18"/>
                <w:lang w:eastAsia="de-DE"/>
              </w:rPr>
              <w:br/>
            </w:r>
            <w:r w:rsidRPr="00E042FF">
              <w:rPr>
                <w:rFonts w:ascii="Calibri" w:eastAsia="Times New Roman" w:hAnsi="Calibri" w:cs="Calibri"/>
                <w:color w:val="000000"/>
                <w:sz w:val="18"/>
                <w:szCs w:val="18"/>
                <w:lang w:eastAsia="de-DE"/>
              </w:rPr>
              <w:br/>
              <w:t>1 bis 0,001</w:t>
            </w:r>
          </w:p>
        </w:tc>
        <w:tc>
          <w:tcPr>
            <w:tcW w:w="833" w:type="pct"/>
            <w:tcBorders>
              <w:top w:val="single" w:sz="4" w:space="0" w:color="auto"/>
              <w:left w:val="single" w:sz="4" w:space="0" w:color="auto"/>
              <w:bottom w:val="single" w:sz="4" w:space="0" w:color="auto"/>
            </w:tcBorders>
            <w:shd w:val="clear" w:color="auto" w:fill="auto"/>
            <w:vAlign w:val="center"/>
            <w:hideMark/>
          </w:tcPr>
          <w:p w14:paraId="5D4D2E59" w14:textId="4ADA077B" w:rsidR="0096465A" w:rsidRPr="00E042FF" w:rsidRDefault="0096465A" w:rsidP="00C101A9">
            <w:pPr>
              <w:suppressAutoHyphens w:val="0"/>
              <w:spacing w:after="0" w:line="240" w:lineRule="auto"/>
              <w:jc w:val="center"/>
              <w:rPr>
                <w:rFonts w:ascii="Calibri" w:eastAsia="Times New Roman" w:hAnsi="Calibri" w:cs="Calibri"/>
                <w:color w:val="000000"/>
                <w:sz w:val="18"/>
                <w:szCs w:val="18"/>
                <w:lang w:eastAsia="de-DE"/>
              </w:rPr>
            </w:pPr>
            <w:r w:rsidRPr="00E042FF">
              <w:rPr>
                <w:rFonts w:ascii="Calibri" w:eastAsia="Times New Roman" w:hAnsi="Calibri" w:cs="Calibri"/>
                <w:color w:val="000000"/>
                <w:sz w:val="18"/>
                <w:szCs w:val="18"/>
                <w:lang w:eastAsia="de-DE"/>
              </w:rPr>
              <w:t>20-500</w:t>
            </w:r>
          </w:p>
        </w:tc>
      </w:tr>
      <w:tr w:rsidR="00E042FF" w:rsidRPr="00BD0E76" w14:paraId="0AD9E928" w14:textId="77777777" w:rsidTr="006054FF">
        <w:trPr>
          <w:trHeight w:val="1925"/>
        </w:trPr>
        <w:tc>
          <w:tcPr>
            <w:tcW w:w="556" w:type="pct"/>
            <w:tcBorders>
              <w:top w:val="single" w:sz="4" w:space="0" w:color="auto"/>
              <w:left w:val="nil"/>
              <w:bottom w:val="single" w:sz="4" w:space="0" w:color="auto"/>
              <w:right w:val="single" w:sz="4" w:space="0" w:color="auto"/>
            </w:tcBorders>
            <w:shd w:val="clear" w:color="auto" w:fill="auto"/>
            <w:noWrap/>
            <w:vAlign w:val="center"/>
            <w:hideMark/>
          </w:tcPr>
          <w:p w14:paraId="694A9525" w14:textId="77777777" w:rsidR="0096465A" w:rsidRPr="00E042FF" w:rsidRDefault="0096465A" w:rsidP="00BD0E76">
            <w:pPr>
              <w:suppressAutoHyphens w:val="0"/>
              <w:spacing w:after="0" w:line="240" w:lineRule="auto"/>
              <w:jc w:val="center"/>
              <w:rPr>
                <w:rFonts w:ascii="Calibri" w:eastAsia="Times New Roman" w:hAnsi="Calibri" w:cs="Calibri"/>
                <w:b/>
                <w:bCs/>
                <w:color w:val="000000"/>
                <w:sz w:val="18"/>
                <w:szCs w:val="18"/>
                <w:lang w:eastAsia="de-DE"/>
              </w:rPr>
            </w:pPr>
            <w:r w:rsidRPr="00E042FF">
              <w:rPr>
                <w:rFonts w:ascii="Calibri" w:eastAsia="Times New Roman" w:hAnsi="Calibri" w:cs="Calibri"/>
                <w:b/>
                <w:bCs/>
                <w:color w:val="000000"/>
                <w:sz w:val="18"/>
                <w:szCs w:val="18"/>
                <w:lang w:eastAsia="de-DE"/>
              </w:rPr>
              <w:t>Membranpumpe</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D48A779" w14:textId="2937AFCB" w:rsidR="0096465A" w:rsidRPr="00E042FF" w:rsidRDefault="0096465A" w:rsidP="00C101A9">
            <w:pPr>
              <w:suppressAutoHyphens w:val="0"/>
              <w:spacing w:after="0" w:line="240" w:lineRule="auto"/>
              <w:jc w:val="left"/>
              <w:rPr>
                <w:rFonts w:ascii="Calibri" w:eastAsia="Times New Roman" w:hAnsi="Calibri" w:cs="Calibri"/>
                <w:color w:val="000000"/>
                <w:sz w:val="18"/>
                <w:szCs w:val="18"/>
                <w:lang w:eastAsia="de-DE"/>
              </w:rPr>
            </w:pPr>
            <w:r w:rsidRPr="00E042FF">
              <w:rPr>
                <w:rFonts w:ascii="Calibri" w:eastAsia="Times New Roman" w:hAnsi="Calibri" w:cs="Calibri"/>
                <w:color w:val="000000"/>
                <w:sz w:val="18"/>
                <w:szCs w:val="18"/>
                <w:lang w:eastAsia="de-DE"/>
              </w:rPr>
              <w:t xml:space="preserve">- gute Förderung von </w:t>
            </w:r>
            <w:r w:rsidR="00E042FF">
              <w:rPr>
                <w:rFonts w:ascii="Calibri" w:eastAsia="Times New Roman" w:hAnsi="Calibri" w:cs="Calibri"/>
                <w:color w:val="000000"/>
                <w:sz w:val="18"/>
                <w:szCs w:val="18"/>
                <w:lang w:eastAsia="de-DE"/>
              </w:rPr>
              <w:br/>
            </w:r>
            <w:r w:rsidRPr="00E042FF">
              <w:rPr>
                <w:rFonts w:ascii="Calibri" w:eastAsia="Times New Roman" w:hAnsi="Calibri" w:cs="Calibri"/>
                <w:color w:val="000000"/>
                <w:sz w:val="18"/>
                <w:szCs w:val="18"/>
                <w:lang w:eastAsia="de-DE"/>
              </w:rPr>
              <w:t>Gefahrstoffen (Giftstoffe, Säure, Basen) möglich</w:t>
            </w:r>
            <w:r w:rsidRPr="00E042FF">
              <w:rPr>
                <w:rFonts w:ascii="Calibri" w:eastAsia="Times New Roman" w:hAnsi="Calibri" w:cs="Calibri"/>
                <w:color w:val="000000"/>
                <w:sz w:val="18"/>
                <w:szCs w:val="18"/>
                <w:lang w:eastAsia="de-DE"/>
              </w:rPr>
              <w:br/>
              <w:t xml:space="preserve">- unempfindlich gegen </w:t>
            </w:r>
            <w:r w:rsidR="00E042FF">
              <w:rPr>
                <w:rFonts w:ascii="Calibri" w:eastAsia="Times New Roman" w:hAnsi="Calibri" w:cs="Calibri"/>
                <w:color w:val="000000"/>
                <w:sz w:val="18"/>
                <w:szCs w:val="18"/>
                <w:lang w:eastAsia="de-DE"/>
              </w:rPr>
              <w:br/>
            </w:r>
            <w:r w:rsidRPr="00E042FF">
              <w:rPr>
                <w:rFonts w:ascii="Calibri" w:eastAsia="Times New Roman" w:hAnsi="Calibri" w:cs="Calibri"/>
                <w:color w:val="000000"/>
                <w:sz w:val="18"/>
                <w:szCs w:val="18"/>
                <w:lang w:eastAsia="de-DE"/>
              </w:rPr>
              <w:t>Dauerbelastung</w:t>
            </w:r>
            <w:r w:rsidRPr="00E042FF">
              <w:rPr>
                <w:rFonts w:ascii="Calibri" w:eastAsia="Times New Roman" w:hAnsi="Calibri" w:cs="Calibri"/>
                <w:color w:val="000000"/>
                <w:sz w:val="18"/>
                <w:szCs w:val="18"/>
                <w:lang w:eastAsia="de-DE"/>
              </w:rPr>
              <w:br/>
              <w:t>- wartungsfreundlich</w:t>
            </w:r>
            <w:r w:rsidRPr="00E042FF">
              <w:rPr>
                <w:rFonts w:ascii="Calibri" w:eastAsia="Times New Roman" w:hAnsi="Calibri" w:cs="Calibri"/>
                <w:color w:val="000000"/>
                <w:sz w:val="18"/>
                <w:szCs w:val="18"/>
                <w:lang w:eastAsia="de-DE"/>
              </w:rPr>
              <w:br/>
              <w:t>- leckfrei</w:t>
            </w:r>
          </w:p>
        </w:tc>
        <w:tc>
          <w:tcPr>
            <w:tcW w:w="74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74DB08A" w14:textId="77777777" w:rsidR="0096465A" w:rsidRPr="00E042FF" w:rsidRDefault="0096465A" w:rsidP="00C101A9">
            <w:pPr>
              <w:suppressAutoHyphens w:val="0"/>
              <w:spacing w:after="0" w:line="240" w:lineRule="auto"/>
              <w:jc w:val="left"/>
              <w:rPr>
                <w:rFonts w:ascii="Calibri" w:eastAsia="Times New Roman" w:hAnsi="Calibri" w:cs="Calibri"/>
                <w:color w:val="000000"/>
                <w:sz w:val="18"/>
                <w:szCs w:val="18"/>
                <w:lang w:eastAsia="de-DE"/>
              </w:rPr>
            </w:pPr>
            <w:r w:rsidRPr="00E042FF">
              <w:rPr>
                <w:rFonts w:ascii="Calibri" w:eastAsia="Times New Roman" w:hAnsi="Calibri" w:cs="Calibri"/>
                <w:color w:val="000000"/>
                <w:sz w:val="18"/>
                <w:szCs w:val="18"/>
                <w:lang w:eastAsia="de-DE"/>
              </w:rPr>
              <w:t>- sensibel gegen Hochdruck</w:t>
            </w:r>
            <w:r w:rsidRPr="00E042FF">
              <w:rPr>
                <w:rFonts w:ascii="Calibri" w:eastAsia="Times New Roman" w:hAnsi="Calibri" w:cs="Calibri"/>
                <w:color w:val="000000"/>
                <w:sz w:val="18"/>
                <w:szCs w:val="18"/>
                <w:lang w:eastAsia="de-DE"/>
              </w:rPr>
              <w:br/>
              <w:t>- hoher Energiebedarf</w:t>
            </w:r>
            <w:r w:rsidRPr="00E042FF">
              <w:rPr>
                <w:rFonts w:ascii="Calibri" w:eastAsia="Times New Roman" w:hAnsi="Calibri" w:cs="Calibri"/>
                <w:color w:val="000000"/>
                <w:sz w:val="18"/>
                <w:szCs w:val="18"/>
                <w:lang w:eastAsia="de-DE"/>
              </w:rPr>
              <w:br/>
              <w:t>- pulsierender Volumenstrom</w:t>
            </w:r>
          </w:p>
        </w:tc>
        <w:tc>
          <w:tcPr>
            <w:tcW w:w="101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A7A610C" w14:textId="21FDB195" w:rsidR="0096465A" w:rsidRPr="00E042FF" w:rsidRDefault="0096465A" w:rsidP="00C101A9">
            <w:pPr>
              <w:suppressAutoHyphens w:val="0"/>
              <w:spacing w:after="0" w:line="240" w:lineRule="auto"/>
              <w:jc w:val="left"/>
              <w:rPr>
                <w:rFonts w:ascii="Calibri" w:eastAsia="Times New Roman" w:hAnsi="Calibri" w:cs="Calibri"/>
                <w:color w:val="000000"/>
                <w:sz w:val="18"/>
                <w:szCs w:val="18"/>
                <w:lang w:eastAsia="de-DE"/>
              </w:rPr>
            </w:pPr>
            <w:r w:rsidRPr="00E042FF">
              <w:rPr>
                <w:rFonts w:ascii="Calibri" w:eastAsia="Times New Roman" w:hAnsi="Calibri" w:cs="Calibri"/>
                <w:color w:val="000000"/>
                <w:sz w:val="18"/>
                <w:szCs w:val="18"/>
                <w:lang w:eastAsia="de-DE"/>
              </w:rPr>
              <w:t>- Förderung in der Lebensmittelindustrie</w:t>
            </w:r>
            <w:r w:rsidRPr="00E042FF">
              <w:rPr>
                <w:rFonts w:ascii="Calibri" w:eastAsia="Times New Roman" w:hAnsi="Calibri" w:cs="Calibri"/>
                <w:color w:val="000000"/>
                <w:sz w:val="18"/>
                <w:szCs w:val="18"/>
                <w:lang w:eastAsia="de-DE"/>
              </w:rPr>
              <w:br/>
              <w:t xml:space="preserve">- </w:t>
            </w:r>
            <w:r w:rsidR="00E042FF" w:rsidRPr="00E042FF">
              <w:rPr>
                <w:rFonts w:ascii="Calibri" w:eastAsia="Times New Roman" w:hAnsi="Calibri" w:cs="Calibri"/>
                <w:color w:val="000000"/>
                <w:sz w:val="18"/>
                <w:szCs w:val="18"/>
                <w:lang w:eastAsia="de-DE"/>
              </w:rPr>
              <w:t>sinnvoll,</w:t>
            </w:r>
            <w:r w:rsidRPr="00E042FF">
              <w:rPr>
                <w:rFonts w:ascii="Calibri" w:eastAsia="Times New Roman" w:hAnsi="Calibri" w:cs="Calibri"/>
                <w:color w:val="000000"/>
                <w:sz w:val="18"/>
                <w:szCs w:val="18"/>
                <w:lang w:eastAsia="de-DE"/>
              </w:rPr>
              <w:t xml:space="preserve"> wenn ölfreies Vakuum </w:t>
            </w:r>
            <w:r w:rsidR="00634108">
              <w:rPr>
                <w:rFonts w:ascii="Calibri" w:eastAsia="Times New Roman" w:hAnsi="Calibri" w:cs="Calibri"/>
                <w:color w:val="000000"/>
                <w:sz w:val="18"/>
                <w:szCs w:val="18"/>
                <w:lang w:eastAsia="de-DE"/>
              </w:rPr>
              <w:br/>
            </w:r>
            <w:r w:rsidRPr="00E042FF">
              <w:rPr>
                <w:rFonts w:ascii="Calibri" w:eastAsia="Times New Roman" w:hAnsi="Calibri" w:cs="Calibri"/>
                <w:color w:val="000000"/>
                <w:sz w:val="18"/>
                <w:szCs w:val="18"/>
                <w:lang w:eastAsia="de-DE"/>
              </w:rPr>
              <w:t>benötigt wird</w:t>
            </w:r>
            <w:r w:rsidRPr="00E042FF">
              <w:rPr>
                <w:rFonts w:ascii="Calibri" w:eastAsia="Times New Roman" w:hAnsi="Calibri" w:cs="Calibri"/>
                <w:color w:val="000000"/>
                <w:sz w:val="18"/>
                <w:szCs w:val="18"/>
                <w:lang w:eastAsia="de-DE"/>
              </w:rPr>
              <w:br/>
              <w:t>- Förderung in der Chemie-, Umwelt</w:t>
            </w:r>
            <w:r w:rsidR="00E042FF" w:rsidRPr="00E042FF">
              <w:rPr>
                <w:rFonts w:ascii="Calibri" w:eastAsia="Times New Roman" w:hAnsi="Calibri" w:cs="Calibri"/>
                <w:color w:val="000000"/>
                <w:sz w:val="18"/>
                <w:szCs w:val="18"/>
                <w:lang w:eastAsia="de-DE"/>
              </w:rPr>
              <w:t>- und</w:t>
            </w:r>
            <w:r w:rsidRPr="00E042FF">
              <w:rPr>
                <w:rFonts w:ascii="Calibri" w:eastAsia="Times New Roman" w:hAnsi="Calibri" w:cs="Calibri"/>
                <w:color w:val="000000"/>
                <w:sz w:val="18"/>
                <w:szCs w:val="18"/>
                <w:lang w:eastAsia="de-DE"/>
              </w:rPr>
              <w:t xml:space="preserve"> Verfahrenstechnik</w:t>
            </w:r>
            <w:r w:rsidRPr="00E042FF">
              <w:rPr>
                <w:rFonts w:ascii="Calibri" w:eastAsia="Times New Roman" w:hAnsi="Calibri" w:cs="Calibri"/>
                <w:color w:val="000000"/>
                <w:sz w:val="18"/>
                <w:szCs w:val="18"/>
                <w:lang w:eastAsia="de-DE"/>
              </w:rPr>
              <w:br/>
              <w:t>- als Laborpumpe</w:t>
            </w:r>
            <w:r w:rsidRPr="00E042FF">
              <w:rPr>
                <w:rFonts w:ascii="Calibri" w:eastAsia="Times New Roman" w:hAnsi="Calibri" w:cs="Calibri"/>
                <w:color w:val="000000"/>
                <w:sz w:val="18"/>
                <w:szCs w:val="18"/>
                <w:lang w:eastAsia="de-DE"/>
              </w:rPr>
              <w:br/>
              <w:t>- Fördern von Gasen und Flüssigkeiten</w:t>
            </w:r>
            <w:r w:rsidRPr="00E042FF">
              <w:rPr>
                <w:rFonts w:ascii="Calibri" w:eastAsia="Times New Roman" w:hAnsi="Calibri" w:cs="Calibri"/>
                <w:color w:val="000000"/>
                <w:sz w:val="18"/>
                <w:szCs w:val="18"/>
                <w:lang w:eastAsia="de-DE"/>
              </w:rPr>
              <w:br/>
              <w:t>- als Dosierpumpe</w:t>
            </w:r>
          </w:p>
        </w:tc>
        <w:tc>
          <w:tcPr>
            <w:tcW w:w="44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3E9C4B3" w14:textId="7A24ADBB" w:rsidR="0096465A" w:rsidRPr="00E042FF" w:rsidRDefault="0096465A" w:rsidP="00C101A9">
            <w:pPr>
              <w:suppressAutoHyphens w:val="0"/>
              <w:spacing w:after="0" w:line="240" w:lineRule="auto"/>
              <w:jc w:val="center"/>
              <w:rPr>
                <w:rFonts w:ascii="Calibri" w:eastAsia="Times New Roman" w:hAnsi="Calibri" w:cs="Calibri"/>
                <w:color w:val="000000"/>
                <w:sz w:val="18"/>
                <w:szCs w:val="18"/>
                <w:lang w:eastAsia="de-DE"/>
              </w:rPr>
            </w:pPr>
            <w:r w:rsidRPr="00E042FF">
              <w:rPr>
                <w:rFonts w:ascii="Calibri" w:eastAsia="Times New Roman" w:hAnsi="Calibri" w:cs="Calibri"/>
                <w:color w:val="000000"/>
                <w:sz w:val="18"/>
                <w:szCs w:val="18"/>
                <w:lang w:eastAsia="de-DE"/>
              </w:rPr>
              <w:t>15</w:t>
            </w:r>
          </w:p>
        </w:tc>
        <w:tc>
          <w:tcPr>
            <w:tcW w:w="57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A2C01D6" w14:textId="3020E29D" w:rsidR="0096465A" w:rsidRPr="00E042FF" w:rsidRDefault="0096465A" w:rsidP="00C101A9">
            <w:pPr>
              <w:suppressAutoHyphens w:val="0"/>
              <w:spacing w:after="0" w:line="240" w:lineRule="auto"/>
              <w:jc w:val="center"/>
              <w:rPr>
                <w:rFonts w:ascii="Calibri" w:eastAsia="Times New Roman" w:hAnsi="Calibri" w:cs="Calibri"/>
                <w:color w:val="000000"/>
                <w:sz w:val="18"/>
                <w:szCs w:val="18"/>
                <w:lang w:eastAsia="de-DE"/>
              </w:rPr>
            </w:pPr>
            <w:r w:rsidRPr="00E042FF">
              <w:rPr>
                <w:rFonts w:ascii="Calibri" w:eastAsia="Times New Roman" w:hAnsi="Calibri" w:cs="Calibri"/>
                <w:color w:val="000000"/>
                <w:sz w:val="18"/>
                <w:szCs w:val="18"/>
                <w:lang w:eastAsia="de-DE"/>
              </w:rPr>
              <w:t xml:space="preserve">Grob- bis Feinvakuum </w:t>
            </w:r>
            <w:r w:rsidRPr="00E042FF">
              <w:rPr>
                <w:rFonts w:ascii="Calibri" w:eastAsia="Times New Roman" w:hAnsi="Calibri" w:cs="Calibri"/>
                <w:color w:val="000000"/>
                <w:sz w:val="18"/>
                <w:szCs w:val="18"/>
                <w:lang w:eastAsia="de-DE"/>
              </w:rPr>
              <w:br/>
            </w:r>
            <w:r w:rsidRPr="00E042FF">
              <w:rPr>
                <w:rFonts w:ascii="Calibri" w:eastAsia="Times New Roman" w:hAnsi="Calibri" w:cs="Calibri"/>
                <w:color w:val="000000"/>
                <w:sz w:val="18"/>
                <w:szCs w:val="18"/>
                <w:lang w:eastAsia="de-DE"/>
              </w:rPr>
              <w:br/>
              <w:t>0,5</w:t>
            </w:r>
          </w:p>
        </w:tc>
        <w:tc>
          <w:tcPr>
            <w:tcW w:w="833" w:type="pct"/>
            <w:tcBorders>
              <w:top w:val="single" w:sz="4" w:space="0" w:color="auto"/>
              <w:left w:val="single" w:sz="4" w:space="0" w:color="auto"/>
              <w:bottom w:val="single" w:sz="4" w:space="0" w:color="auto"/>
            </w:tcBorders>
            <w:shd w:val="clear" w:color="auto" w:fill="auto"/>
            <w:vAlign w:val="center"/>
            <w:hideMark/>
          </w:tcPr>
          <w:p w14:paraId="254F3D6B" w14:textId="172ECD80" w:rsidR="0096465A" w:rsidRPr="00E042FF" w:rsidRDefault="0096465A" w:rsidP="00C101A9">
            <w:pPr>
              <w:suppressAutoHyphens w:val="0"/>
              <w:spacing w:after="0" w:line="240" w:lineRule="auto"/>
              <w:jc w:val="center"/>
              <w:rPr>
                <w:rFonts w:ascii="Calibri" w:eastAsia="Times New Roman" w:hAnsi="Calibri" w:cs="Calibri"/>
                <w:color w:val="000000"/>
                <w:sz w:val="18"/>
                <w:szCs w:val="18"/>
                <w:lang w:eastAsia="de-DE"/>
              </w:rPr>
            </w:pPr>
            <w:r w:rsidRPr="00E042FF">
              <w:rPr>
                <w:rFonts w:ascii="Calibri" w:eastAsia="Times New Roman" w:hAnsi="Calibri" w:cs="Calibri"/>
                <w:color w:val="000000"/>
                <w:sz w:val="18"/>
                <w:szCs w:val="18"/>
                <w:lang w:eastAsia="de-DE"/>
              </w:rPr>
              <w:t>75</w:t>
            </w:r>
          </w:p>
        </w:tc>
      </w:tr>
      <w:tr w:rsidR="00E042FF" w:rsidRPr="00BD0E76" w14:paraId="62D4BE84" w14:textId="77777777" w:rsidTr="006054FF">
        <w:trPr>
          <w:trHeight w:val="1925"/>
        </w:trPr>
        <w:tc>
          <w:tcPr>
            <w:tcW w:w="556" w:type="pct"/>
            <w:tcBorders>
              <w:top w:val="single" w:sz="4" w:space="0" w:color="auto"/>
              <w:left w:val="nil"/>
              <w:bottom w:val="single" w:sz="4" w:space="0" w:color="auto"/>
              <w:right w:val="single" w:sz="4" w:space="0" w:color="auto"/>
            </w:tcBorders>
            <w:shd w:val="clear" w:color="auto" w:fill="auto"/>
            <w:noWrap/>
            <w:vAlign w:val="center"/>
            <w:hideMark/>
          </w:tcPr>
          <w:p w14:paraId="64D2604C" w14:textId="77777777" w:rsidR="0096465A" w:rsidRPr="00E042FF" w:rsidRDefault="0096465A" w:rsidP="00BD0E76">
            <w:pPr>
              <w:suppressAutoHyphens w:val="0"/>
              <w:spacing w:after="0" w:line="240" w:lineRule="auto"/>
              <w:jc w:val="center"/>
              <w:rPr>
                <w:rFonts w:ascii="Calibri" w:eastAsia="Times New Roman" w:hAnsi="Calibri" w:cs="Calibri"/>
                <w:b/>
                <w:bCs/>
                <w:color w:val="000000"/>
                <w:sz w:val="18"/>
                <w:szCs w:val="18"/>
                <w:lang w:eastAsia="de-DE"/>
              </w:rPr>
            </w:pPr>
            <w:r w:rsidRPr="00E042FF">
              <w:rPr>
                <w:rFonts w:ascii="Calibri" w:eastAsia="Times New Roman" w:hAnsi="Calibri" w:cs="Calibri"/>
                <w:b/>
                <w:bCs/>
                <w:color w:val="000000"/>
                <w:sz w:val="18"/>
                <w:szCs w:val="18"/>
                <w:lang w:eastAsia="de-DE"/>
              </w:rPr>
              <w:t>Wasserstrahlpumpe</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5C5295C" w14:textId="611EA00D" w:rsidR="0096465A" w:rsidRPr="00E042FF" w:rsidRDefault="0096465A" w:rsidP="00C101A9">
            <w:pPr>
              <w:suppressAutoHyphens w:val="0"/>
              <w:spacing w:after="0" w:line="240" w:lineRule="auto"/>
              <w:jc w:val="left"/>
              <w:rPr>
                <w:rFonts w:ascii="Calibri" w:eastAsia="Times New Roman" w:hAnsi="Calibri" w:cs="Calibri"/>
                <w:color w:val="000000"/>
                <w:sz w:val="18"/>
                <w:szCs w:val="18"/>
                <w:lang w:eastAsia="de-DE"/>
              </w:rPr>
            </w:pPr>
            <w:r w:rsidRPr="00E042FF">
              <w:rPr>
                <w:rFonts w:ascii="Calibri" w:eastAsia="Times New Roman" w:hAnsi="Calibri" w:cs="Calibri"/>
                <w:color w:val="000000"/>
                <w:sz w:val="18"/>
                <w:szCs w:val="18"/>
                <w:lang w:eastAsia="de-DE"/>
              </w:rPr>
              <w:t>- einfache Bauweise (preiswert)</w:t>
            </w:r>
            <w:r w:rsidRPr="00E042FF">
              <w:rPr>
                <w:rFonts w:ascii="Calibri" w:eastAsia="Times New Roman" w:hAnsi="Calibri" w:cs="Calibri"/>
                <w:color w:val="000000"/>
                <w:sz w:val="18"/>
                <w:szCs w:val="18"/>
                <w:lang w:eastAsia="de-DE"/>
              </w:rPr>
              <w:br/>
              <w:t>- verschleiß- und wartungsarm</w:t>
            </w:r>
            <w:r w:rsidRPr="00E042FF">
              <w:rPr>
                <w:rFonts w:ascii="Calibri" w:eastAsia="Times New Roman" w:hAnsi="Calibri" w:cs="Calibri"/>
                <w:color w:val="000000"/>
                <w:sz w:val="18"/>
                <w:szCs w:val="18"/>
                <w:lang w:eastAsia="de-DE"/>
              </w:rPr>
              <w:br/>
              <w:t xml:space="preserve">- für explosionsgefährdete </w:t>
            </w:r>
            <w:r w:rsidR="00E042FF">
              <w:rPr>
                <w:rFonts w:ascii="Calibri" w:eastAsia="Times New Roman" w:hAnsi="Calibri" w:cs="Calibri"/>
                <w:color w:val="000000"/>
                <w:sz w:val="18"/>
                <w:szCs w:val="18"/>
                <w:lang w:eastAsia="de-DE"/>
              </w:rPr>
              <w:br/>
            </w:r>
            <w:r w:rsidRPr="00E042FF">
              <w:rPr>
                <w:rFonts w:ascii="Calibri" w:eastAsia="Times New Roman" w:hAnsi="Calibri" w:cs="Calibri"/>
                <w:color w:val="000000"/>
                <w:sz w:val="18"/>
                <w:szCs w:val="18"/>
                <w:lang w:eastAsia="de-DE"/>
              </w:rPr>
              <w:t xml:space="preserve">Zonen geeignet </w:t>
            </w:r>
            <w:r w:rsidRPr="00E042FF">
              <w:rPr>
                <w:rFonts w:ascii="Calibri" w:eastAsia="Times New Roman" w:hAnsi="Calibri" w:cs="Calibri"/>
                <w:color w:val="000000"/>
                <w:sz w:val="18"/>
                <w:szCs w:val="18"/>
                <w:lang w:eastAsia="de-DE"/>
              </w:rPr>
              <w:br/>
              <w:t>(kein elektr</w:t>
            </w:r>
            <w:r w:rsidR="00D26857">
              <w:rPr>
                <w:rFonts w:ascii="Calibri" w:eastAsia="Times New Roman" w:hAnsi="Calibri" w:cs="Calibri"/>
                <w:color w:val="000000"/>
                <w:sz w:val="18"/>
                <w:szCs w:val="18"/>
                <w:lang w:eastAsia="de-DE"/>
              </w:rPr>
              <w:t xml:space="preserve">. </w:t>
            </w:r>
            <w:r w:rsidRPr="00E042FF">
              <w:rPr>
                <w:rFonts w:ascii="Calibri" w:eastAsia="Times New Roman" w:hAnsi="Calibri" w:cs="Calibri"/>
                <w:color w:val="000000"/>
                <w:sz w:val="18"/>
                <w:szCs w:val="18"/>
                <w:lang w:eastAsia="de-DE"/>
              </w:rPr>
              <w:t>Anschluss nötig)</w:t>
            </w:r>
            <w:r w:rsidRPr="00E042FF">
              <w:rPr>
                <w:rFonts w:ascii="Calibri" w:eastAsia="Times New Roman" w:hAnsi="Calibri" w:cs="Calibri"/>
                <w:color w:val="000000"/>
                <w:sz w:val="18"/>
                <w:szCs w:val="18"/>
                <w:lang w:eastAsia="de-DE"/>
              </w:rPr>
              <w:br/>
              <w:t>- flexibel im Einbau</w:t>
            </w:r>
          </w:p>
        </w:tc>
        <w:tc>
          <w:tcPr>
            <w:tcW w:w="74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7D0A1E3" w14:textId="6231FCBD" w:rsidR="0096465A" w:rsidRPr="00E042FF" w:rsidRDefault="0096465A" w:rsidP="00C101A9">
            <w:pPr>
              <w:suppressAutoHyphens w:val="0"/>
              <w:spacing w:after="0" w:line="240" w:lineRule="auto"/>
              <w:jc w:val="left"/>
              <w:rPr>
                <w:rFonts w:ascii="Calibri" w:eastAsia="Times New Roman" w:hAnsi="Calibri" w:cs="Calibri"/>
                <w:color w:val="000000"/>
                <w:sz w:val="18"/>
                <w:szCs w:val="18"/>
                <w:lang w:eastAsia="de-DE"/>
              </w:rPr>
            </w:pPr>
            <w:r w:rsidRPr="00E042FF">
              <w:rPr>
                <w:rFonts w:ascii="Calibri" w:eastAsia="Times New Roman" w:hAnsi="Calibri" w:cs="Calibri"/>
                <w:color w:val="000000"/>
                <w:sz w:val="18"/>
                <w:szCs w:val="18"/>
                <w:lang w:eastAsia="de-DE"/>
              </w:rPr>
              <w:t>- hoher Wasserverbrauch</w:t>
            </w:r>
            <w:r w:rsidRPr="00E042FF">
              <w:rPr>
                <w:rFonts w:ascii="Calibri" w:eastAsia="Times New Roman" w:hAnsi="Calibri" w:cs="Calibri"/>
                <w:color w:val="000000"/>
                <w:sz w:val="18"/>
                <w:szCs w:val="18"/>
                <w:lang w:eastAsia="de-DE"/>
              </w:rPr>
              <w:br/>
              <w:t>- geringer Wirkungsgrad</w:t>
            </w:r>
            <w:r w:rsidRPr="00E042FF">
              <w:rPr>
                <w:rFonts w:ascii="Calibri" w:eastAsia="Times New Roman" w:hAnsi="Calibri" w:cs="Calibri"/>
                <w:color w:val="000000"/>
                <w:sz w:val="18"/>
                <w:szCs w:val="18"/>
                <w:lang w:eastAsia="de-DE"/>
              </w:rPr>
              <w:br/>
              <w:t xml:space="preserve">- für gleiche Leistung </w:t>
            </w:r>
            <w:r w:rsidR="00D26857">
              <w:rPr>
                <w:rFonts w:ascii="Calibri" w:eastAsia="Times New Roman" w:hAnsi="Calibri" w:cs="Calibri"/>
                <w:color w:val="000000"/>
                <w:sz w:val="18"/>
                <w:szCs w:val="18"/>
                <w:lang w:eastAsia="de-DE"/>
              </w:rPr>
              <w:br/>
            </w:r>
            <w:r w:rsidRPr="00E042FF">
              <w:rPr>
                <w:rFonts w:ascii="Calibri" w:eastAsia="Times New Roman" w:hAnsi="Calibri" w:cs="Calibri"/>
                <w:color w:val="000000"/>
                <w:sz w:val="18"/>
                <w:szCs w:val="18"/>
                <w:lang w:eastAsia="de-DE"/>
              </w:rPr>
              <w:t xml:space="preserve">größere Baugröße </w:t>
            </w:r>
            <w:r w:rsidR="00D26857">
              <w:rPr>
                <w:rFonts w:ascii="Calibri" w:eastAsia="Times New Roman" w:hAnsi="Calibri" w:cs="Calibri"/>
                <w:color w:val="000000"/>
                <w:sz w:val="18"/>
                <w:szCs w:val="18"/>
                <w:lang w:eastAsia="de-DE"/>
              </w:rPr>
              <w:br/>
            </w:r>
            <w:r w:rsidRPr="00E042FF">
              <w:rPr>
                <w:rFonts w:ascii="Calibri" w:eastAsia="Times New Roman" w:hAnsi="Calibri" w:cs="Calibri"/>
                <w:color w:val="000000"/>
                <w:sz w:val="18"/>
                <w:szCs w:val="18"/>
                <w:lang w:eastAsia="de-DE"/>
              </w:rPr>
              <w:t xml:space="preserve">notwendig </w:t>
            </w:r>
            <w:r w:rsidRPr="00E042FF">
              <w:rPr>
                <w:rFonts w:ascii="Calibri" w:eastAsia="Times New Roman" w:hAnsi="Calibri" w:cs="Calibri"/>
                <w:color w:val="000000"/>
                <w:sz w:val="18"/>
                <w:szCs w:val="18"/>
                <w:lang w:eastAsia="de-DE"/>
              </w:rPr>
              <w:br/>
              <w:t>- Düse kann verstopfen</w:t>
            </w:r>
            <w:r w:rsidRPr="00E042FF">
              <w:rPr>
                <w:rFonts w:ascii="Calibri" w:eastAsia="Times New Roman" w:hAnsi="Calibri" w:cs="Calibri"/>
                <w:color w:val="000000"/>
                <w:sz w:val="18"/>
                <w:szCs w:val="18"/>
                <w:lang w:eastAsia="de-DE"/>
              </w:rPr>
              <w:br/>
              <w:t>- Erosion kann auftreten (Werkstoffwahl)</w:t>
            </w:r>
            <w:r w:rsidRPr="00E042FF">
              <w:rPr>
                <w:rFonts w:ascii="Calibri" w:eastAsia="Times New Roman" w:hAnsi="Calibri" w:cs="Calibri"/>
                <w:color w:val="000000"/>
                <w:sz w:val="18"/>
                <w:szCs w:val="18"/>
                <w:lang w:eastAsia="de-DE"/>
              </w:rPr>
              <w:br/>
              <w:t>- hoher Geräuschpegel</w:t>
            </w:r>
            <w:r w:rsidRPr="00E042FF">
              <w:rPr>
                <w:rFonts w:ascii="Calibri" w:eastAsia="Times New Roman" w:hAnsi="Calibri" w:cs="Calibri"/>
                <w:color w:val="000000"/>
                <w:sz w:val="18"/>
                <w:szCs w:val="18"/>
                <w:lang w:eastAsia="de-DE"/>
              </w:rPr>
              <w:br/>
              <w:t>- Schadstoffe im Abwasser</w:t>
            </w:r>
          </w:p>
        </w:tc>
        <w:tc>
          <w:tcPr>
            <w:tcW w:w="101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9DF57DC" w14:textId="579885F2" w:rsidR="0096465A" w:rsidRPr="00E042FF" w:rsidRDefault="0096465A" w:rsidP="00C101A9">
            <w:pPr>
              <w:suppressAutoHyphens w:val="0"/>
              <w:spacing w:after="0" w:line="240" w:lineRule="auto"/>
              <w:jc w:val="left"/>
              <w:rPr>
                <w:rFonts w:ascii="Calibri" w:eastAsia="Times New Roman" w:hAnsi="Calibri" w:cs="Calibri"/>
                <w:color w:val="000000"/>
                <w:sz w:val="18"/>
                <w:szCs w:val="18"/>
                <w:lang w:eastAsia="de-DE"/>
              </w:rPr>
            </w:pPr>
            <w:r w:rsidRPr="00E042FF">
              <w:rPr>
                <w:rFonts w:ascii="Calibri" w:eastAsia="Times New Roman" w:hAnsi="Calibri" w:cs="Calibri"/>
                <w:color w:val="000000"/>
                <w:sz w:val="18"/>
                <w:szCs w:val="18"/>
                <w:lang w:eastAsia="de-DE"/>
              </w:rPr>
              <w:t>- explosion</w:t>
            </w:r>
            <w:r w:rsidR="00E042FF">
              <w:rPr>
                <w:rFonts w:ascii="Calibri" w:eastAsia="Times New Roman" w:hAnsi="Calibri" w:cs="Calibri"/>
                <w:color w:val="000000"/>
                <w:sz w:val="18"/>
                <w:szCs w:val="18"/>
                <w:lang w:eastAsia="de-DE"/>
              </w:rPr>
              <w:t>s</w:t>
            </w:r>
            <w:r w:rsidRPr="00E042FF">
              <w:rPr>
                <w:rFonts w:ascii="Calibri" w:eastAsia="Times New Roman" w:hAnsi="Calibri" w:cs="Calibri"/>
                <w:color w:val="000000"/>
                <w:sz w:val="18"/>
                <w:szCs w:val="18"/>
                <w:lang w:eastAsia="de-DE"/>
              </w:rPr>
              <w:t>geschütz</w:t>
            </w:r>
            <w:r w:rsidR="00E042FF">
              <w:rPr>
                <w:rFonts w:ascii="Calibri" w:eastAsia="Times New Roman" w:hAnsi="Calibri" w:cs="Calibri"/>
                <w:color w:val="000000"/>
                <w:sz w:val="18"/>
                <w:szCs w:val="18"/>
                <w:lang w:eastAsia="de-DE"/>
              </w:rPr>
              <w:t>t</w:t>
            </w:r>
            <w:r w:rsidRPr="00E042FF">
              <w:rPr>
                <w:rFonts w:ascii="Calibri" w:eastAsia="Times New Roman" w:hAnsi="Calibri" w:cs="Calibri"/>
                <w:color w:val="000000"/>
                <w:sz w:val="18"/>
                <w:szCs w:val="18"/>
                <w:lang w:eastAsia="de-DE"/>
              </w:rPr>
              <w:t>e Räume</w:t>
            </w:r>
            <w:r w:rsidRPr="00E042FF">
              <w:rPr>
                <w:rFonts w:ascii="Calibri" w:eastAsia="Times New Roman" w:hAnsi="Calibri" w:cs="Calibri"/>
                <w:color w:val="000000"/>
                <w:sz w:val="18"/>
                <w:szCs w:val="18"/>
                <w:lang w:eastAsia="de-DE"/>
              </w:rPr>
              <w:br/>
              <w:t xml:space="preserve">- Mischen und Dosieren von </w:t>
            </w:r>
            <w:r w:rsidR="00634108">
              <w:rPr>
                <w:rFonts w:ascii="Calibri" w:eastAsia="Times New Roman" w:hAnsi="Calibri" w:cs="Calibri"/>
                <w:color w:val="000000"/>
                <w:sz w:val="18"/>
                <w:szCs w:val="18"/>
                <w:lang w:eastAsia="de-DE"/>
              </w:rPr>
              <w:br/>
            </w:r>
            <w:r w:rsidRPr="00E042FF">
              <w:rPr>
                <w:rFonts w:ascii="Calibri" w:eastAsia="Times New Roman" w:hAnsi="Calibri" w:cs="Calibri"/>
                <w:color w:val="000000"/>
                <w:sz w:val="18"/>
                <w:szCs w:val="18"/>
                <w:lang w:eastAsia="de-DE"/>
              </w:rPr>
              <w:t>Flüssigkeiten (und Gasen)</w:t>
            </w:r>
            <w:r w:rsidRPr="00E042FF">
              <w:rPr>
                <w:rFonts w:ascii="Calibri" w:eastAsia="Times New Roman" w:hAnsi="Calibri" w:cs="Calibri"/>
                <w:color w:val="000000"/>
                <w:sz w:val="18"/>
                <w:szCs w:val="18"/>
                <w:lang w:eastAsia="de-DE"/>
              </w:rPr>
              <w:br/>
              <w:t xml:space="preserve">- Feuerwehr: </w:t>
            </w:r>
            <w:r w:rsidRPr="00E042FF">
              <w:rPr>
                <w:rFonts w:ascii="Calibri" w:eastAsia="Times New Roman" w:hAnsi="Calibri" w:cs="Calibri"/>
                <w:color w:val="000000"/>
                <w:sz w:val="18"/>
                <w:szCs w:val="18"/>
                <w:lang w:eastAsia="de-DE"/>
              </w:rPr>
              <w:br/>
              <w:t xml:space="preserve">&gt; Leerpumpen von vollgelaufenen </w:t>
            </w:r>
            <w:r w:rsidR="00E042FF">
              <w:rPr>
                <w:rFonts w:ascii="Calibri" w:eastAsia="Times New Roman" w:hAnsi="Calibri" w:cs="Calibri"/>
                <w:color w:val="000000"/>
                <w:sz w:val="18"/>
                <w:szCs w:val="18"/>
                <w:lang w:eastAsia="de-DE"/>
              </w:rPr>
              <w:br/>
            </w:r>
            <w:r w:rsidRPr="00E042FF">
              <w:rPr>
                <w:rFonts w:ascii="Calibri" w:eastAsia="Times New Roman" w:hAnsi="Calibri" w:cs="Calibri"/>
                <w:color w:val="000000"/>
                <w:sz w:val="18"/>
                <w:szCs w:val="18"/>
                <w:lang w:eastAsia="de-DE"/>
              </w:rPr>
              <w:t>Kellern</w:t>
            </w:r>
            <w:r w:rsidRPr="00E042FF">
              <w:rPr>
                <w:rFonts w:ascii="Calibri" w:eastAsia="Times New Roman" w:hAnsi="Calibri" w:cs="Calibri"/>
                <w:color w:val="000000"/>
                <w:sz w:val="18"/>
                <w:szCs w:val="18"/>
                <w:lang w:eastAsia="de-DE"/>
              </w:rPr>
              <w:br/>
              <w:t>&gt; Lenzpumpe für Löschschaum</w:t>
            </w:r>
          </w:p>
        </w:tc>
        <w:tc>
          <w:tcPr>
            <w:tcW w:w="44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83A56F5" w14:textId="7D4272EA" w:rsidR="0096465A" w:rsidRPr="00E042FF" w:rsidRDefault="0096465A" w:rsidP="00C101A9">
            <w:pPr>
              <w:suppressAutoHyphens w:val="0"/>
              <w:spacing w:after="0" w:line="240" w:lineRule="auto"/>
              <w:jc w:val="center"/>
              <w:rPr>
                <w:rFonts w:ascii="Calibri" w:eastAsia="Times New Roman" w:hAnsi="Calibri" w:cs="Calibri"/>
                <w:color w:val="000000"/>
                <w:sz w:val="18"/>
                <w:szCs w:val="18"/>
                <w:lang w:eastAsia="de-DE"/>
              </w:rPr>
            </w:pPr>
            <w:r w:rsidRPr="00E042FF">
              <w:rPr>
                <w:rFonts w:ascii="Calibri" w:eastAsia="Times New Roman" w:hAnsi="Calibri" w:cs="Calibri"/>
                <w:color w:val="000000"/>
                <w:sz w:val="18"/>
                <w:szCs w:val="18"/>
                <w:lang w:eastAsia="de-DE"/>
              </w:rPr>
              <w:t>4</w:t>
            </w:r>
          </w:p>
        </w:tc>
        <w:tc>
          <w:tcPr>
            <w:tcW w:w="57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126CC25" w14:textId="1CB689AB" w:rsidR="0096465A" w:rsidRPr="00E042FF" w:rsidRDefault="0096465A" w:rsidP="00C101A9">
            <w:pPr>
              <w:suppressAutoHyphens w:val="0"/>
              <w:spacing w:after="0" w:line="240" w:lineRule="auto"/>
              <w:jc w:val="center"/>
              <w:rPr>
                <w:rFonts w:ascii="Calibri" w:eastAsia="Times New Roman" w:hAnsi="Calibri" w:cs="Calibri"/>
                <w:color w:val="000000"/>
                <w:sz w:val="18"/>
                <w:szCs w:val="18"/>
                <w:lang w:eastAsia="de-DE"/>
              </w:rPr>
            </w:pPr>
            <w:r w:rsidRPr="00E042FF">
              <w:rPr>
                <w:rFonts w:ascii="Calibri" w:eastAsia="Times New Roman" w:hAnsi="Calibri" w:cs="Calibri"/>
                <w:color w:val="000000"/>
                <w:sz w:val="18"/>
                <w:szCs w:val="18"/>
                <w:lang w:eastAsia="de-DE"/>
              </w:rPr>
              <w:t>Grobvakuum</w:t>
            </w:r>
            <w:r w:rsidRPr="00E042FF">
              <w:rPr>
                <w:rFonts w:ascii="Calibri" w:eastAsia="Times New Roman" w:hAnsi="Calibri" w:cs="Calibri"/>
                <w:color w:val="000000"/>
                <w:sz w:val="18"/>
                <w:szCs w:val="18"/>
                <w:lang w:eastAsia="de-DE"/>
              </w:rPr>
              <w:br/>
            </w:r>
            <w:r w:rsidRPr="00E042FF">
              <w:rPr>
                <w:rFonts w:ascii="Calibri" w:eastAsia="Times New Roman" w:hAnsi="Calibri" w:cs="Calibri"/>
                <w:color w:val="000000"/>
                <w:sz w:val="18"/>
                <w:szCs w:val="18"/>
                <w:lang w:eastAsia="de-DE"/>
              </w:rPr>
              <w:br/>
              <w:t>24</w:t>
            </w:r>
          </w:p>
        </w:tc>
        <w:tc>
          <w:tcPr>
            <w:tcW w:w="833" w:type="pct"/>
            <w:tcBorders>
              <w:top w:val="single" w:sz="4" w:space="0" w:color="auto"/>
              <w:left w:val="single" w:sz="4" w:space="0" w:color="auto"/>
              <w:bottom w:val="single" w:sz="4" w:space="0" w:color="auto"/>
            </w:tcBorders>
            <w:shd w:val="clear" w:color="auto" w:fill="auto"/>
            <w:vAlign w:val="center"/>
            <w:hideMark/>
          </w:tcPr>
          <w:p w14:paraId="58728ACC" w14:textId="42F41390" w:rsidR="0096465A" w:rsidRPr="00E042FF" w:rsidRDefault="0096465A" w:rsidP="00C101A9">
            <w:pPr>
              <w:suppressAutoHyphens w:val="0"/>
              <w:spacing w:after="0" w:line="240" w:lineRule="auto"/>
              <w:jc w:val="center"/>
              <w:rPr>
                <w:rFonts w:ascii="Calibri" w:eastAsia="Times New Roman" w:hAnsi="Calibri" w:cs="Calibri"/>
                <w:color w:val="000000"/>
                <w:sz w:val="18"/>
                <w:szCs w:val="18"/>
                <w:lang w:eastAsia="de-DE"/>
              </w:rPr>
            </w:pPr>
            <w:r w:rsidRPr="00E042FF">
              <w:rPr>
                <w:rFonts w:ascii="Calibri" w:eastAsia="Times New Roman" w:hAnsi="Calibri" w:cs="Calibri"/>
                <w:color w:val="000000"/>
                <w:sz w:val="18"/>
                <w:szCs w:val="18"/>
                <w:lang w:eastAsia="de-DE"/>
              </w:rPr>
              <w:t>25 bis 75</w:t>
            </w:r>
          </w:p>
        </w:tc>
      </w:tr>
      <w:tr w:rsidR="00E042FF" w:rsidRPr="00BD0E76" w14:paraId="48D881FE" w14:textId="77777777" w:rsidTr="006054FF">
        <w:trPr>
          <w:trHeight w:val="1203"/>
        </w:trPr>
        <w:tc>
          <w:tcPr>
            <w:tcW w:w="556" w:type="pct"/>
            <w:tcBorders>
              <w:top w:val="single" w:sz="4" w:space="0" w:color="auto"/>
              <w:left w:val="nil"/>
              <w:bottom w:val="single" w:sz="4" w:space="0" w:color="auto"/>
              <w:right w:val="single" w:sz="4" w:space="0" w:color="auto"/>
            </w:tcBorders>
            <w:shd w:val="clear" w:color="auto" w:fill="auto"/>
            <w:noWrap/>
            <w:vAlign w:val="center"/>
            <w:hideMark/>
          </w:tcPr>
          <w:p w14:paraId="169DCBC3" w14:textId="77777777" w:rsidR="0096465A" w:rsidRPr="00E042FF" w:rsidRDefault="0096465A" w:rsidP="00BD0E76">
            <w:pPr>
              <w:suppressAutoHyphens w:val="0"/>
              <w:spacing w:after="0" w:line="240" w:lineRule="auto"/>
              <w:jc w:val="center"/>
              <w:rPr>
                <w:rFonts w:ascii="Calibri" w:eastAsia="Times New Roman" w:hAnsi="Calibri" w:cs="Calibri"/>
                <w:b/>
                <w:bCs/>
                <w:color w:val="000000"/>
                <w:sz w:val="18"/>
                <w:szCs w:val="18"/>
                <w:lang w:eastAsia="de-DE"/>
              </w:rPr>
            </w:pPr>
            <w:r w:rsidRPr="00E042FF">
              <w:rPr>
                <w:rFonts w:ascii="Calibri" w:eastAsia="Times New Roman" w:hAnsi="Calibri" w:cs="Calibri"/>
                <w:b/>
                <w:bCs/>
                <w:color w:val="000000"/>
                <w:sz w:val="18"/>
                <w:szCs w:val="18"/>
                <w:lang w:eastAsia="de-DE"/>
              </w:rPr>
              <w:t>Zahnradpumpe</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E9EAA58" w14:textId="5E66792F" w:rsidR="0096465A" w:rsidRPr="00E042FF" w:rsidRDefault="0096465A" w:rsidP="00C101A9">
            <w:pPr>
              <w:suppressAutoHyphens w:val="0"/>
              <w:spacing w:after="0" w:line="240" w:lineRule="auto"/>
              <w:jc w:val="left"/>
              <w:rPr>
                <w:rFonts w:ascii="Calibri" w:eastAsia="Times New Roman" w:hAnsi="Calibri" w:cs="Calibri"/>
                <w:color w:val="000000"/>
                <w:sz w:val="18"/>
                <w:szCs w:val="18"/>
                <w:lang w:eastAsia="de-DE"/>
              </w:rPr>
            </w:pPr>
            <w:r w:rsidRPr="00E042FF">
              <w:rPr>
                <w:rFonts w:ascii="Calibri" w:eastAsia="Times New Roman" w:hAnsi="Calibri" w:cs="Calibri"/>
                <w:color w:val="000000"/>
                <w:sz w:val="18"/>
                <w:szCs w:val="18"/>
                <w:lang w:eastAsia="de-DE"/>
              </w:rPr>
              <w:t xml:space="preserve">- </w:t>
            </w:r>
            <w:r w:rsidR="00E042FF" w:rsidRPr="00E042FF">
              <w:rPr>
                <w:rFonts w:ascii="Calibri" w:eastAsia="Times New Roman" w:hAnsi="Calibri" w:cs="Calibri"/>
                <w:color w:val="000000"/>
                <w:sz w:val="18"/>
                <w:szCs w:val="18"/>
                <w:lang w:eastAsia="de-DE"/>
              </w:rPr>
              <w:t>gleichmäßige</w:t>
            </w:r>
            <w:r w:rsidRPr="00E042FF">
              <w:rPr>
                <w:rFonts w:ascii="Calibri" w:eastAsia="Times New Roman" w:hAnsi="Calibri" w:cs="Calibri"/>
                <w:color w:val="000000"/>
                <w:sz w:val="18"/>
                <w:szCs w:val="18"/>
                <w:lang w:eastAsia="de-DE"/>
              </w:rPr>
              <w:t xml:space="preserve"> Förderleistung</w:t>
            </w:r>
            <w:r w:rsidRPr="00E042FF">
              <w:rPr>
                <w:rFonts w:ascii="Calibri" w:eastAsia="Times New Roman" w:hAnsi="Calibri" w:cs="Calibri"/>
                <w:color w:val="000000"/>
                <w:sz w:val="18"/>
                <w:szCs w:val="18"/>
                <w:lang w:eastAsia="de-DE"/>
              </w:rPr>
              <w:br/>
              <w:t>- gut bei hochviskosen Medien</w:t>
            </w:r>
            <w:r w:rsidRPr="00E042FF">
              <w:rPr>
                <w:rFonts w:ascii="Calibri" w:eastAsia="Times New Roman" w:hAnsi="Calibri" w:cs="Calibri"/>
                <w:color w:val="000000"/>
                <w:sz w:val="18"/>
                <w:szCs w:val="18"/>
                <w:lang w:eastAsia="de-DE"/>
              </w:rPr>
              <w:br/>
              <w:t>- hohe Dosiergenauigkeit</w:t>
            </w:r>
            <w:r w:rsidRPr="00E042FF">
              <w:rPr>
                <w:rFonts w:ascii="Calibri" w:eastAsia="Times New Roman" w:hAnsi="Calibri" w:cs="Calibri"/>
                <w:color w:val="000000"/>
                <w:sz w:val="18"/>
                <w:szCs w:val="18"/>
                <w:lang w:eastAsia="de-DE"/>
              </w:rPr>
              <w:br/>
              <w:t>- geringer Wartungsaufwand</w:t>
            </w:r>
            <w:r w:rsidRPr="00E042FF">
              <w:rPr>
                <w:rFonts w:ascii="Calibri" w:eastAsia="Times New Roman" w:hAnsi="Calibri" w:cs="Calibri"/>
                <w:color w:val="000000"/>
                <w:sz w:val="18"/>
                <w:szCs w:val="18"/>
                <w:lang w:eastAsia="de-DE"/>
              </w:rPr>
              <w:br/>
              <w:t xml:space="preserve">- hoher </w:t>
            </w:r>
            <w:r w:rsidR="00E042FF" w:rsidRPr="00E042FF">
              <w:rPr>
                <w:rFonts w:ascii="Calibri" w:eastAsia="Times New Roman" w:hAnsi="Calibri" w:cs="Calibri"/>
                <w:color w:val="000000"/>
                <w:sz w:val="18"/>
                <w:szCs w:val="18"/>
                <w:lang w:eastAsia="de-DE"/>
              </w:rPr>
              <w:t>Wirkungsgrad</w:t>
            </w:r>
          </w:p>
        </w:tc>
        <w:tc>
          <w:tcPr>
            <w:tcW w:w="74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7F9B5C7" w14:textId="7416733F" w:rsidR="0096465A" w:rsidRPr="00E042FF" w:rsidRDefault="0096465A" w:rsidP="00C101A9">
            <w:pPr>
              <w:suppressAutoHyphens w:val="0"/>
              <w:spacing w:after="0" w:line="240" w:lineRule="auto"/>
              <w:jc w:val="left"/>
              <w:rPr>
                <w:rFonts w:asciiTheme="minorHAnsi" w:eastAsia="Times New Roman" w:hAnsiTheme="minorHAnsi" w:cstheme="minorHAnsi"/>
                <w:color w:val="000000"/>
                <w:sz w:val="18"/>
                <w:szCs w:val="18"/>
                <w:lang w:eastAsia="de-DE"/>
              </w:rPr>
            </w:pPr>
            <w:r w:rsidRPr="00E042FF">
              <w:rPr>
                <w:rFonts w:asciiTheme="minorHAnsi" w:eastAsia="Times New Roman" w:hAnsiTheme="minorHAnsi" w:cstheme="minorHAnsi"/>
                <w:color w:val="000000"/>
                <w:sz w:val="18"/>
                <w:szCs w:val="18"/>
                <w:lang w:eastAsia="de-DE"/>
              </w:rPr>
              <w:t>- Funktionsprinzip beinhaltet keine Druckbegrenzung</w:t>
            </w:r>
            <w:r w:rsidRPr="00E042FF">
              <w:rPr>
                <w:rFonts w:asciiTheme="minorHAnsi" w:eastAsia="Times New Roman" w:hAnsiTheme="minorHAnsi" w:cstheme="minorHAnsi"/>
                <w:color w:val="000000"/>
                <w:sz w:val="18"/>
                <w:szCs w:val="18"/>
                <w:lang w:eastAsia="de-DE"/>
              </w:rPr>
              <w:br/>
              <w:t xml:space="preserve">&gt; Sicherheits- und Druckbegrenzungseinrichtungen </w:t>
            </w:r>
            <w:r w:rsidR="00E042FF">
              <w:rPr>
                <w:rFonts w:asciiTheme="minorHAnsi" w:eastAsia="Times New Roman" w:hAnsiTheme="minorHAnsi" w:cstheme="minorHAnsi"/>
                <w:color w:val="000000"/>
                <w:sz w:val="18"/>
                <w:szCs w:val="18"/>
                <w:lang w:eastAsia="de-DE"/>
              </w:rPr>
              <w:br/>
            </w:r>
            <w:r w:rsidRPr="00E042FF">
              <w:rPr>
                <w:rFonts w:asciiTheme="minorHAnsi" w:eastAsia="Times New Roman" w:hAnsiTheme="minorHAnsi" w:cstheme="minorHAnsi"/>
                <w:color w:val="000000"/>
                <w:sz w:val="18"/>
                <w:szCs w:val="18"/>
                <w:lang w:eastAsia="de-DE"/>
              </w:rPr>
              <w:t>erforderlich</w:t>
            </w:r>
          </w:p>
        </w:tc>
        <w:tc>
          <w:tcPr>
            <w:tcW w:w="101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1BF7BE4" w14:textId="77777777" w:rsidR="0096465A" w:rsidRPr="00E042FF" w:rsidRDefault="0096465A" w:rsidP="00C101A9">
            <w:pPr>
              <w:suppressAutoHyphens w:val="0"/>
              <w:spacing w:after="0" w:line="240" w:lineRule="auto"/>
              <w:jc w:val="left"/>
              <w:rPr>
                <w:rFonts w:ascii="Calibri" w:eastAsia="Times New Roman" w:hAnsi="Calibri" w:cs="Calibri"/>
                <w:color w:val="000000"/>
                <w:sz w:val="18"/>
                <w:szCs w:val="18"/>
                <w:lang w:eastAsia="de-DE"/>
              </w:rPr>
            </w:pPr>
            <w:r w:rsidRPr="00E042FF">
              <w:rPr>
                <w:rFonts w:ascii="Calibri" w:eastAsia="Times New Roman" w:hAnsi="Calibri" w:cs="Calibri"/>
                <w:color w:val="000000"/>
                <w:sz w:val="18"/>
                <w:szCs w:val="18"/>
                <w:lang w:eastAsia="de-DE"/>
              </w:rPr>
              <w:t>- Dosierpumpe</w:t>
            </w:r>
            <w:r w:rsidRPr="00E042FF">
              <w:rPr>
                <w:rFonts w:ascii="Calibri" w:eastAsia="Times New Roman" w:hAnsi="Calibri" w:cs="Calibri"/>
                <w:color w:val="000000"/>
                <w:sz w:val="18"/>
                <w:szCs w:val="18"/>
                <w:lang w:eastAsia="de-DE"/>
              </w:rPr>
              <w:br/>
              <w:t>- Umwälzpumpe in Kühlkreisläufen</w:t>
            </w:r>
          </w:p>
        </w:tc>
        <w:tc>
          <w:tcPr>
            <w:tcW w:w="44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00C98C" w14:textId="1950EDC1" w:rsidR="0096465A" w:rsidRPr="00E042FF" w:rsidRDefault="0096465A" w:rsidP="00C101A9">
            <w:pPr>
              <w:suppressAutoHyphens w:val="0"/>
              <w:spacing w:after="0" w:line="240" w:lineRule="auto"/>
              <w:jc w:val="center"/>
              <w:rPr>
                <w:rFonts w:ascii="Calibri" w:eastAsia="Times New Roman" w:hAnsi="Calibri" w:cs="Calibri"/>
                <w:color w:val="000000"/>
                <w:sz w:val="18"/>
                <w:szCs w:val="18"/>
                <w:lang w:eastAsia="de-DE"/>
              </w:rPr>
            </w:pPr>
            <w:r w:rsidRPr="00E042FF">
              <w:rPr>
                <w:rFonts w:ascii="Calibri" w:eastAsia="Times New Roman" w:hAnsi="Calibri" w:cs="Calibri"/>
                <w:color w:val="000000"/>
                <w:sz w:val="18"/>
                <w:szCs w:val="18"/>
                <w:lang w:eastAsia="de-DE"/>
              </w:rPr>
              <w:t>300</w:t>
            </w:r>
          </w:p>
        </w:tc>
        <w:tc>
          <w:tcPr>
            <w:tcW w:w="57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40D31A" w14:textId="77777777" w:rsidR="0096465A" w:rsidRPr="00E042FF" w:rsidRDefault="0096465A" w:rsidP="00C101A9">
            <w:pPr>
              <w:suppressAutoHyphens w:val="0"/>
              <w:spacing w:after="0" w:line="240" w:lineRule="auto"/>
              <w:jc w:val="center"/>
              <w:rPr>
                <w:rFonts w:ascii="Calibri" w:eastAsia="Times New Roman" w:hAnsi="Calibri" w:cs="Calibri"/>
                <w:color w:val="000000"/>
                <w:sz w:val="18"/>
                <w:szCs w:val="18"/>
                <w:lang w:eastAsia="de-DE"/>
              </w:rPr>
            </w:pPr>
            <w:r w:rsidRPr="00E042FF">
              <w:rPr>
                <w:rFonts w:ascii="Calibri" w:eastAsia="Times New Roman" w:hAnsi="Calibri" w:cs="Calibri"/>
                <w:color w:val="000000"/>
                <w:sz w:val="18"/>
                <w:szCs w:val="18"/>
                <w:lang w:eastAsia="de-DE"/>
              </w:rPr>
              <w:t>-</w:t>
            </w:r>
          </w:p>
        </w:tc>
        <w:tc>
          <w:tcPr>
            <w:tcW w:w="833" w:type="pct"/>
            <w:tcBorders>
              <w:top w:val="single" w:sz="4" w:space="0" w:color="auto"/>
              <w:left w:val="single" w:sz="4" w:space="0" w:color="auto"/>
              <w:bottom w:val="single" w:sz="4" w:space="0" w:color="auto"/>
            </w:tcBorders>
            <w:shd w:val="clear" w:color="auto" w:fill="auto"/>
            <w:noWrap/>
            <w:vAlign w:val="center"/>
            <w:hideMark/>
          </w:tcPr>
          <w:p w14:paraId="30EF8515" w14:textId="69E36AA4" w:rsidR="0096465A" w:rsidRPr="00E042FF" w:rsidRDefault="0096465A" w:rsidP="00C101A9">
            <w:pPr>
              <w:suppressAutoHyphens w:val="0"/>
              <w:spacing w:after="0" w:line="240" w:lineRule="auto"/>
              <w:jc w:val="center"/>
              <w:rPr>
                <w:rFonts w:ascii="Calibri" w:eastAsia="Times New Roman" w:hAnsi="Calibri" w:cs="Calibri"/>
                <w:color w:val="000000"/>
                <w:sz w:val="18"/>
                <w:szCs w:val="18"/>
                <w:lang w:eastAsia="de-DE"/>
              </w:rPr>
            </w:pPr>
            <w:r w:rsidRPr="00E042FF">
              <w:rPr>
                <w:rFonts w:ascii="Calibri" w:eastAsia="Times New Roman" w:hAnsi="Calibri" w:cs="Calibri"/>
                <w:color w:val="000000"/>
                <w:sz w:val="18"/>
                <w:szCs w:val="18"/>
                <w:lang w:eastAsia="de-DE"/>
              </w:rPr>
              <w:t>200</w:t>
            </w:r>
          </w:p>
        </w:tc>
      </w:tr>
    </w:tbl>
    <w:p w14:paraId="3D2A92ED" w14:textId="77777777" w:rsidR="008B5F61" w:rsidRDefault="008B5F61" w:rsidP="00E042FF">
      <w:pPr>
        <w:suppressAutoHyphens w:val="0"/>
        <w:spacing w:after="160" w:line="259" w:lineRule="auto"/>
        <w:rPr>
          <w:noProof/>
        </w:rPr>
        <w:sectPr w:rsidR="008B5F61" w:rsidSect="002E68F1">
          <w:footerReference w:type="default" r:id="rId75"/>
          <w:pgSz w:w="16838" w:h="11906" w:orient="landscape"/>
          <w:pgMar w:top="1134" w:right="1134" w:bottom="1134" w:left="1418" w:header="709" w:footer="567" w:gutter="0"/>
          <w:cols w:space="708"/>
          <w:docGrid w:linePitch="360"/>
        </w:sectPr>
      </w:pPr>
    </w:p>
    <w:p w14:paraId="1DA7B147" w14:textId="021372DA" w:rsidR="00647D07" w:rsidRDefault="00647D07" w:rsidP="00BE1C7C">
      <w:pPr>
        <w:pStyle w:val="berschrift2"/>
      </w:pPr>
      <w:bookmarkStart w:id="52" w:name="_Toc68534535"/>
      <w:r>
        <w:lastRenderedPageBreak/>
        <w:t xml:space="preserve">Füllkörper </w:t>
      </w:r>
      <w:sdt>
        <w:sdtPr>
          <w:alias w:val="To edit, see citavi.com/edit"/>
          <w:tag w:val="CitaviPlaceholder#f69dab20-a107-4f0a-9679-1b912592d47f"/>
          <w:id w:val="-69970719"/>
          <w:placeholder>
            <w:docPart w:val="DefaultPlaceholder_-1854013440"/>
          </w:placeholder>
        </w:sdtPr>
        <w:sdtEndPr/>
        <w:sdtContent>
          <w:r w:rsidR="000F6F29">
            <w:rPr>
              <w:noProof/>
            </w:rPr>
            <w:fldChar w:fldCharType="begin"/>
          </w:r>
          <w:r w:rsidR="005449E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OGE4ZGJiLWYxNjQtNGQwMy04ZmMxLTUxODYxODRiYmExMiIsIlJhbmdlTGVuZ3RoIjozLCJSZWZlcmVuY2VJZCI6Ijc2MzQ0YzVmLWEyYjQtNGVmMC04M2NkLTExNTgzZTk1YjU1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ZlcmVpbmlndGUgRsO8bGxrw7ZycGVyLUZhYnJpa2VuIEdtYkggJiBDTy4gS0ciLCJQcm90ZWN0ZWQiOmZhbHNlLCJTZXgiOjAsIkNyZWF0ZWRCeSI6Il9Sb21hbi1MdWNhIFphbmsiLCJDcmVhdGVkT24iOiIyMDIxLTAyLTAxVDExOjM1OjMxIiwiTW9kaWZpZWRCeSI6Il9Sb21hbi1MdWNhIFphbmsiLCJJZCI6ImVmNjAzZmEwLTMxNGUtNDdmNS1hOTRhLTRkMDI3ODhlODE2OCIsIk1vZGlmaWVkT24iOiIyMDIxLTAyLTAxVDExOjM1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2ZmYuY29tL2RlL2Rvd25sb2FkP2Rvd25sb2FkPTE6Z2VzYW10cHJvc3Bla3QtZ2VyIiwiVXJpU3RyaW5nIjoiaHR0cHM6Ly93d3cudmZmLmNvbS9kZS9kb3dubG9hZD9kb3dubG9hZD0xOmdlc2FtdHByb3NwZWt0LWdlc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lLndpa2lwZWRpYS5vcmcvdy9pbmRleC5waHA/dGl0bGU9RsO8bGxrw7ZycGVyJm9sZGlkPTIwMzg0NTk5OCIsIlVyaVN0cmluZyI6Imh0dHBzOi8vZGUud2lraXBlZGlhLm9yZy93L2luZGV4LnBocD90aXRsZT1Gw7xsbGvDtnJwZXImb2xkaWQ9MjAzODQ1OTk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}</w:instrText>
          </w:r>
          <w:r w:rsidR="000F6F29">
            <w:rPr>
              <w:noProof/>
            </w:rPr>
            <w:fldChar w:fldCharType="separate"/>
          </w:r>
          <w:r w:rsidR="00C06593">
            <w:rPr>
              <w:noProof/>
            </w:rPr>
            <w:t>[48, 49]</w:t>
          </w:r>
          <w:r w:rsidR="000F6F29">
            <w:rPr>
              <w:noProof/>
            </w:rPr>
            <w:fldChar w:fldCharType="end"/>
          </w:r>
        </w:sdtContent>
      </w:sdt>
      <w:bookmarkEnd w:id="52"/>
    </w:p>
    <w:p w14:paraId="4606047F" w14:textId="03613160" w:rsidR="00647D07" w:rsidRDefault="00647D07" w:rsidP="00E50DBD">
      <w:r>
        <w:t>Füllkörper werden vorrangig in der chemischen Technik genutzt, um eine Oberflächenvergrößerung von Kolonnen-Packungen zu erzeugen. Benötigt werden diese bei Verfahren der Destillation, Rektifikation sowie für die Optimierung von Stoffübergängen oder Wärmeaustauschprozessen. Sie bestehen meist aus Metall, Kunststoff, Keramik oder Glas. Folgend sind ein paar typische Vertreter von Füllkörpern aufgeführt:</w:t>
      </w:r>
    </w:p>
    <w:p w14:paraId="6E0DCC86" w14:textId="41F19C4E" w:rsidR="00AE2EA1" w:rsidRPr="003A1459" w:rsidRDefault="00AE2EA1" w:rsidP="00E50DBD">
      <w:pPr>
        <w:pStyle w:val="AllgStichpunkte"/>
        <w:rPr>
          <w:rFonts w:ascii="Roboto" w:hAnsi="Roboto"/>
          <w:sz w:val="28"/>
          <w:szCs w:val="32"/>
        </w:rPr>
      </w:pPr>
      <w:r w:rsidRPr="003A1459">
        <w:rPr>
          <w:rStyle w:val="EigennahmeZchn"/>
          <w:rFonts w:ascii="Roboto" w:hAnsi="Roboto"/>
          <w:b/>
          <w:bCs/>
          <w:sz w:val="28"/>
          <w:szCs w:val="32"/>
        </w:rPr>
        <w:t>Raschig</w:t>
      </w:r>
      <w:r w:rsidRPr="003A1459">
        <w:rPr>
          <w:rFonts w:ascii="Roboto" w:hAnsi="Roboto"/>
          <w:sz w:val="28"/>
          <w:szCs w:val="32"/>
        </w:rPr>
        <w:t>® -</w:t>
      </w:r>
      <w:r w:rsidR="00BD47D4">
        <w:rPr>
          <w:rFonts w:ascii="Roboto" w:hAnsi="Roboto"/>
          <w:sz w:val="28"/>
          <w:szCs w:val="32"/>
        </w:rPr>
        <w:t xml:space="preserve"> </w:t>
      </w:r>
      <w:r w:rsidRPr="00BD47D4">
        <w:rPr>
          <w:rFonts w:ascii="Roboto" w:hAnsi="Roboto"/>
          <w:b/>
          <w:bCs/>
          <w:sz w:val="28"/>
          <w:szCs w:val="32"/>
        </w:rPr>
        <w:t>Ringe (1912)</w:t>
      </w:r>
      <w:r w:rsidRPr="003A1459">
        <w:rPr>
          <w:rFonts w:ascii="Roboto" w:hAnsi="Roboto"/>
          <w:sz w:val="28"/>
          <w:szCs w:val="32"/>
        </w:rPr>
        <w:t xml:space="preserve"> </w:t>
      </w:r>
    </w:p>
    <w:p w14:paraId="3383FE10" w14:textId="253E9CB0" w:rsidR="00AE2EA1" w:rsidRPr="003A1459" w:rsidRDefault="00AE2EA1" w:rsidP="00AE2EA1">
      <w:pPr>
        <w:pStyle w:val="AllgStichpunkte"/>
        <w:numPr>
          <w:ilvl w:val="0"/>
          <w:numId w:val="0"/>
        </w:numPr>
        <w:ind w:left="720"/>
      </w:pPr>
      <w:r w:rsidRPr="0022481D">
        <w:rPr>
          <w:rStyle w:val="EigennahmeZchn"/>
        </w:rPr>
        <w:t>Raschig</w:t>
      </w:r>
      <w:r w:rsidRPr="003A1459">
        <w:t xml:space="preserve">® -Ringe sind die ersten entwickelten Füllkörper mit großer praktischer Bedeutung und breiter Anwendung. Der Füllkörper kann als Hohlzylinder beschrieben werden dessen Durchmesser annähernd der Seitenlänge des Zylinders entspricht. </w:t>
      </w:r>
    </w:p>
    <w:p w14:paraId="61382601" w14:textId="6D064169" w:rsidR="00AE2EA1" w:rsidRPr="003A1459" w:rsidRDefault="00AE2EA1" w:rsidP="00AE2EA1">
      <w:pPr>
        <w:pStyle w:val="AllgStichpunkte"/>
        <w:rPr>
          <w:rFonts w:ascii="Roboto" w:hAnsi="Roboto"/>
          <w:b/>
          <w:bCs/>
          <w:sz w:val="28"/>
          <w:szCs w:val="32"/>
        </w:rPr>
      </w:pPr>
      <w:r w:rsidRPr="003A1459">
        <w:rPr>
          <w:rStyle w:val="EigennahmeZchn"/>
          <w:rFonts w:ascii="Roboto" w:hAnsi="Roboto"/>
          <w:b/>
          <w:bCs/>
          <w:sz w:val="28"/>
          <w:szCs w:val="32"/>
        </w:rPr>
        <w:t>Pall</w:t>
      </w:r>
      <w:r w:rsidRPr="003A1459">
        <w:rPr>
          <w:rFonts w:ascii="Roboto" w:hAnsi="Roboto"/>
          <w:b/>
          <w:bCs/>
          <w:sz w:val="28"/>
          <w:szCs w:val="32"/>
        </w:rPr>
        <w:t>® -</w:t>
      </w:r>
      <w:r w:rsidR="00BD47D4">
        <w:rPr>
          <w:rFonts w:ascii="Roboto" w:hAnsi="Roboto"/>
          <w:b/>
          <w:bCs/>
          <w:sz w:val="28"/>
          <w:szCs w:val="32"/>
        </w:rPr>
        <w:t xml:space="preserve"> </w:t>
      </w:r>
      <w:r w:rsidRPr="003A1459">
        <w:rPr>
          <w:rFonts w:ascii="Roboto" w:hAnsi="Roboto"/>
          <w:b/>
          <w:bCs/>
          <w:sz w:val="28"/>
          <w:szCs w:val="32"/>
        </w:rPr>
        <w:t xml:space="preserve">Ringe (1952) </w:t>
      </w:r>
    </w:p>
    <w:p w14:paraId="381A65CD" w14:textId="77777777" w:rsidR="00AE2EA1" w:rsidRDefault="00AE2EA1" w:rsidP="00AE2EA1">
      <w:pPr>
        <w:pStyle w:val="AllgStichpunkte"/>
        <w:numPr>
          <w:ilvl w:val="0"/>
          <w:numId w:val="0"/>
        </w:numPr>
        <w:ind w:left="720"/>
      </w:pPr>
      <w:r w:rsidRPr="0022481D">
        <w:rPr>
          <w:rStyle w:val="EigennahmeZchn"/>
        </w:rPr>
        <w:t>Pall</w:t>
      </w:r>
      <w:r w:rsidRPr="003A1459">
        <w:t xml:space="preserve">® -Ringe zeichnen sich durch definierte Wandausschnitte aus der Ringwand, die in das Innere des Ringraumes gebogen sind aus. Es entsteht somit eine definierte innere Oberfläche, welche gegenüber dem </w:t>
      </w:r>
      <w:r w:rsidRPr="0022481D">
        <w:rPr>
          <w:rStyle w:val="EigennahmeZchn"/>
        </w:rPr>
        <w:t>Raschig</w:t>
      </w:r>
      <w:r w:rsidRPr="003A1459">
        <w:t>® -Ring wesentlich höher belastbar ist und zudem geringere Druckverluste, sowie eine höhere Stoffaustauschwirkung aufweist.</w:t>
      </w:r>
      <w:r>
        <w:t xml:space="preserve"> </w:t>
      </w:r>
    </w:p>
    <w:p w14:paraId="51F7F2DE" w14:textId="5FAF1869" w:rsidR="00AE2EA1" w:rsidRPr="003A1459" w:rsidRDefault="00AE2EA1" w:rsidP="003A1459">
      <w:pPr>
        <w:pStyle w:val="AllgStichpunkte"/>
        <w:rPr>
          <w:rFonts w:ascii="Roboto" w:hAnsi="Roboto"/>
          <w:b/>
          <w:bCs/>
          <w:sz w:val="28"/>
          <w:szCs w:val="32"/>
        </w:rPr>
      </w:pPr>
      <w:r w:rsidRPr="003A1459">
        <w:rPr>
          <w:rStyle w:val="EigennahmeZchn"/>
          <w:rFonts w:ascii="Roboto" w:hAnsi="Roboto"/>
          <w:b/>
          <w:bCs/>
          <w:sz w:val="28"/>
          <w:szCs w:val="32"/>
        </w:rPr>
        <w:t>Novalox</w:t>
      </w:r>
      <w:r w:rsidRPr="003A1459">
        <w:rPr>
          <w:rFonts w:ascii="Roboto" w:hAnsi="Roboto"/>
          <w:b/>
          <w:bCs/>
          <w:sz w:val="28"/>
          <w:szCs w:val="32"/>
        </w:rPr>
        <w:t xml:space="preserve">® - oder </w:t>
      </w:r>
      <w:r w:rsidRPr="003A1459">
        <w:rPr>
          <w:rStyle w:val="EigennahmeZchn"/>
          <w:rFonts w:ascii="Roboto" w:hAnsi="Roboto"/>
          <w:b/>
          <w:bCs/>
          <w:smallCaps w:val="0"/>
          <w:sz w:val="28"/>
          <w:szCs w:val="32"/>
        </w:rPr>
        <w:t>Berl</w:t>
      </w:r>
      <w:r w:rsidRPr="003A1459">
        <w:rPr>
          <w:rFonts w:ascii="Roboto" w:hAnsi="Roboto"/>
          <w:b/>
          <w:bCs/>
          <w:sz w:val="28"/>
          <w:szCs w:val="32"/>
        </w:rPr>
        <w:t>® -</w:t>
      </w:r>
      <w:r w:rsidR="000E2129">
        <w:rPr>
          <w:rFonts w:ascii="Roboto" w:hAnsi="Roboto"/>
          <w:b/>
          <w:bCs/>
          <w:sz w:val="28"/>
          <w:szCs w:val="32"/>
        </w:rPr>
        <w:t xml:space="preserve"> </w:t>
      </w:r>
      <w:r w:rsidRPr="003A1459">
        <w:rPr>
          <w:rFonts w:ascii="Roboto" w:hAnsi="Roboto"/>
          <w:b/>
          <w:bCs/>
          <w:sz w:val="28"/>
          <w:szCs w:val="32"/>
        </w:rPr>
        <w:t xml:space="preserve">Sattelkörper (1957) </w:t>
      </w:r>
    </w:p>
    <w:p w14:paraId="42AFE8D2" w14:textId="187F2729" w:rsidR="0022481D" w:rsidRDefault="00AE2EA1" w:rsidP="003A1459">
      <w:pPr>
        <w:pStyle w:val="AllgStichpunkte"/>
        <w:numPr>
          <w:ilvl w:val="0"/>
          <w:numId w:val="0"/>
        </w:numPr>
        <w:ind w:left="720"/>
      </w:pPr>
      <w:r w:rsidRPr="003A1459">
        <w:t xml:space="preserve">Sattelkörper sind sehr leistungsfähige Füllkörper, welche für jegliche Trennaufgaben einsetzbar sind und durch ein gutes Preis-Leistungs-Verhältnis bestechen. Die </w:t>
      </w:r>
      <w:r w:rsidRPr="003A1459">
        <w:rPr>
          <w:rStyle w:val="EigennahmeZchn"/>
          <w:smallCaps w:val="0"/>
        </w:rPr>
        <w:t>Berl</w:t>
      </w:r>
      <w:r w:rsidRPr="003A1459">
        <w:t>® -Sattelkörper</w:t>
      </w:r>
      <w:r w:rsidR="00A80F6E">
        <w:t xml:space="preserve"> sind</w:t>
      </w:r>
      <w:r w:rsidRPr="003A1459">
        <w:t xml:space="preserve"> hierbei teurer als die </w:t>
      </w:r>
      <w:r w:rsidRPr="003A1459">
        <w:rPr>
          <w:rStyle w:val="EigennahmeZchn"/>
          <w:smallCaps w:val="0"/>
        </w:rPr>
        <w:t>Novalox</w:t>
      </w:r>
      <w:r w:rsidRPr="003A1459">
        <w:t>® -Sattelkörper, jedoch haben diese auch eine höhere Stoffaustauschleistung, sowie eine vorteilhaftere Geometrie.</w:t>
      </w:r>
    </w:p>
    <w:p w14:paraId="76E35C7F" w14:textId="660CB684" w:rsidR="007E4A98" w:rsidRPr="00A02DF4" w:rsidRDefault="007E4A98" w:rsidP="007E4A98">
      <w:pPr>
        <w:pStyle w:val="AllgStichpunkte"/>
        <w:numPr>
          <w:ilvl w:val="0"/>
          <w:numId w:val="0"/>
        </w:numPr>
        <w:ind w:left="720" w:hanging="357"/>
        <w:rPr>
          <w:b/>
          <w:bCs/>
          <w:color w:val="FF0000"/>
        </w:rPr>
      </w:pPr>
    </w:p>
    <w:p w14:paraId="19993B60" w14:textId="77777777" w:rsidR="0022481D" w:rsidRDefault="0022481D">
      <w:pPr>
        <w:spacing w:after="160"/>
        <w:jc w:val="left"/>
      </w:pPr>
      <w:r>
        <w:br w:type="page"/>
      </w:r>
    </w:p>
    <w:p w14:paraId="696A074A" w14:textId="0FEC3C5C" w:rsidR="0022481D" w:rsidRDefault="0022481D" w:rsidP="00BE1C7C">
      <w:pPr>
        <w:pStyle w:val="berschrift2"/>
      </w:pPr>
      <w:r>
        <w:lastRenderedPageBreak/>
        <w:t xml:space="preserve"> </w:t>
      </w:r>
      <w:bookmarkStart w:id="53" w:name="_Ref68160489"/>
      <w:bookmarkStart w:id="54" w:name="_Toc68534536"/>
      <w:r>
        <w:t>Zusätzlich:</w:t>
      </w:r>
      <w:bookmarkEnd w:id="53"/>
      <w:bookmarkEnd w:id="54"/>
    </w:p>
    <w:p w14:paraId="292EDA2D" w14:textId="77777777" w:rsidR="0022481D" w:rsidRDefault="0022481D" w:rsidP="00836440">
      <w:pPr>
        <w:pStyle w:val="berschrift3"/>
      </w:pPr>
      <w:r>
        <w:t xml:space="preserve">Dichtebestimmung mit einem Pyknometer </w:t>
      </w:r>
    </w:p>
    <w:p w14:paraId="75D83BFA" w14:textId="33B0352D" w:rsidR="00A12776" w:rsidRDefault="0022481D" w:rsidP="00F45FF5">
      <w:r>
        <w:t>Pyknometer sind Messgefäße, welche in verschiedenen Größen und Konstruktionen genutzt werden, um bei vorgegebener Temperatur die Dichte von Flüssigkeiten oder zerkleinerten, festen Körpern zu bestimmen. Meist sind Pyknometer runde Glasgefäße mit ebenem Boden. Wenn das Pyknometer vollständig gefüllt ist, liegt ein genaues Volumen der entsprechenden Füllung vor. Pyknometer gibt es von 5</w:t>
      </w:r>
      <w:r w:rsidR="00060BE5">
        <w:t> </w:t>
      </w:r>
      <w:r>
        <w:t>mL bis 100</w:t>
      </w:r>
      <w:r w:rsidR="00060BE5">
        <w:t> </w:t>
      </w:r>
      <w:r>
        <w:t xml:space="preserve">mL. Das Volumen ist auf dem Glaskörper eingraviert. Um die Dichte eine Flüssigkeit zu bestimmen ist folgende Schrittweise zu befolgen: </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7"/>
      </w:tblGrid>
      <w:tr w:rsidR="0032778D" w14:paraId="1A8B2AF2" w14:textId="77777777" w:rsidTr="00805876">
        <w:trPr>
          <w:jc w:val="center"/>
        </w:trPr>
        <w:tc>
          <w:tcPr>
            <w:tcW w:w="7797" w:type="dxa"/>
            <w:vAlign w:val="center"/>
          </w:tcPr>
          <w:p w14:paraId="5B514EF5" w14:textId="7C62C123" w:rsidR="0032778D" w:rsidRDefault="0032778D" w:rsidP="0032778D">
            <w:pPr>
              <w:pStyle w:val="AllgAufzhlung"/>
              <w:numPr>
                <w:ilvl w:val="6"/>
                <w:numId w:val="5"/>
              </w:numPr>
              <w:jc w:val="left"/>
            </w:pPr>
            <w:r w:rsidRPr="00A12776">
              <w:t xml:space="preserve">Pyknometer </w:t>
            </w:r>
            <w:r w:rsidR="00E43327">
              <w:t xml:space="preserve">mit Stopfen </w:t>
            </w:r>
            <w:r w:rsidRPr="00A12776">
              <w:t>leer wiegen</w:t>
            </w:r>
          </w:p>
          <w:p w14:paraId="594EEB1D" w14:textId="03ABA014" w:rsidR="0032778D" w:rsidRDefault="0032778D" w:rsidP="0032778D">
            <w:pPr>
              <w:pStyle w:val="AllgAufzhlung"/>
              <w:numPr>
                <w:ilvl w:val="6"/>
                <w:numId w:val="5"/>
              </w:numPr>
              <w:jc w:val="left"/>
            </w:pPr>
            <w:r w:rsidRPr="00A12776">
              <w:t>Pyknometer</w:t>
            </w:r>
            <w:r w:rsidR="00E43327">
              <w:t xml:space="preserve"> mit Stopfen</w:t>
            </w:r>
            <w:r w:rsidRPr="00A12776">
              <w:t xml:space="preserve"> vollständig mit der Flüssigkeit füllen</w:t>
            </w:r>
            <w:r w:rsidR="00A76FAD">
              <w:br/>
            </w:r>
            <w:r w:rsidR="00A76FAD">
              <w:sym w:font="Wingdings" w:char="F0E0"/>
            </w:r>
            <w:r w:rsidR="00A76FAD">
              <w:t xml:space="preserve"> </w:t>
            </w:r>
            <w:r w:rsidR="00490F51">
              <w:t>Kapillare im Stopfen muss ebenfalls gefüllt sein!</w:t>
            </w:r>
          </w:p>
          <w:p w14:paraId="2975780C" w14:textId="64943ADE" w:rsidR="0032778D" w:rsidRDefault="0032778D" w:rsidP="0032778D">
            <w:pPr>
              <w:pStyle w:val="AllgAufzhlung"/>
              <w:numPr>
                <w:ilvl w:val="6"/>
                <w:numId w:val="5"/>
              </w:numPr>
              <w:jc w:val="left"/>
            </w:pPr>
            <w:r w:rsidRPr="00A12776">
              <w:t>Pyknometer</w:t>
            </w:r>
            <w:r w:rsidR="00805876">
              <w:t xml:space="preserve"> </w:t>
            </w:r>
            <w:r w:rsidRPr="00A12776">
              <w:t xml:space="preserve">zusammen mit </w:t>
            </w:r>
            <w:r w:rsidR="00805876">
              <w:t xml:space="preserve">Stopfen und der </w:t>
            </w:r>
            <w:r w:rsidRPr="00A12776">
              <w:t>Flüssigkeit wiegen</w:t>
            </w:r>
          </w:p>
        </w:tc>
      </w:tr>
    </w:tbl>
    <w:p w14:paraId="4047DE94" w14:textId="3BB249EA" w:rsidR="00890862" w:rsidRDefault="0022481D" w:rsidP="0032778D">
      <w:pPr>
        <w:spacing w:before="240"/>
      </w:pPr>
      <w:r>
        <w:t xml:space="preserve">Somit lässt sich aus der Masse der Flüssigkeit bei vorgegebenen Volumen und vorgegebener Temperatur die Dichte bestimmen. </w:t>
      </w:r>
    </w:p>
    <w:p w14:paraId="50CE00EA" w14:textId="77777777" w:rsidR="00890862" w:rsidRDefault="0022481D" w:rsidP="00836440">
      <w:pPr>
        <w:pStyle w:val="berschrift3"/>
      </w:pPr>
      <w:r>
        <w:t xml:space="preserve">Beschriftung von Proben </w:t>
      </w:r>
    </w:p>
    <w:p w14:paraId="7B88CFBA" w14:textId="77777777" w:rsidR="0091312B" w:rsidRDefault="0022481D" w:rsidP="0091312B">
      <w:pPr>
        <w:spacing w:after="0"/>
      </w:pPr>
      <w:r>
        <w:t xml:space="preserve">Proben lassen sich im chemischen Labor meist gut mit einem Permanentmarker der Marke </w:t>
      </w:r>
      <w:r w:rsidRPr="00060BE5">
        <w:rPr>
          <w:rStyle w:val="EigennahmeZchn"/>
          <w:szCs w:val="30"/>
        </w:rPr>
        <w:t>edding</w:t>
      </w:r>
      <w:r w:rsidRPr="0022481D">
        <w:rPr>
          <w:vertAlign w:val="superscript"/>
        </w:rPr>
        <w:t>®</w:t>
      </w:r>
      <w:r>
        <w:t xml:space="preserve"> beschriften. Nötig ist das Beschriften von Proben um ein übersichtliches, strukturiertes Arbeiten zu garantieren.</w:t>
      </w:r>
    </w:p>
    <w:p w14:paraId="7D6C95F3" w14:textId="2FE0C788" w:rsidR="00446427" w:rsidRDefault="0022481D" w:rsidP="00F45FF5">
      <w:r>
        <w:t xml:space="preserve">Die Beschriftung an Glas mittels eines solchen Permanentmarkers ist </w:t>
      </w:r>
      <w:r w:rsidR="00346FA2">
        <w:br/>
      </w:r>
      <w:r>
        <w:t xml:space="preserve">wasserunlöslich. Möchte man die Beschriftung am Ende des Versuches </w:t>
      </w:r>
      <w:r w:rsidR="00133F2C">
        <w:br/>
      </w:r>
      <w:r>
        <w:t xml:space="preserve">dennoch lösen, ist das </w:t>
      </w:r>
      <w:r w:rsidR="00060BE5">
        <w:t xml:space="preserve">mittels Aceton </w:t>
      </w:r>
      <w:r>
        <w:t>möglich.</w:t>
      </w:r>
    </w:p>
    <w:p w14:paraId="20A6CA7A" w14:textId="1BBDD1DF" w:rsidR="00133F2C" w:rsidRPr="00770B22" w:rsidRDefault="0022481D" w:rsidP="00836440">
      <w:pPr>
        <w:pStyle w:val="berschrift3"/>
      </w:pPr>
      <w:bookmarkStart w:id="55" w:name="_Ref68160479"/>
      <w:r w:rsidRPr="00770B22">
        <w:t>Schliffe und Schlifffett</w:t>
      </w:r>
      <w:bookmarkEnd w:id="55"/>
      <w:r w:rsidRPr="00770B22">
        <w:t xml:space="preserve"> </w:t>
      </w:r>
      <w:sdt>
        <w:sdtPr>
          <w:alias w:val="To edit, see citavi.com/edit"/>
          <w:tag w:val="CitaviPlaceholder#d88ec2c9-06a8-4036-aa4b-c857322f7af3"/>
          <w:id w:val="2146855314"/>
          <w:placeholder>
            <w:docPart w:val="DefaultPlaceholder_-1854013440"/>
          </w:placeholder>
        </w:sdtPr>
        <w:sdtEndPr/>
        <w:sdtContent>
          <w:r w:rsidR="00163338">
            <w:rPr>
              <w:noProof/>
            </w:rPr>
            <w:fldChar w:fldCharType="begin"/>
          </w:r>
          <w:r w:rsidR="005449E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YmNwLmZ1LWJlcmxpbi5kZS9jaGVtaWUvY2hlbWllL3N0dWRpdW0vb2NwcmFrdGlrdW0vcmVzc291cmNlbi9sYWJvcnByYXhpcy9sYWJvcnByYXhpc193ZWJpbmZvcy9hcHBhcmF0dXJlbi9zY2hsaWZmdmVyYmluZHVuZ2VuL3R5cGVuLmh0bWwiLCJVcmlTdHJpbmciOiJodHRwczovL3d3dy5iY3AuZnUtYmVybGluLmRlL2NoZW1pZS9jaGVtaWUvc3R1ZGl1bS9vY3ByYWt0aWt1bS9yZXNzb3VyY2VuL2xhYm9ycHJheGlzL2xhYm9ycHJheGlzX3dlYmluZm9zL2FwcGFyYXR1cmVuL3NjaGxpZmZ2ZXJiaW5kdW5nZW4vdHlwZW4uaHRtb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}</w:instrText>
          </w:r>
          <w:r w:rsidR="00163338">
            <w:rPr>
              <w:noProof/>
            </w:rPr>
            <w:fldChar w:fldCharType="separate"/>
          </w:r>
          <w:r w:rsidR="00163338">
            <w:rPr>
              <w:noProof/>
            </w:rPr>
            <w:t>[50]</w:t>
          </w:r>
          <w:r w:rsidR="00163338">
            <w:rPr>
              <w:noProof/>
            </w:rPr>
            <w:fldChar w:fldCharType="end"/>
          </w:r>
        </w:sdtContent>
      </w:sdt>
    </w:p>
    <w:p w14:paraId="5B5E2D1A" w14:textId="26D7CC52" w:rsidR="00C77D86" w:rsidRDefault="0022481D" w:rsidP="00C77D86">
      <w:pPr>
        <w:spacing w:after="0"/>
      </w:pPr>
      <w:r>
        <w:t xml:space="preserve">Viele Laborglasgeräte besitzen genormte Schliffe, wodurch es vereinfacht wird Apparaturen </w:t>
      </w:r>
      <w:r w:rsidR="00133F2C">
        <w:t>zusammenzubauen</w:t>
      </w:r>
      <w:r>
        <w:t xml:space="preserve"> und gasdicht zu verschließen. Die häufigste Schliffform sind </w:t>
      </w:r>
      <w:r w:rsidRPr="00583B85">
        <w:rPr>
          <w:i/>
          <w:iCs/>
        </w:rPr>
        <w:t>Kegelschliffe</w:t>
      </w:r>
      <w:r>
        <w:t xml:space="preserve">. Die ineinander </w:t>
      </w:r>
      <w:r w:rsidR="00060BE5">
        <w:t>zu steckenden Teilen</w:t>
      </w:r>
      <w:r w:rsidR="00133F2C">
        <w:t xml:space="preserve"> </w:t>
      </w:r>
      <w:r>
        <w:t>heißen für diese Schliffform Schliffkern und Schliffhülse.</w:t>
      </w:r>
    </w:p>
    <w:p w14:paraId="2E1C6991" w14:textId="1D3E8678" w:rsidR="00AE2EA1" w:rsidRDefault="0022481D" w:rsidP="00AC63FC">
      <w:pPr>
        <w:spacing w:after="0"/>
      </w:pPr>
      <w:r>
        <w:t xml:space="preserve">Die Schliffgröße wird durch die Angabe des größten Durchmesser </w:t>
      </w:r>
      <w:r w:rsidRPr="00CE6E39">
        <w:rPr>
          <w:i/>
          <w:iCs/>
        </w:rPr>
        <w:t>d</w:t>
      </w:r>
      <w:r w:rsidR="00CE6E39">
        <w:rPr>
          <w:i/>
          <w:iCs/>
          <w:vertAlign w:val="subscript"/>
        </w:rPr>
        <w:t>1</w:t>
      </w:r>
      <w:r>
        <w:t xml:space="preserve">, sowie der Höhe </w:t>
      </w:r>
      <w:r w:rsidRPr="00CE6E39">
        <w:rPr>
          <w:i/>
          <w:iCs/>
        </w:rPr>
        <w:t>h</w:t>
      </w:r>
      <w:r>
        <w:t xml:space="preserve"> definiert. Die häufigsten Größen sind </w:t>
      </w:r>
      <w:r w:rsidRPr="00CE6E39">
        <w:rPr>
          <w:i/>
          <w:iCs/>
        </w:rPr>
        <w:t>d1/h = 14,5/23</w:t>
      </w:r>
      <w:r w:rsidRPr="00CE6E39">
        <w:t xml:space="preserve"> </w:t>
      </w:r>
      <w:r>
        <w:t xml:space="preserve">und </w:t>
      </w:r>
      <w:r w:rsidRPr="00CE6E39">
        <w:rPr>
          <w:i/>
          <w:iCs/>
        </w:rPr>
        <w:t>29,2/32</w:t>
      </w:r>
      <w:r w:rsidRPr="00CE6E39">
        <w:t xml:space="preserve"> mm.</w:t>
      </w:r>
    </w:p>
    <w:p w14:paraId="4F2DCF80" w14:textId="593601BD" w:rsidR="00446427" w:rsidRDefault="00AC63FC" w:rsidP="00446427">
      <w:pPr>
        <w:spacing w:after="0"/>
      </w:pPr>
      <w:r>
        <w:t xml:space="preserve">Wenn man von diesen Größen spricht oder liest, werden die Nachkommastellen meist weggelassen und man sieht die Angaben NS14/23 und NS29/32. </w:t>
      </w:r>
      <w:r w:rsidR="003627F6">
        <w:br/>
      </w:r>
      <w:r w:rsidR="00D7259C" w:rsidRPr="006B2AD8">
        <w:rPr>
          <w:i/>
          <w:iCs/>
        </w:rPr>
        <w:t>NS</w:t>
      </w:r>
      <w:r w:rsidR="00D7259C">
        <w:t xml:space="preserve"> hat</w:t>
      </w:r>
      <w:r>
        <w:t xml:space="preserve"> die Bedeutung Normschliff.</w:t>
      </w:r>
    </w:p>
    <w:p w14:paraId="0B1CC1D3" w14:textId="7E63A11A" w:rsidR="000A79D9" w:rsidRDefault="000A79D9" w:rsidP="00446427">
      <w:pPr>
        <w:spacing w:after="0"/>
      </w:pPr>
    </w:p>
    <w:p w14:paraId="34D7D17C" w14:textId="77777777" w:rsidR="000A79D9" w:rsidRDefault="00AC63FC" w:rsidP="0022481D">
      <w:r>
        <w:lastRenderedPageBreak/>
        <w:t>Wenn also im Labor vom „14er“- oder „29er“-Schliff gesprochen wird sind eben diese beiden Normschliffe gemeint.</w:t>
      </w:r>
    </w:p>
    <w:p w14:paraId="128C92BA" w14:textId="77777777" w:rsidR="009C0C10" w:rsidRDefault="000A79D9" w:rsidP="009C0C10">
      <w:pPr>
        <w:keepNext/>
        <w:jc w:val="center"/>
      </w:pPr>
      <w:r>
        <w:rPr>
          <w:noProof/>
        </w:rPr>
        <w:drawing>
          <wp:inline distT="0" distB="0" distL="0" distR="0" wp14:anchorId="1D7BCC98" wp14:editId="4D2E52F4">
            <wp:extent cx="2260121" cy="946097"/>
            <wp:effectExtent l="0" t="0" r="6985" b="6985"/>
            <wp:docPr id="250" name="Grafik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 name="Grafik 250"/>
                    <pic:cNvPicPr/>
                  </pic:nvPicPr>
                  <pic:blipFill>
                    <a:blip r:embed="rId76">
                      <a:extLst>
                        <a:ext uri="{28A0092B-C50C-407E-A947-70E740481C1C}">
                          <a14:useLocalDpi xmlns:a14="http://schemas.microsoft.com/office/drawing/2010/main" val="0"/>
                        </a:ext>
                      </a:extLst>
                    </a:blip>
                    <a:stretch>
                      <a:fillRect/>
                    </a:stretch>
                  </pic:blipFill>
                  <pic:spPr>
                    <a:xfrm>
                      <a:off x="0" y="0"/>
                      <a:ext cx="2282335" cy="955396"/>
                    </a:xfrm>
                    <a:prstGeom prst="rect">
                      <a:avLst/>
                    </a:prstGeom>
                  </pic:spPr>
                </pic:pic>
              </a:graphicData>
            </a:graphic>
          </wp:inline>
        </w:drawing>
      </w:r>
    </w:p>
    <w:p w14:paraId="0DCEC7F3" w14:textId="3F122067" w:rsidR="003370FF" w:rsidRDefault="009C0C10" w:rsidP="009C0C10">
      <w:pPr>
        <w:pStyle w:val="Beschriftung"/>
      </w:pPr>
      <w:r>
        <w:t xml:space="preserve">Abb. </w:t>
      </w:r>
      <w:r w:rsidR="008D6E42">
        <w:fldChar w:fldCharType="begin"/>
      </w:r>
      <w:r w:rsidR="008D6E42">
        <w:instrText xml:space="preserve"> SEQ Abb. \* ARABIC </w:instrText>
      </w:r>
      <w:r w:rsidR="008D6E42">
        <w:fldChar w:fldCharType="separate"/>
      </w:r>
      <w:r w:rsidR="00B4490F">
        <w:rPr>
          <w:noProof/>
        </w:rPr>
        <w:t>42</w:t>
      </w:r>
      <w:r w:rsidR="008D6E42">
        <w:rPr>
          <w:noProof/>
        </w:rPr>
        <w:fldChar w:fldCharType="end"/>
      </w:r>
      <w:r>
        <w:t xml:space="preserve">: </w:t>
      </w:r>
      <w:r w:rsidR="00D10681">
        <w:t>Normschliffe im Labor</w:t>
      </w:r>
      <w:r w:rsidR="00D809DC">
        <w:t xml:space="preserve"> </w:t>
      </w:r>
      <w:sdt>
        <w:sdtPr>
          <w:alias w:val="To edit, see citavi.com/edit"/>
          <w:tag w:val="CitaviPlaceholder#6825bd4c-38c1-4546-9fda-b412501c7051"/>
          <w:id w:val="-1958787832"/>
          <w:placeholder>
            <w:docPart w:val="DefaultPlaceholder_-1854013440"/>
          </w:placeholder>
        </w:sdtPr>
        <w:sdtEndPr/>
        <w:sdtContent>
          <w:r w:rsidR="00E02DC0">
            <w:rPr>
              <w:noProof/>
            </w:rPr>
            <w:fldChar w:fldCharType="begin"/>
          </w:r>
          <w:r w:rsidR="005449E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YmNwLmZ1LWJlcmxpbi5kZS9jaGVtaWUvY2hlbWllL3N0dWRpdW0vb2NwcmFrdGlrdW0vcmVzc291cmNlbi9sYWJvcnByYXhpcy9sYWJvcnByYXhpc193ZWJpbmZvcy9hcHBhcmF0dXJlbi9zY2hsaWZmdmVyYmluZHVuZ2VuL3R5cGVuLmh0bWwiLCJVcmlTdHJpbmciOiJodHRwczovL3d3dy5iY3AuZnUtYmVybGluLmRlL2NoZW1pZS9jaGVtaWUvc3R1ZGl1bS9vY3ByYWt0aWt1bS9yZXNzb3VyY2VuL2xhYm9ycHJheGlzL2xhYm9ycHJheGlzX3dlYmluZm9zL2FwcGFyYXR1cmVuL3NjaGxpZmZ2ZXJiaW5kdW5nZW4vdHlwZW4uaHRtb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}</w:instrText>
          </w:r>
          <w:r w:rsidR="00E02DC0">
            <w:rPr>
              <w:noProof/>
            </w:rPr>
            <w:fldChar w:fldCharType="separate"/>
          </w:r>
          <w:r w:rsidR="00C06593">
            <w:rPr>
              <w:noProof/>
            </w:rPr>
            <w:t>[50]</w:t>
          </w:r>
          <w:r w:rsidR="00E02DC0">
            <w:rPr>
              <w:noProof/>
            </w:rPr>
            <w:fldChar w:fldCharType="end"/>
          </w:r>
        </w:sdtContent>
      </w:sdt>
    </w:p>
    <w:p w14:paraId="15243F71" w14:textId="081317BE" w:rsidR="00B173E2" w:rsidRDefault="00B173E2" w:rsidP="00003C3B">
      <w:pPr>
        <w:spacing w:after="0"/>
      </w:pPr>
      <w:r w:rsidRPr="00003C3B">
        <w:rPr>
          <w:b/>
          <w:bCs/>
        </w:rPr>
        <w:t>Schlifffett</w:t>
      </w:r>
      <w:r>
        <w:t xml:space="preserve"> ist ein spezielles Hochvakuumfett, welches keinen messbaren Dampfdruck aufweist und die Apparaturbestandteile trotz Vakuum und Wärme dennoch beweglich bleiben. Wann wird nun Schlifffett </w:t>
      </w:r>
      <w:r w:rsidR="00003C3B">
        <w:t>benötigt?</w:t>
      </w:r>
      <w:r>
        <w:t xml:space="preserve"> </w:t>
      </w:r>
      <w:r w:rsidRPr="001D5C38">
        <w:t>Wenn</w:t>
      </w:r>
      <w:r>
        <w:t xml:space="preserve">: </w:t>
      </w:r>
    </w:p>
    <w:p w14:paraId="612BDCCC" w14:textId="7046A871" w:rsidR="00B173E2" w:rsidRPr="003A1459" w:rsidRDefault="00B173E2" w:rsidP="003A1459">
      <w:pPr>
        <w:pStyle w:val="AllgStichpunkte"/>
      </w:pPr>
      <w:r w:rsidRPr="003A1459">
        <w:t xml:space="preserve">Schliffverbindungen bei großen Druckunterschieden </w:t>
      </w:r>
      <w:r w:rsidRPr="003A1459">
        <w:br/>
        <w:t>(z.B. Vakuumdestillation) gasdicht sein sollen</w:t>
      </w:r>
    </w:p>
    <w:p w14:paraId="3D784E28" w14:textId="6D24A847" w:rsidR="00B173E2" w:rsidRPr="003A1459" w:rsidRDefault="00B173E2" w:rsidP="003A1459">
      <w:pPr>
        <w:pStyle w:val="AllgStichpunkte"/>
      </w:pPr>
      <w:r w:rsidRPr="003A1459">
        <w:t xml:space="preserve">mit glasätzenden Stoffen (heiße Laugen) oder harzigen, polymerisierbaren Stoffen gearbeitet wird </w:t>
      </w:r>
    </w:p>
    <w:p w14:paraId="023D1923" w14:textId="7ACEAB6F" w:rsidR="00B173E2" w:rsidRPr="003A1459" w:rsidRDefault="00B173E2" w:rsidP="003A1459">
      <w:pPr>
        <w:pStyle w:val="AllgStichpunkte"/>
      </w:pPr>
      <w:r w:rsidRPr="003A1459">
        <w:t xml:space="preserve">wenn Schliffverbindungen leicht beweglich bleiben </w:t>
      </w:r>
      <w:r w:rsidR="00843792" w:rsidRPr="003A1459">
        <w:t>sollen</w:t>
      </w:r>
      <w:r w:rsidR="00AD0E38" w:rsidRPr="003A1459">
        <w:br/>
      </w:r>
      <w:r w:rsidRPr="003A1459">
        <w:t xml:space="preserve">(z.B. Glasküken in einem Hahn) </w:t>
      </w:r>
    </w:p>
    <w:p w14:paraId="37C98159" w14:textId="16BE28BB" w:rsidR="00B35E1E" w:rsidRDefault="00AE0753" w:rsidP="00AE0753">
      <w:r>
        <w:rPr>
          <w:b/>
          <w:bCs/>
          <w:i/>
          <w:iCs/>
        </w:rPr>
        <w:t>Hinweis</w:t>
      </w:r>
      <w:r w:rsidRPr="003047C5">
        <w:rPr>
          <w:b/>
          <w:bCs/>
          <w:i/>
          <w:iCs/>
        </w:rPr>
        <w:t>:</w:t>
      </w:r>
      <w:r w:rsidRPr="00784CE3">
        <w:rPr>
          <w:noProof/>
        </w:rPr>
        <w:t xml:space="preserve"> </w:t>
      </w:r>
      <w:r>
        <w:rPr>
          <w:noProof/>
        </w:rPr>
        <mc:AlternateContent>
          <mc:Choice Requires="wps">
            <w:drawing>
              <wp:inline distT="0" distB="0" distL="0" distR="0" wp14:anchorId="4874054E" wp14:editId="25FC503D">
                <wp:extent cx="5755640" cy="606056"/>
                <wp:effectExtent l="0" t="0" r="16510" b="22860"/>
                <wp:docPr id="5"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5640" cy="606056"/>
                        </a:xfrm>
                        <a:prstGeom prst="rect">
                          <a:avLst/>
                        </a:prstGeom>
                        <a:solidFill>
                          <a:srgbClr val="FFFFFF"/>
                        </a:solidFill>
                        <a:ln w="9525">
                          <a:solidFill>
                            <a:srgbClr val="000000"/>
                          </a:solidFill>
                          <a:miter lim="800000"/>
                          <a:headEnd/>
                          <a:tailEnd/>
                        </a:ln>
                      </wps:spPr>
                      <wps:txbx>
                        <w:txbxContent>
                          <w:p w14:paraId="7E8ED86A" w14:textId="09C0E700" w:rsidR="006262F1" w:rsidRDefault="006262F1" w:rsidP="00AE0753">
                            <w:r>
                              <w:t>Schlifffett sollte immer nur sehr, sehr sparsam verwendet werden, um zu gewährleisten, dass sich nichts davon mit den reagierenden Stoffen mischt.</w:t>
                            </w:r>
                          </w:p>
                        </w:txbxContent>
                      </wps:txbx>
                      <wps:bodyPr rot="0" vert="horz" wrap="square" lIns="91440" tIns="45720" rIns="91440" bIns="45720" anchor="t" anchorCtr="0">
                        <a:noAutofit/>
                      </wps:bodyPr>
                    </wps:wsp>
                  </a:graphicData>
                </a:graphic>
              </wp:inline>
            </w:drawing>
          </mc:Choice>
          <mc:Fallback>
            <w:pict>
              <v:shape w14:anchorId="4874054E" id="_x0000_s1075" type="#_x0000_t202" style="width:453.2pt;height:47.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">
                <v:textbox>
                  <w:txbxContent>
                    <w:p w14:paraId="7E8ED86A" w14:textId="09C0E700" w:rsidR="006262F1" w:rsidRDefault="006262F1" w:rsidP="00AE0753">
                      <w:r>
                        <w:t>Schlifffett sollte immer nur sehr, sehr sparsam verwendet werden, um zu gewährleisten, dass sich nichts davon mit den reagierenden Stoffen mischt.</w:t>
                      </w:r>
                    </w:p>
                  </w:txbxContent>
                </v:textbox>
                <w10:anchorlock/>
              </v:shape>
            </w:pict>
          </mc:Fallback>
        </mc:AlternateContent>
      </w:r>
      <w:r>
        <w:t xml:space="preserve">  </w:t>
      </w:r>
    </w:p>
    <w:p w14:paraId="6A973315" w14:textId="33E00A8D" w:rsidR="00B35E1E" w:rsidRDefault="00B35E1E" w:rsidP="00836440">
      <w:pPr>
        <w:pStyle w:val="berschrift3"/>
      </w:pPr>
      <w:r>
        <w:t xml:space="preserve">Ultraschallbad </w:t>
      </w:r>
      <w:sdt>
        <w:sdtPr>
          <w:alias w:val="To edit, see citavi.com/edit"/>
          <w:tag w:val="CitaviPlaceholder#89e94d45-15c2-4c6d-8295-8450c6e43eff"/>
          <w:id w:val="210701315"/>
          <w:placeholder>
            <w:docPart w:val="DefaultPlaceholder_-1854013440"/>
          </w:placeholder>
        </w:sdtPr>
        <w:sdtEndPr/>
        <w:sdtContent>
          <w:r w:rsidR="000F6F29">
            <w:rPr>
              <w:noProof/>
            </w:rPr>
            <w:fldChar w:fldCharType="begin"/>
          </w:r>
          <w:r w:rsidR="005449E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ZGUud2lraXBlZGlhLm9yZy93L2luZGV4LnBocD90aXRsZT1VbHRyYXNjaGFsbHJlaW5pZ3VuZ3NnZXLDpHQmb2xkaWQ9MjA3NjQxNTY0IiwiVXJpU3RyaW5nIjoiaHR0cHM6Ly9kZS53aWtpcGVkaWEub3JnL3cvaW5kZXgucGhwP3RpdGxlPVVsdHJhc2NoYWxscmVpbmlndW5nc2dlcsOkdCZvbGRpZD0yMDc2NDE1Nj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}</w:instrText>
          </w:r>
          <w:r w:rsidR="000F6F29">
            <w:rPr>
              <w:noProof/>
            </w:rPr>
            <w:fldChar w:fldCharType="separate"/>
          </w:r>
          <w:r w:rsidR="00C06593">
            <w:rPr>
              <w:noProof/>
            </w:rPr>
            <w:t>[51]</w:t>
          </w:r>
          <w:r w:rsidR="000F6F29">
            <w:rPr>
              <w:noProof/>
            </w:rPr>
            <w:fldChar w:fldCharType="end"/>
          </w:r>
        </w:sdtContent>
      </w:sdt>
    </w:p>
    <w:p w14:paraId="4C76A46D" w14:textId="30D588F8" w:rsidR="00AE0753" w:rsidRDefault="00B35E1E" w:rsidP="0022481D">
      <w:r>
        <w:t>Ultraschallbäder bestehen meist aus einer mit Flüssigkeit gefüllten, eventuell beheizbaren</w:t>
      </w:r>
      <w:r w:rsidR="006E7E7A">
        <w:t xml:space="preserve"> </w:t>
      </w:r>
      <w:r>
        <w:t>Wanne, welche mit Schallschwingern mit Ultraschall beschallt wird. Sie sind oft mit einer Zeitschaltuhr versehen und werden oft zum Reinigen von komplexen, kleinen oder feinen Bauteilen wie Schmuck genutzt. Im chemischen Labor jedoch werden sie genutzt über den Ultraschall Stoffe weiter zu zerkleinern, um die Stoffe besser in Lösung zu bringen.</w:t>
      </w:r>
    </w:p>
    <w:p w14:paraId="1AE2830D" w14:textId="77777777" w:rsidR="00020007" w:rsidRDefault="00020007" w:rsidP="00836440">
      <w:pPr>
        <w:pStyle w:val="berschrift3"/>
      </w:pPr>
      <w:r>
        <w:t xml:space="preserve">Eismaschine </w:t>
      </w:r>
    </w:p>
    <w:p w14:paraId="30021A8B" w14:textId="07129748" w:rsidR="00880792" w:rsidRDefault="00020007" w:rsidP="0022481D">
      <w:r>
        <w:t xml:space="preserve">Oftmals ist es nötig Eiswasser bereitzustellen oder Lösungen zu Kühlen. Hierfür wird Eis benötigt. Dieses Eis wird nicht im Kühlschrank vorbereitet, sondern mit einer „Eismaschine“, genauer einem Flockeneisbereiter zur Verfügung gestellt. </w:t>
      </w:r>
    </w:p>
    <w:p w14:paraId="6F42478C" w14:textId="77777777" w:rsidR="00880792" w:rsidRDefault="00880792">
      <w:pPr>
        <w:suppressAutoHyphens w:val="0"/>
        <w:spacing w:after="160" w:line="259" w:lineRule="auto"/>
        <w:jc w:val="left"/>
      </w:pPr>
      <w:r>
        <w:br w:type="page"/>
      </w:r>
    </w:p>
    <w:p w14:paraId="1BBA4CA4" w14:textId="4F84C25E" w:rsidR="00020007" w:rsidRDefault="00020007" w:rsidP="00836440">
      <w:pPr>
        <w:pStyle w:val="berschrift3"/>
      </w:pPr>
      <w:r>
        <w:lastRenderedPageBreak/>
        <w:t xml:space="preserve">Unterschied zwischen Drehstrom und Wechselstrom </w:t>
      </w:r>
      <w:sdt>
        <w:sdtPr>
          <w:alias w:val="To edit, see citavi.com/edit"/>
          <w:tag w:val="CitaviPlaceholder#005317d2-1fe5-467d-8cd2-ba3d9957c6ab"/>
          <w:id w:val="1802563580"/>
          <w:placeholder>
            <w:docPart w:val="DefaultPlaceholder_-1854013440"/>
          </w:placeholder>
        </w:sdtPr>
        <w:sdtEndPr/>
        <w:sdtContent>
          <w:r w:rsidR="000F6F29">
            <w:rPr>
              <w:noProof/>
            </w:rPr>
            <w:fldChar w:fldCharType="begin"/>
          </w:r>
          <w:r w:rsidR="005449E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cm9tYW5cXEFwcERhdGFcXExvY2FsXFxUZW1wXFx3MmhrNDBldS5qcGciLCJVcmlTdHJpbmciOiIyOTFkYjkyZi03MTcwLTRmZWEtYjM3MC04OWVmMTIwYjA1NT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S4wNi4yMDE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ZW5lcmdpZS5jaC9kcmVoc3Ryb20tdW5kLXdlY2hzZWxzdHJvbS8iLCJVcmlTdHJpbmciOiJodHRwczovL2VuZXJnaWUuY2gvZHJlaHN0cm9tLXVuZC13ZWNoc2Vsc3Ryb20v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}</w:instrText>
          </w:r>
          <w:r w:rsidR="000F6F29">
            <w:rPr>
              <w:noProof/>
            </w:rPr>
            <w:fldChar w:fldCharType="separate"/>
          </w:r>
          <w:r w:rsidR="00C06593">
            <w:rPr>
              <w:noProof/>
            </w:rPr>
            <w:t>[52]</w:t>
          </w:r>
          <w:r w:rsidR="000F6F29">
            <w:rPr>
              <w:noProof/>
            </w:rPr>
            <w:fldChar w:fldCharType="end"/>
          </w:r>
        </w:sdtContent>
      </w:sdt>
    </w:p>
    <w:p w14:paraId="60AC7906" w14:textId="77777777" w:rsidR="00836240" w:rsidRDefault="00020007" w:rsidP="00836240">
      <w:pPr>
        <w:spacing w:after="0"/>
      </w:pPr>
      <w:r>
        <w:t>Unter Drehstrom, auch Starkstrom genannt, versteht man einen dreiphasigen Wechselstrom. Wechselstrom ist aus den meisten Haushalten in Form der Steckdose bekannt und stellt mit einer Phase keine kontinuierliche Leistung zur Verfügung. Das reicht für die üblichen Haushaltsgeräte meist aus, jedoch gibt es in der Technik auch Maschinen</w:t>
      </w:r>
      <w:r w:rsidR="00487F4F">
        <w:t>,</w:t>
      </w:r>
      <w:r>
        <w:t xml:space="preserve"> welche konstant höhere, elektrische Leistungen benötigen. An dieser Stelle wird der Dreiphasenwechselstrom genutzt. </w:t>
      </w:r>
    </w:p>
    <w:p w14:paraId="1BDDB07C" w14:textId="4EC63C25" w:rsidR="00890432" w:rsidRDefault="00020007" w:rsidP="00851F62">
      <w:r>
        <w:t xml:space="preserve">Am besten </w:t>
      </w:r>
      <w:r w:rsidR="005333FA">
        <w:t>l</w:t>
      </w:r>
      <w:r>
        <w:t>assen sich Wechselstrom und Drehstrom an der Anzahl der Pole erkennen. Wechselstrom hat 3 Pole: eine Phase, ein Neutralleiter und einen Schutzleiter. Drehstrom hingegen hat 5 Pole mit 3 Phasen, einem Neutralleiter und einem Schutzleiter.</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9C0C10" w14:paraId="0A60E55D" w14:textId="77777777" w:rsidTr="009C0C10">
        <w:tc>
          <w:tcPr>
            <w:tcW w:w="4531" w:type="dxa"/>
          </w:tcPr>
          <w:p w14:paraId="4D077953" w14:textId="77777777" w:rsidR="009C0C10" w:rsidRDefault="009C0C10" w:rsidP="009C0C10">
            <w:pPr>
              <w:keepNext/>
              <w:jc w:val="center"/>
            </w:pPr>
            <w:r>
              <w:rPr>
                <w:noProof/>
              </w:rPr>
              <w:drawing>
                <wp:inline distT="0" distB="0" distL="0" distR="0" wp14:anchorId="45DA208C" wp14:editId="7B10A720">
                  <wp:extent cx="1639019" cy="1498640"/>
                  <wp:effectExtent l="0" t="0" r="0" b="6350"/>
                  <wp:docPr id="251" name="Grafik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 name="Grafik 251"/>
                          <pic:cNvPicPr/>
                        </pic:nvPicPr>
                        <pic:blipFill>
                          <a:blip r:embed="rId77" cstate="print">
                            <a:extLst>
                              <a:ext uri="{28A0092B-C50C-407E-A947-70E740481C1C}">
                                <a14:useLocalDpi xmlns:a14="http://schemas.microsoft.com/office/drawing/2010/main" val="0"/>
                              </a:ext>
                            </a:extLst>
                          </a:blip>
                          <a:stretch>
                            <a:fillRect/>
                          </a:stretch>
                        </pic:blipFill>
                        <pic:spPr>
                          <a:xfrm>
                            <a:off x="0" y="0"/>
                            <a:ext cx="1657412" cy="1515458"/>
                          </a:xfrm>
                          <a:prstGeom prst="rect">
                            <a:avLst/>
                          </a:prstGeom>
                        </pic:spPr>
                      </pic:pic>
                    </a:graphicData>
                  </a:graphic>
                </wp:inline>
              </w:drawing>
            </w:r>
          </w:p>
          <w:p w14:paraId="3E54FF0B" w14:textId="52F5DC44" w:rsidR="009C0C10" w:rsidRPr="009C0C10" w:rsidRDefault="009C0C10" w:rsidP="009C0C10">
            <w:pPr>
              <w:pStyle w:val="Beschriftung"/>
            </w:pPr>
            <w:r w:rsidRPr="009C0C10">
              <w:t xml:space="preserve">Abb. </w:t>
            </w:r>
            <w:r w:rsidR="008D6E42">
              <w:fldChar w:fldCharType="begin"/>
            </w:r>
            <w:r w:rsidR="008D6E42">
              <w:instrText xml:space="preserve"> SEQ Abb. \* ARABIC </w:instrText>
            </w:r>
            <w:r w:rsidR="008D6E42">
              <w:fldChar w:fldCharType="separate"/>
            </w:r>
            <w:r w:rsidR="00B4490F">
              <w:rPr>
                <w:noProof/>
              </w:rPr>
              <w:t>43</w:t>
            </w:r>
            <w:r w:rsidR="008D6E42">
              <w:rPr>
                <w:noProof/>
              </w:rPr>
              <w:fldChar w:fldCharType="end"/>
            </w:r>
            <w:r w:rsidRPr="009C0C10">
              <w:t>: Steckdose (Wechselstrom)</w:t>
            </w:r>
            <w:r w:rsidR="005A2285">
              <w:t xml:space="preserve"> </w:t>
            </w:r>
            <w:sdt>
              <w:sdtPr>
                <w:alias w:val="To edit, see citavi.com/edit"/>
                <w:tag w:val="CitaviPlaceholder#6e7ec7c1-1fed-4349-a4b1-081f499cfd70"/>
                <w:id w:val="1172385250"/>
                <w:placeholder>
                  <w:docPart w:val="DefaultPlaceholder_-1854013440"/>
                </w:placeholder>
              </w:sdtPr>
              <w:sdtEndPr/>
              <w:sdtContent>
                <w:r w:rsidR="005A2285">
                  <w:rPr>
                    <w:noProof/>
                  </w:rPr>
                  <w:fldChar w:fldCharType="begin"/>
                </w:r>
                <w:r w:rsidR="005449E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vbWFuXFxBcHBEYXRhXFxMb2NhbFxcVGVtcFxcd3RqbWswY20uanBnIiwiVXJpU3RyaW5nIjoiMjYwNDEwZWMtYjg4Ny00MjUyLThjYTQtMDQwN2E4ODg3NjVm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YuMDIuMjAyM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BpeGFiYXkuY29tL2RlL3Bob3Rvcy9zdGVja2Rvc2UtZXVyb3AlQzMlQTRpc2NoZS1zdGVja2VyLTM5NzQ4ODgvIiwiVXJpU3RyaW5nIjoiaHR0cHM6Ly9waXhhYmF5LmNvbS9kZS9waG90b3Mvc3RlY2tkb3NlLWV1cm9ww6Rpc2NoZS1zdGVja2VyLTM5NzQ4ODgv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JvbWFuLUx1Y2EgWmFuayIsIkNyZWF0ZWRPbiI6IjIwMjEtMDItMTZUMTE6NDQ6MjYiLCJNb2RpZmllZEJ5IjoiX1JvbWFuLUx1Y2EgWmFuayIsIklkIjoiYjA2MTljNzctZjI0MC00ODY1LTk1YjYtNjIwYjJhOTliZWFkIiwiTW9kaWZpZWRPbiI6IjIwMjEtMDItMTZUMTE6NDQ6MjY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BpeGFiYXkuY29tL2RlL3Bob3Rvcy9zdGVja2Rvc2UtZXVyb3AlQzMlQTRpc2NoZS1zdGVja2VyLTM5NzQ4ODgvIiwiVXJpU3RyaW5nIjoiaHR0cHM6Ly9waXhhYmF5LmNvbS9kZS9waG90b3Mvc3RlY2tkb3NlLWV1cm9ww6Rpc2NoZS1zdGVja2VyLTM5NzQ4ODg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}</w:instrText>
                </w:r>
                <w:r w:rsidR="005A2285">
                  <w:rPr>
                    <w:noProof/>
                  </w:rPr>
                  <w:fldChar w:fldCharType="separate"/>
                </w:r>
                <w:r w:rsidR="00C06593">
                  <w:rPr>
                    <w:noProof/>
                  </w:rPr>
                  <w:t>[53]</w:t>
                </w:r>
                <w:r w:rsidR="005A2285">
                  <w:rPr>
                    <w:noProof/>
                  </w:rPr>
                  <w:fldChar w:fldCharType="end"/>
                </w:r>
              </w:sdtContent>
            </w:sdt>
            <w:r w:rsidR="00E02DC0">
              <w:t xml:space="preserve"> </w:t>
            </w:r>
          </w:p>
        </w:tc>
        <w:tc>
          <w:tcPr>
            <w:tcW w:w="4531" w:type="dxa"/>
          </w:tcPr>
          <w:p w14:paraId="04AF8FFB" w14:textId="77777777" w:rsidR="009C0C10" w:rsidRDefault="009C0C10" w:rsidP="009C0C10">
            <w:pPr>
              <w:keepNext/>
              <w:jc w:val="center"/>
            </w:pPr>
            <w:r>
              <w:rPr>
                <w:noProof/>
              </w:rPr>
              <w:drawing>
                <wp:inline distT="0" distB="0" distL="0" distR="0" wp14:anchorId="5081F211" wp14:editId="171DA257">
                  <wp:extent cx="2051360" cy="1538520"/>
                  <wp:effectExtent l="0" t="0" r="0" b="5080"/>
                  <wp:docPr id="252" name="Grafik 252" descr="Ein Bild, das rot, schließe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Grafik 252" descr="Ein Bild, das rot, schließen enthält.&#10;&#10;Automatisch generierte Beschreibu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055445" cy="1541584"/>
                          </a:xfrm>
                          <a:prstGeom prst="rect">
                            <a:avLst/>
                          </a:prstGeom>
                        </pic:spPr>
                      </pic:pic>
                    </a:graphicData>
                  </a:graphic>
                </wp:inline>
              </w:drawing>
            </w:r>
          </w:p>
          <w:p w14:paraId="5DC930C5" w14:textId="1D7CB220" w:rsidR="009C0C10" w:rsidRDefault="009C0C10" w:rsidP="009C0C10">
            <w:pPr>
              <w:pStyle w:val="Beschriftung"/>
            </w:pPr>
            <w:r>
              <w:t xml:space="preserve">Abb. </w:t>
            </w:r>
            <w:r w:rsidR="008D6E42">
              <w:fldChar w:fldCharType="begin"/>
            </w:r>
            <w:r w:rsidR="008D6E42">
              <w:instrText xml:space="preserve"> SEQ Abb. \* ARABIC </w:instrText>
            </w:r>
            <w:r w:rsidR="008D6E42">
              <w:fldChar w:fldCharType="separate"/>
            </w:r>
            <w:r w:rsidR="00B4490F">
              <w:rPr>
                <w:noProof/>
              </w:rPr>
              <w:t>44</w:t>
            </w:r>
            <w:r w:rsidR="008D6E42">
              <w:rPr>
                <w:noProof/>
              </w:rPr>
              <w:fldChar w:fldCharType="end"/>
            </w:r>
            <w:r>
              <w:t>: CEE-Stecker (Drehstrom)</w:t>
            </w:r>
            <w:r w:rsidR="00E02DC0">
              <w:t xml:space="preserve"> </w:t>
            </w:r>
            <w:sdt>
              <w:sdtPr>
                <w:alias w:val="To edit, see citavi.com/edit"/>
                <w:tag w:val="CitaviPlaceholder#0e72799b-6c8f-444d-872d-b8d27dbc91cd"/>
                <w:id w:val="-917240892"/>
                <w:placeholder>
                  <w:docPart w:val="DefaultPlaceholder_-1854013440"/>
                </w:placeholder>
              </w:sdtPr>
              <w:sdtEndPr/>
              <w:sdtContent>
                <w:r w:rsidR="00E02DC0">
                  <w:rPr>
                    <w:noProof/>
                  </w:rPr>
                  <w:fldChar w:fldCharType="begin"/>
                </w:r>
                <w:r w:rsidR="005449E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3R1ZGl1bVxcQXBwRGF0YVxcTG9jYWxcXFRlbXBcXGJjd3B1YW5uLmpwZyIsIlVyaVN0cmluZyI6Ijc1MDBiNjhlLTRkMDEtNDk1Mi05YTVlLTA2ZWE1ZmM0MDljNC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0LjEwLjIwMT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1cGxvYWQud2lraW1lZGlhLm9yZy93aWtpcGVkaWEvY29tbW9ucy8yLzJhL0NFRS1TdGVja2VyLmpwZyIsIlVyaVN0cmluZyI6Imh0dHBzOi8vdXBsb2FkLndpa2ltZWRpYS5vcmcvd2lraXBlZGlhL2NvbW1vbnMvMi8yYS9DRUUtU3RlY2tlci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m9tYW4tTHVjYSBaYW5rIiwiQ3JlYXRlZE9uIjoiMjAyMS0wMi0wMVQxMTowNTo1MSIsIk1vZGlmaWVkQnkiOiJfUm9tYW4tTHVjYSBaYW5rIiwiSWQiOiJkZDY0YjFkMy0wMzE3LTQ5YWMtYTg1YS04Y2I5YzcxMWFiYTIiLCJNb2RpZmllZE9uIjoiMjAyMS0wMi0wMVQxMTowNTo1MS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XBsb2FkLndpa2ltZWRpYS5vcmcvd2lraXBlZGlhL2NvbW1vbnMvMi8yYS9DRUUtU3RlY2tlci5qcGciLCJVcmlTdHJpbmciOiJodHRwczovL3VwbG9hZC53aWtpbWVkaWEub3JnL3dpa2lwZWRpYS9jb21tb25zLzIvMmEvQ0VFLVN0ZWNrZXI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}</w:instrText>
                </w:r>
                <w:r w:rsidR="00E02DC0">
                  <w:rPr>
                    <w:noProof/>
                  </w:rPr>
                  <w:fldChar w:fldCharType="separate"/>
                </w:r>
                <w:r w:rsidR="00C06593">
                  <w:rPr>
                    <w:noProof/>
                  </w:rPr>
                  <w:t>[54]</w:t>
                </w:r>
                <w:r w:rsidR="00E02DC0">
                  <w:rPr>
                    <w:noProof/>
                  </w:rPr>
                  <w:fldChar w:fldCharType="end"/>
                </w:r>
              </w:sdtContent>
            </w:sdt>
          </w:p>
        </w:tc>
      </w:tr>
    </w:tbl>
    <w:p w14:paraId="4BD1BF5D" w14:textId="5275720B" w:rsidR="00D97DBF" w:rsidRDefault="00D97DBF">
      <w:pPr>
        <w:suppressAutoHyphens w:val="0"/>
        <w:spacing w:after="160" w:line="259" w:lineRule="auto"/>
        <w:jc w:val="left"/>
      </w:pPr>
      <w:r>
        <w:br w:type="page"/>
      </w:r>
    </w:p>
    <w:p w14:paraId="68D30A08" w14:textId="3B64F4F7" w:rsidR="00020007" w:rsidRPr="009C0C10" w:rsidRDefault="007E3DE1" w:rsidP="007E3DE1">
      <w:pPr>
        <w:pStyle w:val="berschrift1"/>
        <w:rPr>
          <w:szCs w:val="28"/>
        </w:rPr>
      </w:pPr>
      <w:bookmarkStart w:id="56" w:name="_Toc68534537"/>
      <w:r w:rsidRPr="009C0C10">
        <w:rPr>
          <w:szCs w:val="28"/>
        </w:rPr>
        <w:lastRenderedPageBreak/>
        <w:t>Typische Versuchsstände und</w:t>
      </w:r>
      <w:r w:rsidR="009C0C10" w:rsidRPr="009C0C10">
        <w:rPr>
          <w:szCs w:val="28"/>
        </w:rPr>
        <w:t xml:space="preserve"> </w:t>
      </w:r>
      <w:r w:rsidRPr="009C0C10">
        <w:rPr>
          <w:szCs w:val="28"/>
        </w:rPr>
        <w:t>Aufgaben</w:t>
      </w:r>
      <w:bookmarkEnd w:id="56"/>
    </w:p>
    <w:p w14:paraId="616A790F" w14:textId="5C15F78E" w:rsidR="0078454D" w:rsidRDefault="0078454D" w:rsidP="00BE1C7C">
      <w:pPr>
        <w:pStyle w:val="berschrift2"/>
      </w:pPr>
      <w:bookmarkStart w:id="57" w:name="_Toc68534538"/>
      <w:r>
        <w:t>Typische Versuchsstände</w:t>
      </w:r>
      <w:bookmarkEnd w:id="57"/>
    </w:p>
    <w:tbl>
      <w:tblPr>
        <w:tblStyle w:val="Tabellenraster"/>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93"/>
        <w:gridCol w:w="4179"/>
      </w:tblGrid>
      <w:tr w:rsidR="00DF19F7" w14:paraId="75A56395" w14:textId="77777777" w:rsidTr="00CB73BD">
        <w:trPr>
          <w:jc w:val="center"/>
        </w:trPr>
        <w:tc>
          <w:tcPr>
            <w:tcW w:w="2500" w:type="pct"/>
            <w:vAlign w:val="center"/>
          </w:tcPr>
          <w:p w14:paraId="64413B2F" w14:textId="44A262FD" w:rsidR="00EB67D5" w:rsidRDefault="00C83651" w:rsidP="00EB67D5">
            <w:pPr>
              <w:keepNext/>
              <w:jc w:val="center"/>
            </w:pPr>
            <w:r>
              <w:rPr>
                <w:noProof/>
              </w:rPr>
              <w:drawing>
                <wp:anchor distT="0" distB="0" distL="114300" distR="114300" simplePos="0" relativeHeight="251777024" behindDoc="1" locked="0" layoutInCell="1" allowOverlap="1" wp14:anchorId="4FA7F38B" wp14:editId="56028934">
                  <wp:simplePos x="0" y="0"/>
                  <wp:positionH relativeFrom="column">
                    <wp:posOffset>1372</wp:posOffset>
                  </wp:positionH>
                  <wp:positionV relativeFrom="paragraph">
                    <wp:posOffset>241325</wp:posOffset>
                  </wp:positionV>
                  <wp:extent cx="2970015" cy="2848043"/>
                  <wp:effectExtent l="0" t="0" r="0" b="0"/>
                  <wp:wrapTopAndBottom/>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afik 19"/>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970015" cy="2848043"/>
                          </a:xfrm>
                          <a:prstGeom prst="rect">
                            <a:avLst/>
                          </a:prstGeom>
                        </pic:spPr>
                      </pic:pic>
                    </a:graphicData>
                  </a:graphic>
                  <wp14:sizeRelH relativeFrom="margin">
                    <wp14:pctWidth>0</wp14:pctWidth>
                  </wp14:sizeRelH>
                  <wp14:sizeRelV relativeFrom="margin">
                    <wp14:pctHeight>0</wp14:pctHeight>
                  </wp14:sizeRelV>
                </wp:anchor>
              </w:drawing>
            </w:r>
          </w:p>
          <w:p w14:paraId="04AEC7F3" w14:textId="6BD49781" w:rsidR="00DF19F7" w:rsidRDefault="00EB67D5" w:rsidP="00EB67D5">
            <w:pPr>
              <w:pStyle w:val="Beschriftung"/>
            </w:pPr>
            <w:r>
              <w:t xml:space="preserve">Abb. </w:t>
            </w:r>
            <w:r w:rsidR="008D6E42">
              <w:fldChar w:fldCharType="begin"/>
            </w:r>
            <w:r w:rsidR="008D6E42">
              <w:instrText xml:space="preserve"> SEQ Abb. \* ARABIC </w:instrText>
            </w:r>
            <w:r w:rsidR="008D6E42">
              <w:fldChar w:fldCharType="separate"/>
            </w:r>
            <w:r w:rsidR="00B4490F">
              <w:rPr>
                <w:noProof/>
              </w:rPr>
              <w:t>45</w:t>
            </w:r>
            <w:r w:rsidR="008D6E42">
              <w:rPr>
                <w:noProof/>
              </w:rPr>
              <w:fldChar w:fldCharType="end"/>
            </w:r>
            <w:r>
              <w:t>: Becherglas-Rührapparatur</w:t>
            </w:r>
          </w:p>
        </w:tc>
        <w:tc>
          <w:tcPr>
            <w:tcW w:w="2500" w:type="pct"/>
            <w:vAlign w:val="center"/>
          </w:tcPr>
          <w:p w14:paraId="56519F26" w14:textId="77777777" w:rsidR="002045FC" w:rsidRDefault="00C83651" w:rsidP="002045FC">
            <w:pPr>
              <w:keepNext/>
              <w:jc w:val="center"/>
            </w:pPr>
            <w:r>
              <w:rPr>
                <w:noProof/>
              </w:rPr>
              <w:drawing>
                <wp:inline distT="0" distB="0" distL="0" distR="0" wp14:anchorId="57E40471" wp14:editId="7B86272B">
                  <wp:extent cx="950400" cy="2847600"/>
                  <wp:effectExtent l="0" t="0" r="2540" b="0"/>
                  <wp:docPr id="20" name="Grafik 20"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fik 20" descr="Ein Bild, das Text enthält.&#10;&#10;Automatisch generierte Beschreibu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950400" cy="2847600"/>
                          </a:xfrm>
                          <a:prstGeom prst="rect">
                            <a:avLst/>
                          </a:prstGeom>
                        </pic:spPr>
                      </pic:pic>
                    </a:graphicData>
                  </a:graphic>
                </wp:inline>
              </w:drawing>
            </w:r>
          </w:p>
          <w:p w14:paraId="40396A07" w14:textId="011A5BDD" w:rsidR="00DF19F7" w:rsidRDefault="002045FC" w:rsidP="002045FC">
            <w:pPr>
              <w:pStyle w:val="Beschriftung"/>
            </w:pPr>
            <w:r>
              <w:t xml:space="preserve">Abb. </w:t>
            </w:r>
            <w:r w:rsidR="008D6E42">
              <w:fldChar w:fldCharType="begin"/>
            </w:r>
            <w:r w:rsidR="008D6E42">
              <w:instrText xml:space="preserve"> SEQ Abb. \* ARABIC </w:instrText>
            </w:r>
            <w:r w:rsidR="008D6E42">
              <w:fldChar w:fldCharType="separate"/>
            </w:r>
            <w:r w:rsidR="00B4490F">
              <w:rPr>
                <w:noProof/>
              </w:rPr>
              <w:t>46</w:t>
            </w:r>
            <w:r w:rsidR="008D6E42">
              <w:rPr>
                <w:noProof/>
              </w:rPr>
              <w:fldChar w:fldCharType="end"/>
            </w:r>
            <w:r>
              <w:t>: Rückflussapparatur</w:t>
            </w:r>
          </w:p>
        </w:tc>
      </w:tr>
      <w:tr w:rsidR="00DF19F7" w14:paraId="29AC8848" w14:textId="77777777" w:rsidTr="00CB73BD">
        <w:trPr>
          <w:trHeight w:val="4453"/>
          <w:jc w:val="center"/>
        </w:trPr>
        <w:tc>
          <w:tcPr>
            <w:tcW w:w="2500" w:type="pct"/>
            <w:vAlign w:val="center"/>
          </w:tcPr>
          <w:p w14:paraId="3770F569" w14:textId="77777777" w:rsidR="00684DED" w:rsidRDefault="00C83651" w:rsidP="00684DED">
            <w:pPr>
              <w:keepNext/>
              <w:jc w:val="center"/>
            </w:pPr>
            <w:r>
              <w:rPr>
                <w:noProof/>
              </w:rPr>
              <w:drawing>
                <wp:inline distT="0" distB="0" distL="0" distR="0" wp14:anchorId="314097A5" wp14:editId="6499A5BD">
                  <wp:extent cx="1378800" cy="2847600"/>
                  <wp:effectExtent l="0" t="0" r="0" b="0"/>
                  <wp:docPr id="41" name="Grafik 4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Grafik 41" descr="Ein Bild, das Text enthält.&#10;&#10;Automatisch generierte Beschreibu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1378800" cy="2847600"/>
                          </a:xfrm>
                          <a:prstGeom prst="rect">
                            <a:avLst/>
                          </a:prstGeom>
                        </pic:spPr>
                      </pic:pic>
                    </a:graphicData>
                  </a:graphic>
                </wp:inline>
              </w:drawing>
            </w:r>
          </w:p>
          <w:p w14:paraId="64EA518C" w14:textId="239C6BE7" w:rsidR="00DF19F7" w:rsidRDefault="00684DED" w:rsidP="00684DED">
            <w:pPr>
              <w:pStyle w:val="Beschriftung"/>
            </w:pPr>
            <w:r>
              <w:t xml:space="preserve">Abb. </w:t>
            </w:r>
            <w:r w:rsidR="008D6E42">
              <w:fldChar w:fldCharType="begin"/>
            </w:r>
            <w:r w:rsidR="008D6E42">
              <w:instrText xml:space="preserve"> SEQ Abb. \* ARABIC </w:instrText>
            </w:r>
            <w:r w:rsidR="008D6E42">
              <w:fldChar w:fldCharType="separate"/>
            </w:r>
            <w:r w:rsidR="00B4490F">
              <w:rPr>
                <w:noProof/>
              </w:rPr>
              <w:t>47</w:t>
            </w:r>
            <w:r w:rsidR="008D6E42">
              <w:rPr>
                <w:noProof/>
              </w:rPr>
              <w:fldChar w:fldCharType="end"/>
            </w:r>
            <w:r>
              <w:t>: Mehrhalskolbenapparatur</w:t>
            </w:r>
          </w:p>
        </w:tc>
        <w:tc>
          <w:tcPr>
            <w:tcW w:w="2500" w:type="pct"/>
            <w:vAlign w:val="center"/>
          </w:tcPr>
          <w:p w14:paraId="649A4B39" w14:textId="77777777" w:rsidR="00684DED" w:rsidRDefault="00C83651" w:rsidP="00684DED">
            <w:pPr>
              <w:keepNext/>
              <w:jc w:val="center"/>
            </w:pPr>
            <w:r>
              <w:rPr>
                <w:noProof/>
              </w:rPr>
              <w:drawing>
                <wp:inline distT="0" distB="0" distL="0" distR="0" wp14:anchorId="018E24B5" wp14:editId="75782D15">
                  <wp:extent cx="1422000" cy="2847600"/>
                  <wp:effectExtent l="0" t="0" r="6985" b="0"/>
                  <wp:docPr id="224" name="Grafik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Grafik 224"/>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422000" cy="2847600"/>
                          </a:xfrm>
                          <a:prstGeom prst="rect">
                            <a:avLst/>
                          </a:prstGeom>
                        </pic:spPr>
                      </pic:pic>
                    </a:graphicData>
                  </a:graphic>
                </wp:inline>
              </w:drawing>
            </w:r>
          </w:p>
          <w:p w14:paraId="0C4762F8" w14:textId="70DCAFC8" w:rsidR="00DF19F7" w:rsidRDefault="00684DED" w:rsidP="00684DED">
            <w:pPr>
              <w:pStyle w:val="Beschriftung"/>
            </w:pPr>
            <w:r>
              <w:t xml:space="preserve">Abb. </w:t>
            </w:r>
            <w:r w:rsidR="008D6E42">
              <w:fldChar w:fldCharType="begin"/>
            </w:r>
            <w:r w:rsidR="008D6E42">
              <w:instrText xml:space="preserve"> SEQ Abb. \* ARABIC </w:instrText>
            </w:r>
            <w:r w:rsidR="008D6E42">
              <w:fldChar w:fldCharType="separate"/>
            </w:r>
            <w:r w:rsidR="00B4490F">
              <w:rPr>
                <w:noProof/>
              </w:rPr>
              <w:t>48</w:t>
            </w:r>
            <w:r w:rsidR="008D6E42">
              <w:rPr>
                <w:noProof/>
              </w:rPr>
              <w:fldChar w:fldCharType="end"/>
            </w:r>
            <w:r>
              <w:t>: Titrationsapparatur</w:t>
            </w:r>
          </w:p>
        </w:tc>
      </w:tr>
    </w:tbl>
    <w:p w14:paraId="51C6F9A5" w14:textId="13300AE3" w:rsidR="00837F4A" w:rsidRDefault="00837F4A" w:rsidP="00DF19F7"/>
    <w:p w14:paraId="351E5DEA" w14:textId="77777777" w:rsidR="00837F4A" w:rsidRDefault="00837F4A">
      <w:pPr>
        <w:suppressAutoHyphens w:val="0"/>
        <w:spacing w:after="160" w:line="259" w:lineRule="auto"/>
        <w:jc w:val="left"/>
      </w:pPr>
      <w:r>
        <w:br w:type="page"/>
      </w:r>
    </w:p>
    <w:p w14:paraId="01500583" w14:textId="3A7721E5" w:rsidR="0078454D" w:rsidRDefault="0078454D" w:rsidP="00BE1C7C">
      <w:pPr>
        <w:pStyle w:val="berschrift2"/>
      </w:pPr>
      <w:bookmarkStart w:id="58" w:name="_Ref65154543"/>
      <w:bookmarkStart w:id="59" w:name="_Ref65154590"/>
      <w:bookmarkStart w:id="60" w:name="_Toc68534539"/>
      <w:r>
        <w:lastRenderedPageBreak/>
        <w:t>Typische Verfahren und Aufgabenstellungen</w:t>
      </w:r>
      <w:bookmarkEnd w:id="58"/>
      <w:bookmarkEnd w:id="59"/>
      <w:bookmarkEnd w:id="60"/>
    </w:p>
    <w:tbl>
      <w:tblPr>
        <w:tblStyle w:val="Tabellenraster"/>
        <w:tblpPr w:leftFromText="141" w:rightFromText="141" w:vertAnchor="text" w:horzAnchor="margin" w:tblpY="146"/>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2"/>
      </w:tblGrid>
      <w:tr w:rsidR="00287168" w14:paraId="5502AE9F" w14:textId="77777777" w:rsidTr="00B42DFA">
        <w:tc>
          <w:tcPr>
            <w:tcW w:w="5000" w:type="pct"/>
          </w:tcPr>
          <w:p w14:paraId="4A7A685E" w14:textId="6366CE7F" w:rsidR="00287168" w:rsidRDefault="00165E8D" w:rsidP="00E73ADC">
            <w:pPr>
              <w:pStyle w:val="berschrift3"/>
              <w:spacing w:before="0" w:after="120" w:line="240" w:lineRule="auto"/>
              <w:outlineLvl w:val="2"/>
            </w:pPr>
            <w:r>
              <w:t>Dichtebestimmung</w:t>
            </w:r>
          </w:p>
        </w:tc>
      </w:tr>
      <w:tr w:rsidR="00287168" w14:paraId="752E172F" w14:textId="77777777" w:rsidTr="00B42DFA">
        <w:tc>
          <w:tcPr>
            <w:tcW w:w="5000" w:type="pct"/>
          </w:tcPr>
          <w:p w14:paraId="23DC3278" w14:textId="77777777" w:rsidR="00E73ADC" w:rsidRDefault="00E73ADC" w:rsidP="00E73ADC">
            <w:pPr>
              <w:keepNext/>
              <w:spacing w:after="160"/>
              <w:jc w:val="center"/>
            </w:pPr>
            <w:r>
              <w:rPr>
                <w:noProof/>
              </w:rPr>
              <w:drawing>
                <wp:inline distT="0" distB="0" distL="0" distR="0" wp14:anchorId="08AAFF25" wp14:editId="39AF68C4">
                  <wp:extent cx="2860244" cy="1669635"/>
                  <wp:effectExtent l="0" t="0" r="0" b="6985"/>
                  <wp:docPr id="253" name="Grafik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 name="Grafik 253"/>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877905" cy="1679944"/>
                          </a:xfrm>
                          <a:prstGeom prst="rect">
                            <a:avLst/>
                          </a:prstGeom>
                        </pic:spPr>
                      </pic:pic>
                    </a:graphicData>
                  </a:graphic>
                </wp:inline>
              </w:drawing>
            </w:r>
          </w:p>
          <w:p w14:paraId="62F1E6BF" w14:textId="6C71DDF2" w:rsidR="00287168" w:rsidRDefault="00E73ADC" w:rsidP="00E73ADC">
            <w:pPr>
              <w:pStyle w:val="Beschriftung"/>
            </w:pPr>
            <w:r>
              <w:t xml:space="preserve">Abb. </w:t>
            </w:r>
            <w:r w:rsidR="008D6E42">
              <w:fldChar w:fldCharType="begin"/>
            </w:r>
            <w:r w:rsidR="008D6E42">
              <w:instrText xml:space="preserve"> SEQ Abb. \* ARABIC </w:instrText>
            </w:r>
            <w:r w:rsidR="008D6E42">
              <w:fldChar w:fldCharType="separate"/>
            </w:r>
            <w:r w:rsidR="00B4490F">
              <w:rPr>
                <w:noProof/>
              </w:rPr>
              <w:t>49</w:t>
            </w:r>
            <w:r w:rsidR="008D6E42">
              <w:rPr>
                <w:noProof/>
              </w:rPr>
              <w:fldChar w:fldCharType="end"/>
            </w:r>
            <w:r>
              <w:t>: Dichtebestimmung</w:t>
            </w:r>
          </w:p>
        </w:tc>
      </w:tr>
      <w:tr w:rsidR="00D93D63" w14:paraId="42C7B832" w14:textId="77777777" w:rsidTr="00B42DFA">
        <w:tc>
          <w:tcPr>
            <w:tcW w:w="5000" w:type="pct"/>
          </w:tcPr>
          <w:p w14:paraId="753D1125" w14:textId="2C750C2F" w:rsidR="00D93D63" w:rsidRDefault="00D93D63" w:rsidP="00D93D63">
            <w:pPr>
              <w:pStyle w:val="berschrift3"/>
              <w:spacing w:before="0" w:after="120"/>
              <w:outlineLvl w:val="2"/>
              <w:rPr>
                <w:noProof/>
              </w:rPr>
            </w:pPr>
            <w:r>
              <w:t>Trocknung von Feststoffen</w:t>
            </w:r>
          </w:p>
        </w:tc>
      </w:tr>
      <w:tr w:rsidR="006857B0" w14:paraId="13B933A2" w14:textId="77777777" w:rsidTr="00B42DFA">
        <w:tc>
          <w:tcPr>
            <w:tcW w:w="5000" w:type="pct"/>
          </w:tcPr>
          <w:p w14:paraId="07910A2A" w14:textId="77777777" w:rsidR="00AC582A" w:rsidRDefault="00AC582A" w:rsidP="00AC582A">
            <w:pPr>
              <w:pStyle w:val="berschrift3"/>
              <w:spacing w:before="0"/>
              <w:jc w:val="center"/>
              <w:outlineLvl w:val="2"/>
            </w:pPr>
            <w:r>
              <w:rPr>
                <w:noProof/>
              </w:rPr>
              <w:drawing>
                <wp:inline distT="0" distB="0" distL="0" distR="0" wp14:anchorId="407932EB" wp14:editId="179D26A0">
                  <wp:extent cx="4240800" cy="1713600"/>
                  <wp:effectExtent l="0" t="0" r="7620" b="1270"/>
                  <wp:docPr id="254" name="Grafik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 name="Grafik 254"/>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240800" cy="1713600"/>
                          </a:xfrm>
                          <a:prstGeom prst="rect">
                            <a:avLst/>
                          </a:prstGeom>
                        </pic:spPr>
                      </pic:pic>
                    </a:graphicData>
                  </a:graphic>
                </wp:inline>
              </w:drawing>
            </w:r>
          </w:p>
          <w:p w14:paraId="74F5C5FB" w14:textId="437AA977" w:rsidR="006857B0" w:rsidRDefault="00AC582A" w:rsidP="00AC582A">
            <w:pPr>
              <w:pStyle w:val="Beschriftung"/>
            </w:pPr>
            <w:r>
              <w:t xml:space="preserve">Abb. </w:t>
            </w:r>
            <w:r w:rsidR="008D6E42">
              <w:fldChar w:fldCharType="begin"/>
            </w:r>
            <w:r w:rsidR="008D6E42">
              <w:instrText xml:space="preserve"> SEQ Abb. \* ARABIC </w:instrText>
            </w:r>
            <w:r w:rsidR="008D6E42">
              <w:fldChar w:fldCharType="separate"/>
            </w:r>
            <w:r w:rsidR="00B4490F">
              <w:rPr>
                <w:noProof/>
              </w:rPr>
              <w:t>50</w:t>
            </w:r>
            <w:r w:rsidR="008D6E42">
              <w:rPr>
                <w:noProof/>
              </w:rPr>
              <w:fldChar w:fldCharType="end"/>
            </w:r>
            <w:r>
              <w:t xml:space="preserve">: Trocknung </w:t>
            </w:r>
            <w:r w:rsidR="00A220FA">
              <w:t>mittels Exsikkators</w:t>
            </w:r>
          </w:p>
        </w:tc>
      </w:tr>
      <w:tr w:rsidR="006857B0" w14:paraId="19C5D39F" w14:textId="77777777" w:rsidTr="00B42DFA">
        <w:tc>
          <w:tcPr>
            <w:tcW w:w="5000" w:type="pct"/>
          </w:tcPr>
          <w:p w14:paraId="3B99E3D2" w14:textId="12DA9A99" w:rsidR="006857B0" w:rsidRDefault="006857B0" w:rsidP="00D93D63">
            <w:pPr>
              <w:pStyle w:val="berschrift3"/>
              <w:spacing w:before="0" w:after="120"/>
              <w:outlineLvl w:val="2"/>
            </w:pPr>
            <w:r>
              <w:t>Destillation</w:t>
            </w:r>
          </w:p>
        </w:tc>
      </w:tr>
      <w:tr w:rsidR="006857B0" w14:paraId="7C1ACDA1" w14:textId="77777777" w:rsidTr="00B42DFA">
        <w:tc>
          <w:tcPr>
            <w:tcW w:w="5000" w:type="pct"/>
          </w:tcPr>
          <w:p w14:paraId="1DFAF826" w14:textId="77777777" w:rsidR="00AC582A" w:rsidRDefault="00AC582A" w:rsidP="00AC582A">
            <w:pPr>
              <w:pStyle w:val="berschrift3"/>
              <w:spacing w:before="0"/>
              <w:jc w:val="center"/>
              <w:outlineLvl w:val="2"/>
            </w:pPr>
            <w:r>
              <w:rPr>
                <w:noProof/>
              </w:rPr>
              <w:drawing>
                <wp:inline distT="0" distB="0" distL="0" distR="0" wp14:anchorId="5B1410D6" wp14:editId="0064B15C">
                  <wp:extent cx="4029075" cy="2308959"/>
                  <wp:effectExtent l="0" t="0" r="0" b="0"/>
                  <wp:docPr id="255" name="Grafik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 name="Grafik 255"/>
                          <pic:cNvPicPr/>
                        </pic:nvPicPr>
                        <pic:blipFill>
                          <a:blip r:embed="rId85" cstate="print">
                            <a:extLst>
                              <a:ext uri="{28A0092B-C50C-407E-A947-70E740481C1C}">
                                <a14:useLocalDpi xmlns:a14="http://schemas.microsoft.com/office/drawing/2010/main" val="0"/>
                              </a:ext>
                            </a:extLst>
                          </a:blip>
                          <a:stretch>
                            <a:fillRect/>
                          </a:stretch>
                        </pic:blipFill>
                        <pic:spPr>
                          <a:xfrm>
                            <a:off x="0" y="0"/>
                            <a:ext cx="4038055" cy="2314105"/>
                          </a:xfrm>
                          <a:prstGeom prst="rect">
                            <a:avLst/>
                          </a:prstGeom>
                        </pic:spPr>
                      </pic:pic>
                    </a:graphicData>
                  </a:graphic>
                </wp:inline>
              </w:drawing>
            </w:r>
          </w:p>
          <w:p w14:paraId="1ABDBD7B" w14:textId="5DF98505" w:rsidR="006857B0" w:rsidRDefault="00AC582A" w:rsidP="00AC582A">
            <w:pPr>
              <w:pStyle w:val="Beschriftung"/>
            </w:pPr>
            <w:r>
              <w:t xml:space="preserve">Abb. </w:t>
            </w:r>
            <w:r w:rsidR="008D6E42">
              <w:fldChar w:fldCharType="begin"/>
            </w:r>
            <w:r w:rsidR="008D6E42">
              <w:instrText xml:space="preserve"> SEQ Abb. \* ARABIC </w:instrText>
            </w:r>
            <w:r w:rsidR="008D6E42">
              <w:fldChar w:fldCharType="separate"/>
            </w:r>
            <w:r w:rsidR="00B4490F">
              <w:rPr>
                <w:noProof/>
              </w:rPr>
              <w:t>51</w:t>
            </w:r>
            <w:r w:rsidR="008D6E42">
              <w:rPr>
                <w:noProof/>
              </w:rPr>
              <w:fldChar w:fldCharType="end"/>
            </w:r>
            <w:r>
              <w:t>: Destillation</w:t>
            </w:r>
          </w:p>
        </w:tc>
      </w:tr>
    </w:tbl>
    <w:p w14:paraId="120F1800" w14:textId="77777777" w:rsidR="00893BFB" w:rsidRDefault="00893BFB">
      <w:r>
        <w:br w:type="page"/>
      </w:r>
    </w:p>
    <w:tbl>
      <w:tblPr>
        <w:tblStyle w:val="Tabellenraster"/>
        <w:tblpPr w:leftFromText="141" w:rightFromText="141" w:vertAnchor="text" w:horzAnchor="margin" w:tblpY="146"/>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2"/>
      </w:tblGrid>
      <w:tr w:rsidR="006857B0" w14:paraId="7D0F71F6" w14:textId="77777777" w:rsidTr="00B42DFA">
        <w:tc>
          <w:tcPr>
            <w:tcW w:w="5000" w:type="pct"/>
          </w:tcPr>
          <w:p w14:paraId="2685FB89" w14:textId="1C555E4B" w:rsidR="006857B0" w:rsidRDefault="00AA505C" w:rsidP="00D93D63">
            <w:pPr>
              <w:pStyle w:val="berschrift3"/>
              <w:spacing w:before="0" w:after="120"/>
              <w:outlineLvl w:val="2"/>
            </w:pPr>
            <w:r>
              <w:lastRenderedPageBreak/>
              <w:t>Umkristallisieren</w:t>
            </w:r>
          </w:p>
        </w:tc>
      </w:tr>
      <w:tr w:rsidR="006857B0" w14:paraId="2C1FAB96" w14:textId="77777777" w:rsidTr="00B42DFA">
        <w:tc>
          <w:tcPr>
            <w:tcW w:w="5000" w:type="pct"/>
          </w:tcPr>
          <w:p w14:paraId="773F588C" w14:textId="77777777" w:rsidR="00FE0051" w:rsidRDefault="00FE0051" w:rsidP="00FE0051">
            <w:pPr>
              <w:pStyle w:val="berschrift3"/>
              <w:spacing w:before="0"/>
              <w:jc w:val="center"/>
              <w:outlineLvl w:val="2"/>
            </w:pPr>
            <w:r>
              <w:rPr>
                <w:noProof/>
              </w:rPr>
              <w:drawing>
                <wp:inline distT="0" distB="0" distL="0" distR="0" wp14:anchorId="11CE5AC4" wp14:editId="38F91E46">
                  <wp:extent cx="1927581" cy="3261815"/>
                  <wp:effectExtent l="0" t="0" r="0" b="0"/>
                  <wp:docPr id="256" name="Grafik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 name="Grafik 256"/>
                          <pic:cNvPicPr/>
                        </pic:nvPicPr>
                        <pic:blipFill>
                          <a:blip r:embed="rId86" cstate="print">
                            <a:extLst>
                              <a:ext uri="{28A0092B-C50C-407E-A947-70E740481C1C}">
                                <a14:useLocalDpi xmlns:a14="http://schemas.microsoft.com/office/drawing/2010/main" val="0"/>
                              </a:ext>
                            </a:extLst>
                          </a:blip>
                          <a:stretch>
                            <a:fillRect/>
                          </a:stretch>
                        </pic:blipFill>
                        <pic:spPr>
                          <a:xfrm>
                            <a:off x="0" y="0"/>
                            <a:ext cx="1939310" cy="3281663"/>
                          </a:xfrm>
                          <a:prstGeom prst="rect">
                            <a:avLst/>
                          </a:prstGeom>
                        </pic:spPr>
                      </pic:pic>
                    </a:graphicData>
                  </a:graphic>
                </wp:inline>
              </w:drawing>
            </w:r>
          </w:p>
          <w:p w14:paraId="46B51627" w14:textId="7E0B9429" w:rsidR="006857B0" w:rsidRDefault="00FE0051" w:rsidP="00FE0051">
            <w:pPr>
              <w:pStyle w:val="Beschriftung"/>
            </w:pPr>
            <w:r>
              <w:t xml:space="preserve">Abb. </w:t>
            </w:r>
            <w:r w:rsidR="008D6E42">
              <w:fldChar w:fldCharType="begin"/>
            </w:r>
            <w:r w:rsidR="008D6E42">
              <w:instrText xml:space="preserve"> SEQ Abb. \* ARABIC </w:instrText>
            </w:r>
            <w:r w:rsidR="008D6E42">
              <w:fldChar w:fldCharType="separate"/>
            </w:r>
            <w:r w:rsidR="00B4490F">
              <w:rPr>
                <w:noProof/>
              </w:rPr>
              <w:t>52</w:t>
            </w:r>
            <w:r w:rsidR="008D6E42">
              <w:rPr>
                <w:noProof/>
              </w:rPr>
              <w:fldChar w:fldCharType="end"/>
            </w:r>
            <w:r>
              <w:t>: Umkristallisieren</w:t>
            </w:r>
          </w:p>
        </w:tc>
      </w:tr>
    </w:tbl>
    <w:p w14:paraId="537ED339" w14:textId="681866AE" w:rsidR="00893BFB" w:rsidRDefault="00893BFB">
      <w:bookmarkStart w:id="61" w:name="_Ref65154538"/>
    </w:p>
    <w:tbl>
      <w:tblPr>
        <w:tblStyle w:val="Tabellenraster"/>
        <w:tblpPr w:leftFromText="141" w:rightFromText="141" w:vertAnchor="text" w:horzAnchor="margin" w:tblpY="146"/>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2"/>
      </w:tblGrid>
      <w:tr w:rsidR="006857B0" w14:paraId="5B5CBFAD" w14:textId="77777777" w:rsidTr="00B42DFA">
        <w:tc>
          <w:tcPr>
            <w:tcW w:w="5000" w:type="pct"/>
          </w:tcPr>
          <w:p w14:paraId="50EAD0E5" w14:textId="311D7E30" w:rsidR="006857B0" w:rsidRDefault="00AA505C" w:rsidP="00D93D63">
            <w:pPr>
              <w:pStyle w:val="berschrift3"/>
              <w:spacing w:before="0" w:after="120"/>
              <w:outlineLvl w:val="2"/>
            </w:pPr>
            <w:r>
              <w:t>Extraktion</w:t>
            </w:r>
            <w:bookmarkEnd w:id="61"/>
          </w:p>
        </w:tc>
      </w:tr>
      <w:tr w:rsidR="006857B0" w:rsidRPr="003429FA" w14:paraId="652E8F53" w14:textId="77777777" w:rsidTr="00B42DFA">
        <w:tc>
          <w:tcPr>
            <w:tcW w:w="5000" w:type="pct"/>
          </w:tcPr>
          <w:p w14:paraId="69B0C72D" w14:textId="4F00132C" w:rsidR="00FE0051" w:rsidRDefault="00FE0051" w:rsidP="00FE0051">
            <w:pPr>
              <w:pStyle w:val="berschrift3"/>
              <w:spacing w:before="0" w:after="120"/>
              <w:jc w:val="center"/>
              <w:outlineLvl w:val="2"/>
            </w:pPr>
            <w:r>
              <w:rPr>
                <w:noProof/>
              </w:rPr>
              <w:drawing>
                <wp:inline distT="0" distB="0" distL="0" distR="0" wp14:anchorId="6E01C98B" wp14:editId="50EC6197">
                  <wp:extent cx="5108400" cy="1526400"/>
                  <wp:effectExtent l="0" t="0" r="0" b="0"/>
                  <wp:docPr id="257" name="Grafik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 name="Grafik 257"/>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108400" cy="1526400"/>
                          </a:xfrm>
                          <a:prstGeom prst="rect">
                            <a:avLst/>
                          </a:prstGeom>
                        </pic:spPr>
                      </pic:pic>
                    </a:graphicData>
                  </a:graphic>
                </wp:inline>
              </w:drawing>
            </w:r>
          </w:p>
          <w:p w14:paraId="6FBDF360" w14:textId="1CAB95F6" w:rsidR="006857B0" w:rsidRPr="003429FA" w:rsidRDefault="00FE0051" w:rsidP="00FE0051">
            <w:pPr>
              <w:pStyle w:val="Beschriftung"/>
            </w:pPr>
            <w:bookmarkStart w:id="62" w:name="_Ref68162648"/>
            <w:r>
              <w:t xml:space="preserve">Abb. </w:t>
            </w:r>
            <w:r w:rsidR="008D6E42">
              <w:fldChar w:fldCharType="begin"/>
            </w:r>
            <w:r w:rsidR="008D6E42">
              <w:instrText xml:space="preserve"> SEQ Abb. \* ARABIC </w:instrText>
            </w:r>
            <w:r w:rsidR="008D6E42">
              <w:fldChar w:fldCharType="separate"/>
            </w:r>
            <w:r w:rsidR="00B4490F">
              <w:rPr>
                <w:noProof/>
              </w:rPr>
              <w:t>53</w:t>
            </w:r>
            <w:r w:rsidR="008D6E42">
              <w:rPr>
                <w:noProof/>
              </w:rPr>
              <w:fldChar w:fldCharType="end"/>
            </w:r>
            <w:bookmarkEnd w:id="62"/>
            <w:r>
              <w:t>: Extraktion</w:t>
            </w:r>
            <w:r w:rsidR="005A2285">
              <w:t xml:space="preserve"> </w:t>
            </w:r>
            <w:sdt>
              <w:sdtPr>
                <w:alias w:val="To edit, see citavi.com/edit"/>
                <w:tag w:val="CitaviPlaceholder#5e65e157-c76c-4b5b-8768-05c837002eaf"/>
                <w:id w:val="-756980433"/>
                <w:placeholder>
                  <w:docPart w:val="DefaultPlaceholder_-1854013440"/>
                </w:placeholder>
              </w:sdtPr>
              <w:sdtEndPr/>
              <w:sdtContent>
                <w:r w:rsidR="005A2285">
                  <w:rPr>
                    <w:noProof/>
                  </w:rPr>
                  <w:fldChar w:fldCharType="begin"/>
                </w:r>
                <w:r w:rsidR="005449E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VwbG9hZC53aWtpbWVkaWEub3JnL3dpa2lwZWRpYS9jb21tb25zL3RodW1iLzcvNzUvU2NoZWlkZXRyaWNodGVyX0FubGVpdHVuZ19UZWlsXzEuc3ZnLzQxOXB4LVNjaGVpZGV0cmljaHRlcl9BbmxlaXR1bmdfVGVpbF8xLnN2Zy5wbmciLCJVcmlTdHJpbmciOiJodHRwczovL3VwbG9hZC53aWtpbWVkaWEub3JnL3dpa2lwZWRpYS9jb21tb25zL3RodW1iLzcvNzUvU2NoZWlkZXRyaWNodGVyX0FubGVpdHVuZ19UZWlsXzEuc3ZnLzQxOXB4LVNjaGVpZGV0cmljaHRlcl9BbmxlaXR1bmdfVGVpbF8xLnN2Zy5wbmc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9tYW4tTHVjYSBaYW5rIiwiQ3JlYXRlZE9uIjoiMjAyMS0wMi0wMVQxMjowMDo1NSIsIk1vZGlmaWVkQnkiOiJfUm9tYW4tTHVjYSBaYW5rIiwiSWQiOiIwZTFmYWNmYi0xNTUxLTQyODItYTc5NS0xMDgxZjBjN2VjZWEiLCJNb2RpZmllZE9uIjoiMjAyMS0wMi0wMVQxMjowMDo1NS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1cGxvYWQud2lraW1lZGlhLm9yZy93aWtpcGVkaWEvY29tbW9ucy90aHVtYi83Lzc1L1NjaGVpZGV0cmljaHRlcl9BbmxlaXR1bmdfVGVpbF8xLnN2Zy80MTlweC1TY2hlaWRldHJpY2h0ZXJfQW5sZWl0dW5nX1RlaWxfMS5zdmcucG5nIiwiVXJpU3RyaW5nIjoiaHR0cHM6Ly91cGxvYWQud2lraW1lZGlhLm9yZy93aWtpcGVkaWEvY29tbW9ucy90aHVtYi83Lzc1L1NjaGVpZGV0cmljaHRlcl9BbmxlaXR1bmdfVGVpbF8xLnN2Zy80MTlweC1TY2hlaWRldHJpY2h0ZXJfQW5sZWl0dW5nX1RlaWxfMS5zdmcucG5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VwbG9hZC53aWtpbWVkaWEub3JnL3dpa2lwZWRpYS9jb21tb25zL3RodW1iL2YvZmIvU2NoZWlkZXRyaWNodGVyX0FubGVpdHVuZ19UZWlsXzIuc3ZnLzQxOXB4LVNjaGVpZGV0cmljaHRlcl9BbmxlaXR1bmdfVGVpbF8yLnN2Zy5wbmciLCJVcmlTdHJpbmciOiJodHRwczovL3VwbG9hZC53aWtpbWVkaWEub3JnL3dpa2lwZWRpYS9jb21tb25zL3RodW1iL2YvZmIvU2NoZWlkZXRyaWNodGVyX0FubGVpdHVuZ19UZWlsXzIuc3ZnLzQxOXB4LVNjaGVpZGV0cmljaHRlcl9BbmxlaXR1bmdfVGVpbF8yLnN2Zy5wbm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m9tYW4tTHVjYSBaYW5rIiwiQ3JlYXRlZE9uIjoiMjAyMS0wMi0wMVQxMToxMzowNSIsIk1vZGlmaWVkQnkiOiJfUm9tYW4tTHVjYSBaYW5rIiwiSWQiOiI1M2Y1ZjI0ZS03OGVmLTQ5ZTEtOWU4NC00ZGZhMjIwNmQxNjkiLCJNb2RpZmllZE9uIjoiMjAyMS0wMi0wMVQxMToxMzowNS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dXBsb2FkLndpa2ltZWRpYS5vcmcvd2lraXBlZGlhL2NvbW1vbnMvdGh1bWIvZi9mYi9TY2hlaWRldHJpY2h0ZXJfQW5sZWl0dW5nX1RlaWxfMi5zdmcvNDE5cHgtU2NoZWlkZXRyaWNodGVyX0FubGVpdHVuZ19UZWlsXzIuc3ZnLnBuZyIsIlVyaVN0cmluZyI6Imh0dHBzOi8vdXBsb2FkLndpa2ltZWRpYS5vcmcvd2lraXBlZGlhL2NvbW1vbnMvdGh1bWIvZi9mYi9TY2hlaWRldHJpY2h0ZXJfQW5sZWl0dW5nX1RlaWxfMi5zdmcvNDE5cHgtU2NoZWlkZXRyaWNodGVyX0FubGVpdHVuZ19UZWlsXzIuc3ZnLnBuZ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mh0dHBzOi8vdXBsb2FkLndpa2ltZWRpYS5vcmcvd2lraXBlZGlhL2NvbW1vbnMvdGh1bWIvYy9jNS9TY2hlaWRldHJpY2h0ZXJfQW5sZWl0dW5nX1RlaWxfMy5zdmcvNDE5cHgtU2NoZWlkZXRyaWNodGVyX0FubGVpdHVuZ19UZWlsXzMuc3ZnLnBuZyIsIlVyaVN0cmluZyI6Imh0dHBzOi8vdXBsb2FkLndpa2ltZWRpYS5vcmcvd2lraXBlZGlhL2NvbW1vbnMvdGh1bWIvYy9jNS9TY2hlaWRldHJpY2h0ZXJfQW5sZWl0dW5nX1RlaWxfMy5zdmcvNDE5cHgtU2NoZWlkZXRyaWNodGVyX0FubGVpdHVuZ19UZWlsXzMuc3ZnLnBuZ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1cGxvYWQud2lraW1lZGlhLm9yZy93aWtpcGVkaWEvY29tbW9ucy90aHVtYi84LzgyL1NjaGVpZGV0cmljaHRlcl9BbmxlaXR1bmdfVGVpbF80LnN2Zy80MTlweC1TY2hlaWRldHJpY2h0ZXJfQW5sZWl0dW5nX1RlaWxfNC5zdmcucG5nIiwiVXJpU3RyaW5nIjoiaHR0cHM6Ly91cGxvYWQud2lraW1lZGlhLm9yZy93aWtpcGVkaWEvY29tbW9ucy90aHVtYi84LzgyL1NjaGVpZGV0cmljaHRlcl9BbmxlaXR1bmdfVGVpbF80LnN2Zy80MTlweC1TY2hlaWRldHJpY2h0ZXJfQW5sZWl0dW5nX1RlaWxfNC5zdmcucG5n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JvbWFuLUx1Y2EgWmFuayIsIkNyZWF0ZWRPbiI6IjIwMjEtMDItMDFUMTE6MTM6MTgiLCJNb2RpZmllZEJ5IjoiX1JvbWFuLUx1Y2EgWmFuayIsIklkIjoiZDJkNTA1OTEtYmZmOC00MzI3LTgxNGQtOWJjYTI0MmE4ZTIwIiwiTW9kaWZpZWRPbiI6IjIwMjEtMDItMDFUMTE6MTM6MTg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JodHRwczovL3VwbG9hZC53aWtpbWVkaWEub3JnL3dpa2lwZWRpYS9jb21tb25zL3RodW1iLzgvODIvU2NoZWlkZXRyaWNodGVyX0FubGVpdHVuZ19UZWlsXzQuc3ZnLzQxOXB4LVNjaGVpZGV0cmljaHRlcl9BbmxlaXR1bmdfVGVpbF80LnN2Zy5wbmciLCJVcmlTdHJpbmciOiJodHRwczovL3VwbG9hZC53aWtpbWVkaWEub3JnL3dpa2lwZWRpYS9jb21tb25zL3RodW1iLzgvODIvU2NoZWlkZXRyaWNodGVyX0FubGVpdHVuZ19UZWlsXzQuc3ZnLzQxOXB4LVNjaGVpZGV0cmljaHRlcl9BbmxlaXR1bmdfVGVpbF80LnN2Zy5wbmc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}</w:instrText>
                </w:r>
                <w:r w:rsidR="005A2285">
                  <w:rPr>
                    <w:noProof/>
                  </w:rPr>
                  <w:fldChar w:fldCharType="separate"/>
                </w:r>
                <w:r w:rsidR="00C06593">
                  <w:rPr>
                    <w:noProof/>
                  </w:rPr>
                  <w:t>[55–60]</w:t>
                </w:r>
                <w:r w:rsidR="005A2285">
                  <w:rPr>
                    <w:noProof/>
                  </w:rPr>
                  <w:fldChar w:fldCharType="end"/>
                </w:r>
              </w:sdtContent>
            </w:sdt>
            <w:r w:rsidR="00262B81" w:rsidRPr="003429FA">
              <w:t xml:space="preserve"> </w:t>
            </w:r>
          </w:p>
        </w:tc>
      </w:tr>
      <w:tr w:rsidR="006857B0" w14:paraId="26932963" w14:textId="77777777" w:rsidTr="00B42DFA">
        <w:tc>
          <w:tcPr>
            <w:tcW w:w="5000" w:type="pct"/>
          </w:tcPr>
          <w:p w14:paraId="3BC8EF5A" w14:textId="08382656" w:rsidR="006857B0" w:rsidRDefault="00AA505C" w:rsidP="00D93D63">
            <w:pPr>
              <w:pStyle w:val="berschrift3"/>
              <w:spacing w:before="0" w:after="120"/>
              <w:outlineLvl w:val="2"/>
            </w:pPr>
            <w:r>
              <w:t>„Absaugen“ alias Vakuumfiltrieren</w:t>
            </w:r>
          </w:p>
        </w:tc>
      </w:tr>
      <w:tr w:rsidR="006857B0" w14:paraId="30D272F2" w14:textId="77777777" w:rsidTr="00B42DFA">
        <w:tc>
          <w:tcPr>
            <w:tcW w:w="5000" w:type="pct"/>
          </w:tcPr>
          <w:p w14:paraId="084CFFAF" w14:textId="77777777" w:rsidR="00FE0051" w:rsidRDefault="00FE0051" w:rsidP="00FE0051">
            <w:pPr>
              <w:pStyle w:val="berschrift3"/>
              <w:spacing w:before="0" w:after="120"/>
              <w:jc w:val="center"/>
              <w:outlineLvl w:val="2"/>
            </w:pPr>
            <w:r>
              <w:rPr>
                <w:noProof/>
              </w:rPr>
              <w:drawing>
                <wp:inline distT="0" distB="0" distL="0" distR="0" wp14:anchorId="5A6A6C20" wp14:editId="14749636">
                  <wp:extent cx="3376800" cy="1443600"/>
                  <wp:effectExtent l="0" t="0" r="0" b="4445"/>
                  <wp:docPr id="258" name="Grafik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 name="Grafik 258"/>
                          <pic:cNvPicPr/>
                        </pic:nvPicPr>
                        <pic:blipFill>
                          <a:blip r:embed="rId88" cstate="print">
                            <a:extLst>
                              <a:ext uri="{28A0092B-C50C-407E-A947-70E740481C1C}">
                                <a14:useLocalDpi xmlns:a14="http://schemas.microsoft.com/office/drawing/2010/main" val="0"/>
                              </a:ext>
                            </a:extLst>
                          </a:blip>
                          <a:stretch>
                            <a:fillRect/>
                          </a:stretch>
                        </pic:blipFill>
                        <pic:spPr>
                          <a:xfrm>
                            <a:off x="0" y="0"/>
                            <a:ext cx="3376800" cy="1443600"/>
                          </a:xfrm>
                          <a:prstGeom prst="rect">
                            <a:avLst/>
                          </a:prstGeom>
                        </pic:spPr>
                      </pic:pic>
                    </a:graphicData>
                  </a:graphic>
                </wp:inline>
              </w:drawing>
            </w:r>
          </w:p>
          <w:p w14:paraId="12B47AA9" w14:textId="27B11B49" w:rsidR="006857B0" w:rsidRDefault="00FE0051" w:rsidP="00FE0051">
            <w:pPr>
              <w:pStyle w:val="Beschriftung"/>
            </w:pPr>
            <w:r>
              <w:t xml:space="preserve">Abb. </w:t>
            </w:r>
            <w:r w:rsidR="008D6E42">
              <w:fldChar w:fldCharType="begin"/>
            </w:r>
            <w:r w:rsidR="008D6E42">
              <w:instrText xml:space="preserve"> SEQ Abb. \* ARABIC </w:instrText>
            </w:r>
            <w:r w:rsidR="008D6E42">
              <w:fldChar w:fldCharType="separate"/>
            </w:r>
            <w:r w:rsidR="00B4490F">
              <w:rPr>
                <w:noProof/>
              </w:rPr>
              <w:t>54</w:t>
            </w:r>
            <w:r w:rsidR="008D6E42">
              <w:rPr>
                <w:noProof/>
              </w:rPr>
              <w:fldChar w:fldCharType="end"/>
            </w:r>
            <w:r>
              <w:t>: Vakuumfiltrieren</w:t>
            </w:r>
          </w:p>
        </w:tc>
      </w:tr>
      <w:tr w:rsidR="00A6137C" w14:paraId="42BCFAE7" w14:textId="77777777" w:rsidTr="00B42DFA">
        <w:tc>
          <w:tcPr>
            <w:tcW w:w="5000" w:type="pct"/>
          </w:tcPr>
          <w:p w14:paraId="19F763D1" w14:textId="37ED72E2" w:rsidR="00A6137C" w:rsidRDefault="00A6137C" w:rsidP="00D93D63">
            <w:pPr>
              <w:pStyle w:val="berschrift3"/>
              <w:spacing w:before="0" w:after="120"/>
              <w:outlineLvl w:val="2"/>
            </w:pPr>
            <w:r>
              <w:lastRenderedPageBreak/>
              <w:t>Schmelzpunktbestimmung</w:t>
            </w:r>
            <w:r w:rsidR="006B6EF1">
              <w:t xml:space="preserve"> </w:t>
            </w:r>
            <w:r w:rsidR="006B6EF1" w:rsidRPr="00402E90">
              <w:rPr>
                <w:sz w:val="28"/>
                <w:szCs w:val="22"/>
              </w:rPr>
              <w:t>(Kapillarmethode)</w:t>
            </w:r>
          </w:p>
        </w:tc>
      </w:tr>
      <w:tr w:rsidR="00A6137C" w14:paraId="63FD5D8E" w14:textId="77777777" w:rsidTr="00B42DFA">
        <w:tc>
          <w:tcPr>
            <w:tcW w:w="5000" w:type="pct"/>
          </w:tcPr>
          <w:p w14:paraId="77E4DEA0" w14:textId="77777777" w:rsidR="000A647B" w:rsidRDefault="006D3A0C" w:rsidP="000A647B">
            <w:pPr>
              <w:pStyle w:val="berschrift3"/>
              <w:spacing w:before="0" w:after="120"/>
              <w:jc w:val="center"/>
              <w:outlineLvl w:val="2"/>
            </w:pPr>
            <w:r>
              <w:rPr>
                <w:noProof/>
              </w:rPr>
              <w:drawing>
                <wp:inline distT="0" distB="0" distL="0" distR="0" wp14:anchorId="77A3DEC9" wp14:editId="7FEDB695">
                  <wp:extent cx="4255200" cy="2473200"/>
                  <wp:effectExtent l="0" t="0" r="0" b="3810"/>
                  <wp:docPr id="259" name="Grafik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 name="Grafik 259"/>
                          <pic:cNvPicPr/>
                        </pic:nvPicPr>
                        <pic:blipFill>
                          <a:blip r:embed="rId89" cstate="print">
                            <a:extLst>
                              <a:ext uri="{28A0092B-C50C-407E-A947-70E740481C1C}">
                                <a14:useLocalDpi xmlns:a14="http://schemas.microsoft.com/office/drawing/2010/main" val="0"/>
                              </a:ext>
                            </a:extLst>
                          </a:blip>
                          <a:stretch>
                            <a:fillRect/>
                          </a:stretch>
                        </pic:blipFill>
                        <pic:spPr>
                          <a:xfrm>
                            <a:off x="0" y="0"/>
                            <a:ext cx="4255200" cy="2473200"/>
                          </a:xfrm>
                          <a:prstGeom prst="rect">
                            <a:avLst/>
                          </a:prstGeom>
                        </pic:spPr>
                      </pic:pic>
                    </a:graphicData>
                  </a:graphic>
                </wp:inline>
              </w:drawing>
            </w:r>
          </w:p>
          <w:p w14:paraId="78E77EEE" w14:textId="4C948E36" w:rsidR="00A6137C" w:rsidRDefault="000A647B" w:rsidP="000A647B">
            <w:pPr>
              <w:pStyle w:val="Beschriftung"/>
            </w:pPr>
            <w:r>
              <w:t xml:space="preserve">Abb. </w:t>
            </w:r>
            <w:r w:rsidR="008D6E42">
              <w:fldChar w:fldCharType="begin"/>
            </w:r>
            <w:r w:rsidR="008D6E42">
              <w:instrText xml:space="preserve"> SEQ Abb. \* ARABIC </w:instrText>
            </w:r>
            <w:r w:rsidR="008D6E42">
              <w:fldChar w:fldCharType="separate"/>
            </w:r>
            <w:r w:rsidR="00B4490F">
              <w:rPr>
                <w:noProof/>
              </w:rPr>
              <w:t>55</w:t>
            </w:r>
            <w:r w:rsidR="008D6E42">
              <w:rPr>
                <w:noProof/>
              </w:rPr>
              <w:fldChar w:fldCharType="end"/>
            </w:r>
            <w:r>
              <w:t>: Schmelzpunktbestimmung mit Kapillarmethode</w:t>
            </w:r>
          </w:p>
        </w:tc>
      </w:tr>
    </w:tbl>
    <w:p w14:paraId="5A85A75F" w14:textId="0B280146" w:rsidR="00893BFB" w:rsidRDefault="00893BFB"/>
    <w:tbl>
      <w:tblPr>
        <w:tblStyle w:val="Tabellenraster"/>
        <w:tblpPr w:leftFromText="141" w:rightFromText="141" w:vertAnchor="text" w:horzAnchor="margin" w:tblpY="146"/>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2"/>
      </w:tblGrid>
      <w:tr w:rsidR="00A6137C" w14:paraId="553F5B37" w14:textId="77777777" w:rsidTr="00B42DFA">
        <w:tc>
          <w:tcPr>
            <w:tcW w:w="5000" w:type="pct"/>
          </w:tcPr>
          <w:p w14:paraId="7CB20A3A" w14:textId="57EA81E2" w:rsidR="00A6137C" w:rsidRDefault="00A6137C" w:rsidP="00893BFB">
            <w:pPr>
              <w:pStyle w:val="berschrift3"/>
              <w:spacing w:before="0" w:after="120"/>
              <w:outlineLvl w:val="2"/>
            </w:pPr>
            <w:r>
              <w:t>Siedepunktbestimmung</w:t>
            </w:r>
          </w:p>
        </w:tc>
      </w:tr>
      <w:tr w:rsidR="00A6137C" w14:paraId="300A2B5A" w14:textId="77777777" w:rsidTr="00B42DFA">
        <w:tc>
          <w:tcPr>
            <w:tcW w:w="5000" w:type="pct"/>
          </w:tcPr>
          <w:p w14:paraId="417C9778" w14:textId="77777777" w:rsidR="000A647B" w:rsidRDefault="006D3A0C" w:rsidP="000A647B">
            <w:pPr>
              <w:pStyle w:val="berschrift3"/>
              <w:spacing w:before="0" w:after="120"/>
              <w:jc w:val="center"/>
              <w:outlineLvl w:val="2"/>
            </w:pPr>
            <w:r>
              <w:rPr>
                <w:noProof/>
              </w:rPr>
              <w:drawing>
                <wp:inline distT="0" distB="0" distL="0" distR="0" wp14:anchorId="38F3F230" wp14:editId="1367607F">
                  <wp:extent cx="3380400" cy="2214000"/>
                  <wp:effectExtent l="0" t="0" r="0" b="0"/>
                  <wp:docPr id="260" name="Grafik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 name="Grafik 260"/>
                          <pic:cNvPicPr/>
                        </pic:nvPicPr>
                        <pic:blipFill>
                          <a:blip r:embed="rId90" cstate="print">
                            <a:extLst>
                              <a:ext uri="{28A0092B-C50C-407E-A947-70E740481C1C}">
                                <a14:useLocalDpi xmlns:a14="http://schemas.microsoft.com/office/drawing/2010/main" val="0"/>
                              </a:ext>
                            </a:extLst>
                          </a:blip>
                          <a:stretch>
                            <a:fillRect/>
                          </a:stretch>
                        </pic:blipFill>
                        <pic:spPr>
                          <a:xfrm>
                            <a:off x="0" y="0"/>
                            <a:ext cx="3380400" cy="2214000"/>
                          </a:xfrm>
                          <a:prstGeom prst="rect">
                            <a:avLst/>
                          </a:prstGeom>
                        </pic:spPr>
                      </pic:pic>
                    </a:graphicData>
                  </a:graphic>
                </wp:inline>
              </w:drawing>
            </w:r>
          </w:p>
          <w:p w14:paraId="2D6C551E" w14:textId="5E4991D8" w:rsidR="00A6137C" w:rsidRDefault="000A647B" w:rsidP="000A647B">
            <w:pPr>
              <w:pStyle w:val="Beschriftung"/>
            </w:pPr>
            <w:r>
              <w:t xml:space="preserve">Abb. </w:t>
            </w:r>
            <w:r w:rsidR="008D6E42">
              <w:fldChar w:fldCharType="begin"/>
            </w:r>
            <w:r w:rsidR="008D6E42">
              <w:instrText xml:space="preserve"> SEQ Abb. \* ARABIC </w:instrText>
            </w:r>
            <w:r w:rsidR="008D6E42">
              <w:fldChar w:fldCharType="separate"/>
            </w:r>
            <w:r w:rsidR="00B4490F">
              <w:rPr>
                <w:noProof/>
              </w:rPr>
              <w:t>56</w:t>
            </w:r>
            <w:r w:rsidR="008D6E42">
              <w:rPr>
                <w:noProof/>
              </w:rPr>
              <w:fldChar w:fldCharType="end"/>
            </w:r>
            <w:r>
              <w:t>: einfache Siedepunktsbestimmung</w:t>
            </w:r>
          </w:p>
        </w:tc>
      </w:tr>
      <w:tr w:rsidR="00A6137C" w14:paraId="3D06DD5C" w14:textId="77777777" w:rsidTr="00B42DFA">
        <w:tc>
          <w:tcPr>
            <w:tcW w:w="5000" w:type="pct"/>
          </w:tcPr>
          <w:p w14:paraId="2AB00043" w14:textId="3F0DB851" w:rsidR="00A6137C" w:rsidRDefault="00A6137C" w:rsidP="00D93D63">
            <w:pPr>
              <w:pStyle w:val="berschrift3"/>
              <w:spacing w:before="0" w:after="120"/>
              <w:outlineLvl w:val="2"/>
            </w:pPr>
            <w:r>
              <w:t>Refraktometrie</w:t>
            </w:r>
          </w:p>
        </w:tc>
      </w:tr>
      <w:tr w:rsidR="00A6137C" w14:paraId="19C77DC3" w14:textId="77777777" w:rsidTr="00B42DFA">
        <w:tc>
          <w:tcPr>
            <w:tcW w:w="5000" w:type="pct"/>
          </w:tcPr>
          <w:p w14:paraId="20F67CC8" w14:textId="77777777" w:rsidR="000A647B" w:rsidRDefault="006D3A0C" w:rsidP="000A647B">
            <w:pPr>
              <w:pStyle w:val="berschrift3"/>
              <w:spacing w:before="0" w:after="120"/>
              <w:jc w:val="center"/>
              <w:outlineLvl w:val="2"/>
            </w:pPr>
            <w:r>
              <w:rPr>
                <w:noProof/>
              </w:rPr>
              <w:drawing>
                <wp:inline distT="0" distB="0" distL="0" distR="0" wp14:anchorId="095BA0D9" wp14:editId="3234B76B">
                  <wp:extent cx="4048125" cy="1417815"/>
                  <wp:effectExtent l="0" t="0" r="0" b="0"/>
                  <wp:docPr id="262" name="Grafik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 name="Grafik 262"/>
                          <pic:cNvPicPr/>
                        </pic:nvPicPr>
                        <pic:blipFill>
                          <a:blip r:embed="rId91" cstate="print">
                            <a:extLst>
                              <a:ext uri="{28A0092B-C50C-407E-A947-70E740481C1C}">
                                <a14:useLocalDpi xmlns:a14="http://schemas.microsoft.com/office/drawing/2010/main" val="0"/>
                              </a:ext>
                            </a:extLst>
                          </a:blip>
                          <a:stretch>
                            <a:fillRect/>
                          </a:stretch>
                        </pic:blipFill>
                        <pic:spPr>
                          <a:xfrm>
                            <a:off x="0" y="0"/>
                            <a:ext cx="4095338" cy="1434351"/>
                          </a:xfrm>
                          <a:prstGeom prst="rect">
                            <a:avLst/>
                          </a:prstGeom>
                        </pic:spPr>
                      </pic:pic>
                    </a:graphicData>
                  </a:graphic>
                </wp:inline>
              </w:drawing>
            </w:r>
          </w:p>
          <w:p w14:paraId="12426FCB" w14:textId="1A46D779" w:rsidR="001C1685" w:rsidRPr="001C1685" w:rsidRDefault="000A647B" w:rsidP="000A647B">
            <w:pPr>
              <w:pStyle w:val="Beschriftung"/>
            </w:pPr>
            <w:r>
              <w:t xml:space="preserve">Abb. </w:t>
            </w:r>
            <w:r w:rsidR="008D6E42">
              <w:fldChar w:fldCharType="begin"/>
            </w:r>
            <w:r w:rsidR="008D6E42">
              <w:instrText xml:space="preserve"> SEQ Abb. \* ARABIC </w:instrText>
            </w:r>
            <w:r w:rsidR="008D6E42">
              <w:fldChar w:fldCharType="separate"/>
            </w:r>
            <w:r w:rsidR="00B4490F">
              <w:rPr>
                <w:noProof/>
              </w:rPr>
              <w:t>57</w:t>
            </w:r>
            <w:r w:rsidR="008D6E42">
              <w:rPr>
                <w:noProof/>
              </w:rPr>
              <w:fldChar w:fldCharType="end"/>
            </w:r>
            <w:r>
              <w:t>: Refraktometer</w:t>
            </w:r>
          </w:p>
        </w:tc>
      </w:tr>
      <w:tr w:rsidR="00A6137C" w14:paraId="75323DF0" w14:textId="77777777" w:rsidTr="00B42DFA">
        <w:tc>
          <w:tcPr>
            <w:tcW w:w="5000" w:type="pct"/>
          </w:tcPr>
          <w:p w14:paraId="7EA403C9" w14:textId="4E1FAE16" w:rsidR="00A6137C" w:rsidRDefault="00A6137C" w:rsidP="00D93D63">
            <w:pPr>
              <w:pStyle w:val="berschrift3"/>
              <w:spacing w:before="0" w:after="120"/>
              <w:outlineLvl w:val="2"/>
            </w:pPr>
            <w:r>
              <w:lastRenderedPageBreak/>
              <w:t>Dünnschichtchromatografie</w:t>
            </w:r>
          </w:p>
        </w:tc>
      </w:tr>
      <w:tr w:rsidR="00A6137C" w14:paraId="47F18C2A" w14:textId="77777777" w:rsidTr="00B42DFA">
        <w:tc>
          <w:tcPr>
            <w:tcW w:w="5000" w:type="pct"/>
          </w:tcPr>
          <w:p w14:paraId="39B510CC" w14:textId="77777777" w:rsidR="000A647B" w:rsidRDefault="006D3A0C" w:rsidP="000A647B">
            <w:pPr>
              <w:pStyle w:val="berschrift3"/>
              <w:spacing w:before="0" w:after="120"/>
              <w:jc w:val="center"/>
              <w:outlineLvl w:val="2"/>
            </w:pPr>
            <w:r>
              <w:rPr>
                <w:noProof/>
              </w:rPr>
              <w:drawing>
                <wp:inline distT="0" distB="0" distL="0" distR="0" wp14:anchorId="3CF92878" wp14:editId="420049F5">
                  <wp:extent cx="5482800" cy="1436400"/>
                  <wp:effectExtent l="0" t="0" r="3810" b="0"/>
                  <wp:docPr id="263" name="Grafik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Grafik 263"/>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482800" cy="1436400"/>
                          </a:xfrm>
                          <a:prstGeom prst="rect">
                            <a:avLst/>
                          </a:prstGeom>
                        </pic:spPr>
                      </pic:pic>
                    </a:graphicData>
                  </a:graphic>
                </wp:inline>
              </w:drawing>
            </w:r>
          </w:p>
          <w:p w14:paraId="62E36048" w14:textId="1BF3705A" w:rsidR="00A6137C" w:rsidRDefault="000A647B" w:rsidP="000A647B">
            <w:pPr>
              <w:pStyle w:val="Beschriftung"/>
            </w:pPr>
            <w:r>
              <w:t xml:space="preserve">Abb. </w:t>
            </w:r>
            <w:r w:rsidR="008D6E42">
              <w:fldChar w:fldCharType="begin"/>
            </w:r>
            <w:r w:rsidR="008D6E42">
              <w:instrText xml:space="preserve"> SEQ Abb. \* ARABIC </w:instrText>
            </w:r>
            <w:r w:rsidR="008D6E42">
              <w:fldChar w:fldCharType="separate"/>
            </w:r>
            <w:r w:rsidR="00B4490F">
              <w:rPr>
                <w:noProof/>
              </w:rPr>
              <w:t>58</w:t>
            </w:r>
            <w:r w:rsidR="008D6E42">
              <w:rPr>
                <w:noProof/>
              </w:rPr>
              <w:fldChar w:fldCharType="end"/>
            </w:r>
            <w:r>
              <w:t>: Ablauf einer Dünnschichtchromatografie</w:t>
            </w:r>
          </w:p>
        </w:tc>
      </w:tr>
    </w:tbl>
    <w:p w14:paraId="54252C33" w14:textId="42287053" w:rsidR="00893BFB" w:rsidRDefault="00893BFB"/>
    <w:tbl>
      <w:tblPr>
        <w:tblStyle w:val="Tabellenraster"/>
        <w:tblpPr w:leftFromText="141" w:rightFromText="141" w:vertAnchor="text" w:horzAnchor="margin" w:tblpY="146"/>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2"/>
      </w:tblGrid>
      <w:tr w:rsidR="00A6137C" w14:paraId="13AF2DAF" w14:textId="77777777" w:rsidTr="00B42DFA">
        <w:tc>
          <w:tcPr>
            <w:tcW w:w="5000" w:type="pct"/>
          </w:tcPr>
          <w:p w14:paraId="0B24892D" w14:textId="5472D368" w:rsidR="00A6137C" w:rsidRDefault="00A6137C" w:rsidP="00D93D63">
            <w:pPr>
              <w:pStyle w:val="berschrift3"/>
              <w:spacing w:before="0" w:after="120"/>
              <w:outlineLvl w:val="2"/>
            </w:pPr>
            <w:r>
              <w:t>Gaschromatographie</w:t>
            </w:r>
          </w:p>
        </w:tc>
      </w:tr>
      <w:tr w:rsidR="00A6137C" w14:paraId="0D251AFC" w14:textId="77777777" w:rsidTr="00B42DFA">
        <w:tc>
          <w:tcPr>
            <w:tcW w:w="5000" w:type="pct"/>
          </w:tcPr>
          <w:p w14:paraId="5B65498A" w14:textId="77777777" w:rsidR="000A647B" w:rsidRDefault="006D3A0C" w:rsidP="000A647B">
            <w:pPr>
              <w:pStyle w:val="berschrift3"/>
              <w:spacing w:before="0" w:after="120"/>
              <w:jc w:val="center"/>
              <w:outlineLvl w:val="2"/>
            </w:pPr>
            <w:r>
              <w:rPr>
                <w:noProof/>
              </w:rPr>
              <w:drawing>
                <wp:inline distT="0" distB="0" distL="0" distR="0" wp14:anchorId="31450FC9" wp14:editId="2D077841">
                  <wp:extent cx="4255200" cy="2332800"/>
                  <wp:effectExtent l="0" t="0" r="0" b="0"/>
                  <wp:docPr id="264" name="Grafik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 name="Grafik 264"/>
                          <pic:cNvPicPr/>
                        </pic:nvPicPr>
                        <pic:blipFill>
                          <a:blip r:embed="rId93" cstate="print">
                            <a:extLst>
                              <a:ext uri="{28A0092B-C50C-407E-A947-70E740481C1C}">
                                <a14:useLocalDpi xmlns:a14="http://schemas.microsoft.com/office/drawing/2010/main" val="0"/>
                              </a:ext>
                            </a:extLst>
                          </a:blip>
                          <a:stretch>
                            <a:fillRect/>
                          </a:stretch>
                        </pic:blipFill>
                        <pic:spPr>
                          <a:xfrm>
                            <a:off x="0" y="0"/>
                            <a:ext cx="4255200" cy="2332800"/>
                          </a:xfrm>
                          <a:prstGeom prst="rect">
                            <a:avLst/>
                          </a:prstGeom>
                        </pic:spPr>
                      </pic:pic>
                    </a:graphicData>
                  </a:graphic>
                </wp:inline>
              </w:drawing>
            </w:r>
          </w:p>
          <w:p w14:paraId="650BB4D4" w14:textId="33A6015D" w:rsidR="00A6137C" w:rsidRDefault="000A647B" w:rsidP="000A647B">
            <w:pPr>
              <w:pStyle w:val="Beschriftung"/>
            </w:pPr>
            <w:r>
              <w:t xml:space="preserve">Abb. </w:t>
            </w:r>
            <w:r w:rsidR="008D6E42">
              <w:fldChar w:fldCharType="begin"/>
            </w:r>
            <w:r w:rsidR="008D6E42">
              <w:instrText xml:space="preserve"> SEQ Abb. \* ARABIC </w:instrText>
            </w:r>
            <w:r w:rsidR="008D6E42">
              <w:fldChar w:fldCharType="separate"/>
            </w:r>
            <w:r w:rsidR="00B4490F">
              <w:rPr>
                <w:noProof/>
              </w:rPr>
              <w:t>59</w:t>
            </w:r>
            <w:r w:rsidR="008D6E42">
              <w:rPr>
                <w:noProof/>
              </w:rPr>
              <w:fldChar w:fldCharType="end"/>
            </w:r>
            <w:r>
              <w:t>: Schematischer Aufbau einer Gaschromatografie (GC)</w:t>
            </w:r>
          </w:p>
        </w:tc>
      </w:tr>
      <w:tr w:rsidR="00A6137C" w14:paraId="469F432B" w14:textId="77777777" w:rsidTr="00B42DFA">
        <w:tc>
          <w:tcPr>
            <w:tcW w:w="5000" w:type="pct"/>
          </w:tcPr>
          <w:p w14:paraId="17F5AA9F" w14:textId="1D96DFC2" w:rsidR="00A6137C" w:rsidRPr="00A6137C" w:rsidRDefault="00A6137C" w:rsidP="00A6137C">
            <w:pPr>
              <w:pStyle w:val="berschrift3"/>
              <w:spacing w:before="0" w:after="120"/>
              <w:outlineLvl w:val="2"/>
            </w:pPr>
            <w:r w:rsidRPr="00A6137C">
              <w:rPr>
                <w:rStyle w:val="fontstyle01"/>
                <w:rFonts w:ascii="Roboto" w:hAnsi="Roboto"/>
                <w:b w:val="0"/>
                <w:bCs w:val="0"/>
                <w:color w:val="auto"/>
                <w:sz w:val="32"/>
              </w:rPr>
              <w:t>Wasserentzug organische</w:t>
            </w:r>
            <w:r w:rsidR="001B73FC">
              <w:rPr>
                <w:rStyle w:val="fontstyle01"/>
                <w:rFonts w:ascii="Roboto" w:hAnsi="Roboto"/>
                <w:b w:val="0"/>
                <w:bCs w:val="0"/>
                <w:color w:val="auto"/>
                <w:sz w:val="32"/>
              </w:rPr>
              <w:t>r</w:t>
            </w:r>
            <w:r w:rsidRPr="00A6137C">
              <w:rPr>
                <w:rStyle w:val="fontstyle01"/>
                <w:rFonts w:ascii="Roboto" w:hAnsi="Roboto"/>
                <w:b w:val="0"/>
                <w:bCs w:val="0"/>
                <w:color w:val="auto"/>
                <w:sz w:val="32"/>
              </w:rPr>
              <w:t xml:space="preserve"> Lösungen mit Na</w:t>
            </w:r>
            <w:r w:rsidRPr="006800BC">
              <w:rPr>
                <w:rStyle w:val="fontstyle01"/>
                <w:rFonts w:ascii="Roboto" w:hAnsi="Roboto"/>
                <w:b w:val="0"/>
                <w:bCs w:val="0"/>
                <w:color w:val="auto"/>
                <w:sz w:val="32"/>
                <w:vertAlign w:val="subscript"/>
              </w:rPr>
              <w:t>2</w:t>
            </w:r>
            <w:r w:rsidRPr="00A6137C">
              <w:rPr>
                <w:rStyle w:val="fontstyle01"/>
                <w:rFonts w:ascii="Roboto" w:hAnsi="Roboto"/>
                <w:b w:val="0"/>
                <w:bCs w:val="0"/>
                <w:color w:val="auto"/>
                <w:sz w:val="32"/>
              </w:rPr>
              <w:t>SO</w:t>
            </w:r>
            <w:r w:rsidRPr="006800BC">
              <w:rPr>
                <w:rStyle w:val="fontstyle01"/>
                <w:rFonts w:ascii="Roboto" w:hAnsi="Roboto"/>
                <w:b w:val="0"/>
                <w:bCs w:val="0"/>
                <w:color w:val="auto"/>
                <w:sz w:val="32"/>
                <w:vertAlign w:val="subscript"/>
              </w:rPr>
              <w:t>4</w:t>
            </w:r>
            <w:r w:rsidRPr="00A6137C">
              <w:rPr>
                <w:rStyle w:val="fontstyle01"/>
                <w:rFonts w:ascii="Roboto" w:hAnsi="Roboto"/>
                <w:b w:val="0"/>
                <w:bCs w:val="0"/>
                <w:color w:val="auto"/>
                <w:sz w:val="32"/>
              </w:rPr>
              <w:t xml:space="preserve"> oder CaCl</w:t>
            </w:r>
            <w:r w:rsidRPr="006800BC">
              <w:rPr>
                <w:rStyle w:val="fontstyle01"/>
                <w:rFonts w:ascii="Roboto" w:hAnsi="Roboto"/>
                <w:b w:val="0"/>
                <w:bCs w:val="0"/>
                <w:color w:val="auto"/>
                <w:sz w:val="32"/>
                <w:vertAlign w:val="subscript"/>
              </w:rPr>
              <w:t>2</w:t>
            </w:r>
          </w:p>
        </w:tc>
      </w:tr>
      <w:tr w:rsidR="006D3A0C" w14:paraId="20FF1FDB" w14:textId="77777777" w:rsidTr="00B42DFA">
        <w:tc>
          <w:tcPr>
            <w:tcW w:w="5000" w:type="pct"/>
          </w:tcPr>
          <w:p w14:paraId="1AD9D9B8" w14:textId="77777777" w:rsidR="008F56DB" w:rsidRDefault="006D3A0C" w:rsidP="008F56DB">
            <w:pPr>
              <w:pStyle w:val="berschrift3"/>
              <w:spacing w:before="0" w:after="120"/>
              <w:jc w:val="center"/>
              <w:outlineLvl w:val="2"/>
            </w:pPr>
            <w:r>
              <w:rPr>
                <w:noProof/>
              </w:rPr>
              <w:drawing>
                <wp:inline distT="0" distB="0" distL="0" distR="0" wp14:anchorId="1B33FB48" wp14:editId="00220DCD">
                  <wp:extent cx="3632400" cy="2088000"/>
                  <wp:effectExtent l="0" t="0" r="0" b="0"/>
                  <wp:docPr id="265" name="Grafik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5" name="Grafik 265"/>
                          <pic:cNvPicPr/>
                        </pic:nvPicPr>
                        <pic:blipFill>
                          <a:blip r:embed="rId94" cstate="print">
                            <a:extLst>
                              <a:ext uri="{28A0092B-C50C-407E-A947-70E740481C1C}">
                                <a14:useLocalDpi xmlns:a14="http://schemas.microsoft.com/office/drawing/2010/main" val="0"/>
                              </a:ext>
                            </a:extLst>
                          </a:blip>
                          <a:stretch>
                            <a:fillRect/>
                          </a:stretch>
                        </pic:blipFill>
                        <pic:spPr>
                          <a:xfrm>
                            <a:off x="0" y="0"/>
                            <a:ext cx="3632400" cy="2088000"/>
                          </a:xfrm>
                          <a:prstGeom prst="rect">
                            <a:avLst/>
                          </a:prstGeom>
                        </pic:spPr>
                      </pic:pic>
                    </a:graphicData>
                  </a:graphic>
                </wp:inline>
              </w:drawing>
            </w:r>
          </w:p>
          <w:p w14:paraId="12855AF5" w14:textId="11B22C07" w:rsidR="006D3A0C" w:rsidRPr="00A6137C" w:rsidRDefault="008F56DB" w:rsidP="008F56DB">
            <w:pPr>
              <w:pStyle w:val="Beschriftung"/>
              <w:rPr>
                <w:rStyle w:val="fontstyle01"/>
                <w:rFonts w:ascii="Roboto" w:hAnsi="Roboto"/>
                <w:b w:val="0"/>
                <w:bCs w:val="0"/>
                <w:color w:val="auto"/>
                <w:sz w:val="32"/>
              </w:rPr>
            </w:pPr>
            <w:r>
              <w:t xml:space="preserve">Abb. </w:t>
            </w:r>
            <w:r w:rsidR="008D6E42">
              <w:fldChar w:fldCharType="begin"/>
            </w:r>
            <w:r w:rsidR="008D6E42">
              <w:instrText xml:space="preserve"> SEQ Abb. \* ARABIC </w:instrText>
            </w:r>
            <w:r w:rsidR="008D6E42">
              <w:fldChar w:fldCharType="separate"/>
            </w:r>
            <w:r w:rsidR="00B4490F">
              <w:rPr>
                <w:noProof/>
              </w:rPr>
              <w:t>60</w:t>
            </w:r>
            <w:r w:rsidR="008D6E42">
              <w:rPr>
                <w:noProof/>
              </w:rPr>
              <w:fldChar w:fldCharType="end"/>
            </w:r>
            <w:r>
              <w:t>: Entwässerung von organischen Lösungen</w:t>
            </w:r>
          </w:p>
        </w:tc>
      </w:tr>
    </w:tbl>
    <w:p w14:paraId="6D31AFB6" w14:textId="77777777" w:rsidR="00064508" w:rsidRDefault="00064508">
      <w:r>
        <w:br w:type="page"/>
      </w:r>
    </w:p>
    <w:tbl>
      <w:tblPr>
        <w:tblStyle w:val="Tabellenraster"/>
        <w:tblpPr w:leftFromText="141" w:rightFromText="141" w:vertAnchor="text" w:horzAnchor="margin" w:tblpY="146"/>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2"/>
      </w:tblGrid>
      <w:tr w:rsidR="00064508" w14:paraId="25BBAEB9" w14:textId="77777777" w:rsidTr="00B42DFA">
        <w:tc>
          <w:tcPr>
            <w:tcW w:w="5000" w:type="pct"/>
          </w:tcPr>
          <w:p w14:paraId="0C294152" w14:textId="76065D2E" w:rsidR="00064508" w:rsidRPr="00064508" w:rsidRDefault="00064508" w:rsidP="00064508">
            <w:pPr>
              <w:pStyle w:val="berschrift3"/>
              <w:outlineLvl w:val="2"/>
            </w:pPr>
            <w:r w:rsidRPr="00064508">
              <w:lastRenderedPageBreak/>
              <w:t>Druckfiltration</w:t>
            </w:r>
          </w:p>
        </w:tc>
      </w:tr>
      <w:tr w:rsidR="00064508" w14:paraId="55D25F91" w14:textId="77777777" w:rsidTr="00B42DFA">
        <w:tc>
          <w:tcPr>
            <w:tcW w:w="5000" w:type="pct"/>
          </w:tcPr>
          <w:p w14:paraId="02A92FF2" w14:textId="77777777" w:rsidR="00064508" w:rsidRDefault="00064508" w:rsidP="00064508">
            <w:pPr>
              <w:pStyle w:val="Beschriftung"/>
              <w:keepNext/>
            </w:pPr>
            <w:bookmarkStart w:id="63" w:name="_CTVK0016ac425c255d348c6a6238da50419eb6b"/>
            <w:r>
              <w:rPr>
                <w:noProof/>
              </w:rPr>
              <w:drawing>
                <wp:inline distT="0" distB="0" distL="0" distR="0" wp14:anchorId="501B4FDF" wp14:editId="5F847847">
                  <wp:extent cx="2892519" cy="2315445"/>
                  <wp:effectExtent l="0" t="0" r="3175" b="8890"/>
                  <wp:docPr id="12" name="Grafik 12"/>
                  <wp:cNvGraphicFramePr/>
                  <a:graphic xmlns:a="http://schemas.openxmlformats.org/drawingml/2006/main">
                    <a:graphicData uri="http://schemas.openxmlformats.org/drawingml/2006/picture">
                      <pic:pic xmlns:pic="http://schemas.openxmlformats.org/drawingml/2006/picture">
                        <pic:nvPicPr>
                          <pic:cNvPr id="3" name=""/>
                          <pic:cNvPicPr/>
                        </pic:nvPicPr>
                        <pic:blipFill>
                          <a:blip r:embed="rId95" cstate="print">
                            <a:extLst>
                              <a:ext uri="{28A0092B-C50C-407E-A947-70E740481C1C}">
                                <a14:useLocalDpi xmlns:a14="http://schemas.microsoft.com/office/drawing/2010/main" val="0"/>
                              </a:ext>
                            </a:extLst>
                          </a:blip>
                          <a:stretch>
                            <a:fillRect/>
                          </a:stretch>
                        </pic:blipFill>
                        <pic:spPr>
                          <a:xfrm>
                            <a:off x="0" y="0"/>
                            <a:ext cx="2916718" cy="2334816"/>
                          </a:xfrm>
                          <a:prstGeom prst="rect">
                            <a:avLst/>
                          </a:prstGeom>
                        </pic:spPr>
                      </pic:pic>
                    </a:graphicData>
                  </a:graphic>
                </wp:inline>
              </w:drawing>
            </w:r>
            <w:bookmarkEnd w:id="63"/>
          </w:p>
          <w:p w14:paraId="5A38F315" w14:textId="7B2B339A" w:rsidR="00064508" w:rsidRDefault="00064508" w:rsidP="00184225">
            <w:pPr>
              <w:pStyle w:val="Beschriftung"/>
            </w:pPr>
            <w:r>
              <w:t xml:space="preserve">Abb. </w:t>
            </w:r>
            <w:r w:rsidR="008D6E42">
              <w:fldChar w:fldCharType="begin"/>
            </w:r>
            <w:r w:rsidR="008D6E42">
              <w:instrText xml:space="preserve"> SEQ Abb. \* ARABIC </w:instrText>
            </w:r>
            <w:r w:rsidR="008D6E42">
              <w:fldChar w:fldCharType="separate"/>
            </w:r>
            <w:r w:rsidR="00B4490F">
              <w:rPr>
                <w:noProof/>
              </w:rPr>
              <w:t>61</w:t>
            </w:r>
            <w:r w:rsidR="008D6E42">
              <w:rPr>
                <w:noProof/>
              </w:rPr>
              <w:fldChar w:fldCharType="end"/>
            </w:r>
            <w:r>
              <w:t>: Druckfiltration</w:t>
            </w:r>
          </w:p>
        </w:tc>
      </w:tr>
    </w:tbl>
    <w:p w14:paraId="33875B4E" w14:textId="77777777" w:rsidR="00653C47" w:rsidRPr="00653C47" w:rsidRDefault="00653C47" w:rsidP="00D50529">
      <w:pPr>
        <w:rPr>
          <w:rFonts w:ascii="Roboto" w:eastAsiaTheme="majorEastAsia" w:hAnsi="Roboto" w:cstheme="majorBidi"/>
          <w:sz w:val="44"/>
        </w:rPr>
      </w:pPr>
      <w:r>
        <w:br w:type="page"/>
      </w:r>
    </w:p>
    <w:p w14:paraId="0FF618C3" w14:textId="43050B17" w:rsidR="00FD4718" w:rsidRDefault="00FD4718" w:rsidP="00FD4718">
      <w:pPr>
        <w:pStyle w:val="berschrift1"/>
        <w:rPr>
          <w:szCs w:val="28"/>
        </w:rPr>
      </w:pPr>
      <w:bookmarkStart w:id="64" w:name="_Toc68534540"/>
      <w:r w:rsidRPr="009C0C10">
        <w:rPr>
          <w:szCs w:val="28"/>
        </w:rPr>
        <w:lastRenderedPageBreak/>
        <w:t>Fehlerquellen für die</w:t>
      </w:r>
      <w:r w:rsidR="000B342F" w:rsidRPr="009C0C10">
        <w:rPr>
          <w:szCs w:val="28"/>
        </w:rPr>
        <w:t xml:space="preserve"> </w:t>
      </w:r>
      <w:r w:rsidRPr="009C0C10">
        <w:rPr>
          <w:szCs w:val="28"/>
        </w:rPr>
        <w:t>Versuchsauswertung</w:t>
      </w:r>
      <w:bookmarkEnd w:id="64"/>
      <w:r w:rsidRPr="009C0C10">
        <w:rPr>
          <w:szCs w:val="28"/>
        </w:rPr>
        <w:t xml:space="preserve"> </w:t>
      </w:r>
    </w:p>
    <w:p w14:paraId="39AF982A" w14:textId="3D0DF562" w:rsidR="009E02F4" w:rsidRDefault="00F576EE" w:rsidP="009E02F4">
      <w:pPr>
        <w:pStyle w:val="berschrift2"/>
      </w:pPr>
      <w:bookmarkStart w:id="65" w:name="_Toc68534541"/>
      <w:r>
        <w:t>Z</w:t>
      </w:r>
      <w:r w:rsidRPr="00E70CCE">
        <w:t xml:space="preserve">ufällige Fehler und </w:t>
      </w:r>
      <w:r>
        <w:t>systematische F</w:t>
      </w:r>
      <w:r w:rsidRPr="00E70CCE">
        <w:t xml:space="preserve">ehler </w:t>
      </w:r>
      <w:sdt>
        <w:sdtPr>
          <w:alias w:val="To edit, see citavi.com/edit"/>
          <w:tag w:val="CitaviPlaceholder#5bdbe883-f9bf-4445-83b5-5169c12d1e97"/>
          <w:id w:val="-335916820"/>
          <w:placeholder>
            <w:docPart w:val="DefaultPlaceholder_-1854013440"/>
          </w:placeholder>
        </w:sdtPr>
        <w:sdtEndPr/>
        <w:sdtContent>
          <w:r w:rsidR="000F6F29">
            <w:rPr>
              <w:noProof/>
            </w:rPr>
            <w:fldChar w:fldCharType="begin"/>
          </w:r>
          <w:r w:rsidR="005449E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1wbC5sb2VzdW5nc2ZhYnJpay5kZS9ibG9nL21ldGhvZGVudmFsaWRpZXJ1bmcvZmVobGVyYXJ0ZW4iLCJVcmlTdHJpbmciOiJodHRwczovL21wbC5sb2VzdW5nc2ZhYnJpay5kZS9ibG9nL21ldGhvZGVudmFsaWRpZXJ1bmcvZmVobGVyYXJ0ZW4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}</w:instrText>
          </w:r>
          <w:r w:rsidR="000F6F29">
            <w:rPr>
              <w:noProof/>
            </w:rPr>
            <w:fldChar w:fldCharType="separate"/>
          </w:r>
          <w:r w:rsidR="00C06593">
            <w:rPr>
              <w:noProof/>
            </w:rPr>
            <w:t>[61]</w:t>
          </w:r>
          <w:r w:rsidR="000F6F29">
            <w:rPr>
              <w:noProof/>
            </w:rPr>
            <w:fldChar w:fldCharType="end"/>
          </w:r>
        </w:sdtContent>
      </w:sdt>
      <w:bookmarkEnd w:id="65"/>
    </w:p>
    <w:p w14:paraId="5DA51C49" w14:textId="6AA99655" w:rsidR="009E02F4" w:rsidRDefault="00E23AB6" w:rsidP="00D363C4">
      <w:pPr>
        <w:spacing w:after="120"/>
      </w:pPr>
      <w:r>
        <w:t xml:space="preserve">Dieser Abschnitt beschäftigt sich mit dem üblichen „Schwanken“ von Messreihen. </w:t>
      </w:r>
      <w:r w:rsidR="0089266B">
        <w:t xml:space="preserve">Je </w:t>
      </w:r>
      <w:r w:rsidR="005559D0">
        <w:t>nachdem,</w:t>
      </w:r>
      <w:r w:rsidR="0089266B">
        <w:t xml:space="preserve"> ob eine Abweichung zufallsbedingt</w:t>
      </w:r>
      <w:r w:rsidR="008D4C89">
        <w:t xml:space="preserve"> (statistisch)</w:t>
      </w:r>
      <w:r w:rsidR="0089266B">
        <w:t xml:space="preserve"> oder systematisch erfolgt lassen sich die Messergebnisse auch unterschiedlich interpretieren.</w:t>
      </w:r>
    </w:p>
    <w:p w14:paraId="06F9340B" w14:textId="6579E0D2" w:rsidR="00A31904" w:rsidRDefault="00A31904" w:rsidP="00A31904">
      <w:pPr>
        <w:pStyle w:val="berschrift3"/>
      </w:pPr>
      <w:r>
        <w:t>Zufällige Fehler</w:t>
      </w:r>
      <w:r w:rsidR="000F6F29">
        <w:t xml:space="preserve"> </w:t>
      </w:r>
    </w:p>
    <w:p w14:paraId="7B57D9D4" w14:textId="35DA4AB4" w:rsidR="00A31904" w:rsidRDefault="00B36356" w:rsidP="00D363C4">
      <w:pPr>
        <w:spacing w:after="120"/>
      </w:pPr>
      <w:r>
        <w:t>Zufällige Fehler</w:t>
      </w:r>
      <w:r w:rsidR="0087142A">
        <w:t xml:space="preserve"> bzw. </w:t>
      </w:r>
      <w:r w:rsidR="0087142A" w:rsidRPr="00D363C4">
        <w:rPr>
          <w:i/>
          <w:iCs/>
        </w:rPr>
        <w:t>statistische Fehler</w:t>
      </w:r>
      <w:r w:rsidR="0087142A">
        <w:t xml:space="preserve"> </w:t>
      </w:r>
      <w:r w:rsidR="00F61E59">
        <w:t>werden durch nicht vorhersehbare, spontane Prozesse während der Messwertaufnahme verursacht</w:t>
      </w:r>
      <w:r w:rsidR="004A5BC9">
        <w:t xml:space="preserve">. Sie beschreiben somit </w:t>
      </w:r>
      <w:r w:rsidR="002614B3">
        <w:t xml:space="preserve">eine Abweichung vom wahren Messwert, bei der die </w:t>
      </w:r>
      <w:r w:rsidR="002614B3" w:rsidRPr="002614B3">
        <w:rPr>
          <w:b/>
          <w:bCs/>
        </w:rPr>
        <w:t>Präzision</w:t>
      </w:r>
      <w:r w:rsidR="002614B3">
        <w:t xml:space="preserve"> beeinflusst wird.</w:t>
      </w:r>
      <w:r w:rsidR="00EA4E36">
        <w:t xml:space="preserve"> </w:t>
      </w:r>
      <w:r w:rsidR="009507FA">
        <w:t>Diese Fehler äußern sich somit in einer Streuung d</w:t>
      </w:r>
      <w:r w:rsidR="00A23CC6">
        <w:t xml:space="preserve">er Messwerte </w:t>
      </w:r>
      <w:r w:rsidR="001E6288">
        <w:t xml:space="preserve">um einen Mittelwert und </w:t>
      </w:r>
      <w:r w:rsidR="001126B4">
        <w:t>somit auch nicht reproduzierbar.</w:t>
      </w:r>
      <w:r w:rsidR="00E35C4B">
        <w:t xml:space="preserve"> Zufällige Fehler lassen sich nicht durch Fehleruntersuchungen identifizieren, aber durch Vergrößerung des Stichprobenumfanges</w:t>
      </w:r>
      <w:r w:rsidR="00B63CE3">
        <w:t xml:space="preserve"> </w:t>
      </w:r>
      <w:r w:rsidR="00B2096A">
        <w:t>reduziere</w:t>
      </w:r>
      <w:r w:rsidR="00D363C4">
        <w:t xml:space="preserve">n.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7649"/>
      </w:tblGrid>
      <w:tr w:rsidR="00D363C4" w14:paraId="5257664E" w14:textId="77777777" w:rsidTr="00621F54">
        <w:tc>
          <w:tcPr>
            <w:tcW w:w="1413" w:type="dxa"/>
          </w:tcPr>
          <w:p w14:paraId="090508B0" w14:textId="77777777" w:rsidR="00D363C4" w:rsidRPr="00A81FCE" w:rsidRDefault="00D363C4" w:rsidP="00621F54">
            <w:pPr>
              <w:spacing w:after="0"/>
              <w:rPr>
                <w:i/>
                <w:iCs/>
              </w:rPr>
            </w:pPr>
            <w:r w:rsidRPr="00A81FCE">
              <w:rPr>
                <w:i/>
                <w:iCs/>
              </w:rPr>
              <w:t>Beispiele:</w:t>
            </w:r>
          </w:p>
        </w:tc>
        <w:tc>
          <w:tcPr>
            <w:tcW w:w="7649" w:type="dxa"/>
          </w:tcPr>
          <w:p w14:paraId="2FAAB4ED" w14:textId="77777777" w:rsidR="004106B0" w:rsidRDefault="001C50C3" w:rsidP="00C639E7">
            <w:pPr>
              <w:pStyle w:val="Listenabsatz"/>
              <w:numPr>
                <w:ilvl w:val="0"/>
                <w:numId w:val="25"/>
              </w:numPr>
              <w:spacing w:after="0"/>
              <w:ind w:left="172" w:hanging="141"/>
            </w:pPr>
            <w:r>
              <w:t>Hintergrundrauschen vom Messgerät</w:t>
            </w:r>
          </w:p>
          <w:p w14:paraId="7D0B4773" w14:textId="31044822" w:rsidR="00C639E7" w:rsidRDefault="00630A11" w:rsidP="00C639E7">
            <w:pPr>
              <w:pStyle w:val="Listenabsatz"/>
              <w:numPr>
                <w:ilvl w:val="0"/>
                <w:numId w:val="25"/>
              </w:numPr>
              <w:spacing w:after="0"/>
              <w:ind w:left="172" w:hanging="141"/>
            </w:pPr>
            <w:r>
              <w:t xml:space="preserve">Nicht beeinflussbare </w:t>
            </w:r>
            <w:r w:rsidR="003B0968">
              <w:t>Schwankungen</w:t>
            </w:r>
            <w:r w:rsidR="00966D9B">
              <w:t xml:space="preserve"> während einer Messun</w:t>
            </w:r>
            <w:r w:rsidR="00806688">
              <w:t>g</w:t>
            </w:r>
            <w:r w:rsidR="003B0968">
              <w:t xml:space="preserve"> (Wind, Ne</w:t>
            </w:r>
            <w:r>
              <w:t>tzspannung, Temperatur, …</w:t>
            </w:r>
            <w:r w:rsidR="003B0968">
              <w:t>)</w:t>
            </w:r>
          </w:p>
          <w:p w14:paraId="6F48AE66" w14:textId="1B1AA4E5" w:rsidR="000A02BB" w:rsidRDefault="001529C5" w:rsidP="00C639E7">
            <w:pPr>
              <w:pStyle w:val="Listenabsatz"/>
              <w:numPr>
                <w:ilvl w:val="0"/>
                <w:numId w:val="25"/>
              </w:numPr>
              <w:spacing w:after="0"/>
              <w:ind w:left="172" w:hanging="141"/>
            </w:pPr>
            <w:r>
              <w:t>Auge</w:t>
            </w:r>
            <w:r w:rsidR="00F664FD">
              <w:t>n haben beim Ablesen nie dieselbe Position (Parallaxefehler)</w:t>
            </w:r>
          </w:p>
        </w:tc>
      </w:tr>
    </w:tbl>
    <w:p w14:paraId="4540655F" w14:textId="67CE268B" w:rsidR="0089266B" w:rsidRPr="00DF7ABF" w:rsidRDefault="00A31904" w:rsidP="00D363C4">
      <w:pPr>
        <w:pStyle w:val="berschrift3"/>
        <w:spacing w:before="240"/>
      </w:pPr>
      <w:r>
        <w:t>Systematische Fehler</w:t>
      </w:r>
    </w:p>
    <w:p w14:paraId="507B6B64" w14:textId="14C96EDB" w:rsidR="009F4684" w:rsidRDefault="00687D5E" w:rsidP="007C796A">
      <w:pPr>
        <w:spacing w:after="120"/>
      </w:pPr>
      <w:r>
        <w:t xml:space="preserve">Systematische Fehler, auch </w:t>
      </w:r>
      <w:r>
        <w:rPr>
          <w:i/>
          <w:iCs/>
        </w:rPr>
        <w:t>offset</w:t>
      </w:r>
      <w:r>
        <w:t xml:space="preserve"> genannt, beschreiben </w:t>
      </w:r>
      <w:r w:rsidR="00D675D8">
        <w:t>ein Abweichung vom wahren Messwert</w:t>
      </w:r>
      <w:r w:rsidR="00C2578D">
        <w:t xml:space="preserve">, bei der die </w:t>
      </w:r>
      <w:r w:rsidR="00C2578D" w:rsidRPr="004C5482">
        <w:rPr>
          <w:b/>
          <w:bCs/>
        </w:rPr>
        <w:t>Richtigkeit</w:t>
      </w:r>
      <w:r w:rsidR="00C2578D">
        <w:t xml:space="preserve"> </w:t>
      </w:r>
      <w:r w:rsidR="007A2472">
        <w:t xml:space="preserve">beeinflusst wird. </w:t>
      </w:r>
      <w:r w:rsidR="00131FCC">
        <w:t xml:space="preserve">Sie zeichnen sich dadurch aus, dass diese reproduzierbar sind und </w:t>
      </w:r>
      <w:r w:rsidR="00363124">
        <w:t>im gleichen Maße auftreten</w:t>
      </w:r>
      <w:r w:rsidR="00194863">
        <w:t>.</w:t>
      </w:r>
      <w:r w:rsidR="00AA20B9">
        <w:t xml:space="preserve"> </w:t>
      </w:r>
      <w:r w:rsidR="00E91117">
        <w:t xml:space="preserve">Somit verfälschen diese Art von Fehlern die Messwerte immer in der </w:t>
      </w:r>
      <w:r w:rsidR="00963C19">
        <w:t>gleichen Weise.</w:t>
      </w:r>
      <w:r w:rsidR="006B3A49">
        <w:t xml:space="preserve"> </w:t>
      </w:r>
      <w:r w:rsidR="009F4684">
        <w:t>Im Gegensatz zu den zufälligen Fehlern lassen sich systematische Fehler durch Fehleruntersuchungen identifizieren.</w:t>
      </w:r>
      <w:r w:rsidR="00426DA9">
        <w:t xml:space="preserve"> Dabei gilt es zu beachten, dass diese Fehler in den meiste Fällen durch nicht steuerbare, äußere Einflüsse, der Unvollkommenheit des Messgerätes und de</w:t>
      </w:r>
      <w:r w:rsidR="002E2C13">
        <w:t>r messenden Person hervorgerufen werden</w:t>
      </w:r>
      <w:r w:rsidR="003C16C2">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7649"/>
      </w:tblGrid>
      <w:tr w:rsidR="001B7166" w14:paraId="7485A12D" w14:textId="77777777" w:rsidTr="000A02BB">
        <w:tc>
          <w:tcPr>
            <w:tcW w:w="1413" w:type="dxa"/>
          </w:tcPr>
          <w:p w14:paraId="2E650FAD" w14:textId="7D127ECB" w:rsidR="001B7166" w:rsidRPr="00A81FCE" w:rsidRDefault="001B7166" w:rsidP="001B7166">
            <w:pPr>
              <w:spacing w:after="0"/>
              <w:rPr>
                <w:i/>
                <w:iCs/>
              </w:rPr>
            </w:pPr>
            <w:r w:rsidRPr="00A81FCE">
              <w:rPr>
                <w:i/>
                <w:iCs/>
              </w:rPr>
              <w:t>Beispiele:</w:t>
            </w:r>
          </w:p>
        </w:tc>
        <w:tc>
          <w:tcPr>
            <w:tcW w:w="7649" w:type="dxa"/>
          </w:tcPr>
          <w:p w14:paraId="393D1D10" w14:textId="67EB536D" w:rsidR="001B7166" w:rsidRDefault="004C5482" w:rsidP="001B7166">
            <w:pPr>
              <w:pStyle w:val="Listenabsatz"/>
              <w:numPr>
                <w:ilvl w:val="0"/>
                <w:numId w:val="25"/>
              </w:numPr>
              <w:spacing w:after="0"/>
              <w:ind w:left="172" w:hanging="141"/>
            </w:pPr>
            <w:r>
              <w:t>Verunreinigte Proben</w:t>
            </w:r>
          </w:p>
          <w:p w14:paraId="49EC61FA" w14:textId="2723B3D4" w:rsidR="00E61381" w:rsidRDefault="000A02BB" w:rsidP="001B7166">
            <w:pPr>
              <w:pStyle w:val="Listenabsatz"/>
              <w:numPr>
                <w:ilvl w:val="0"/>
                <w:numId w:val="25"/>
              </w:numPr>
              <w:spacing w:after="0"/>
              <w:ind w:left="172" w:hanging="141"/>
            </w:pPr>
            <w:r>
              <w:t xml:space="preserve">dauerhaft, schräger </w:t>
            </w:r>
            <w:r w:rsidR="0094298E">
              <w:t>Ablesewinkel (Para</w:t>
            </w:r>
            <w:r w:rsidR="008A284C">
              <w:t>llaxefehler)</w:t>
            </w:r>
          </w:p>
          <w:p w14:paraId="22745557" w14:textId="224169C6" w:rsidR="004C5482" w:rsidRDefault="004C5482" w:rsidP="001B7166">
            <w:pPr>
              <w:pStyle w:val="Listenabsatz"/>
              <w:numPr>
                <w:ilvl w:val="0"/>
                <w:numId w:val="25"/>
              </w:numPr>
              <w:spacing w:after="0"/>
              <w:ind w:left="172" w:hanging="141"/>
            </w:pPr>
            <w:r>
              <w:t xml:space="preserve">Rundungsfehler </w:t>
            </w:r>
            <w:r w:rsidR="00926C57">
              <w:t>bei Rechnungen</w:t>
            </w:r>
          </w:p>
          <w:p w14:paraId="6F813900" w14:textId="77777777" w:rsidR="00926C57" w:rsidRDefault="000E524A" w:rsidP="001B7166">
            <w:pPr>
              <w:pStyle w:val="Listenabsatz"/>
              <w:numPr>
                <w:ilvl w:val="0"/>
                <w:numId w:val="25"/>
              </w:numPr>
              <w:spacing w:after="0"/>
              <w:ind w:left="172" w:hanging="141"/>
            </w:pPr>
            <w:r>
              <w:t>Nicht konstante Umgebungsbedingungen</w:t>
            </w:r>
          </w:p>
          <w:p w14:paraId="1291AB67" w14:textId="77777777" w:rsidR="000E524A" w:rsidRDefault="00ED0EA9" w:rsidP="001B7166">
            <w:pPr>
              <w:pStyle w:val="Listenabsatz"/>
              <w:numPr>
                <w:ilvl w:val="0"/>
                <w:numId w:val="25"/>
              </w:numPr>
              <w:spacing w:after="0"/>
              <w:ind w:left="172" w:hanging="141"/>
            </w:pPr>
            <w:r>
              <w:t>Nicht/falsch kalibriertes Messgerät</w:t>
            </w:r>
          </w:p>
          <w:p w14:paraId="5716DC2D" w14:textId="77777777" w:rsidR="00ED0EA9" w:rsidRDefault="00ED0EA9" w:rsidP="001B7166">
            <w:pPr>
              <w:pStyle w:val="Listenabsatz"/>
              <w:numPr>
                <w:ilvl w:val="0"/>
                <w:numId w:val="25"/>
              </w:numPr>
              <w:spacing w:after="0"/>
              <w:ind w:left="172" w:hanging="141"/>
            </w:pPr>
            <w:r>
              <w:t>Tarieren (z.B. einer Waage) vergessen</w:t>
            </w:r>
          </w:p>
          <w:p w14:paraId="76173CD5" w14:textId="6048E9A1" w:rsidR="00ED0EA9" w:rsidRDefault="00ED0EA9" w:rsidP="001B7166">
            <w:pPr>
              <w:pStyle w:val="Listenabsatz"/>
              <w:numPr>
                <w:ilvl w:val="0"/>
                <w:numId w:val="25"/>
              </w:numPr>
              <w:spacing w:after="0"/>
              <w:ind w:left="172" w:hanging="141"/>
            </w:pPr>
            <w:r>
              <w:t>Alter von Sensoren</w:t>
            </w:r>
          </w:p>
        </w:tc>
      </w:tr>
    </w:tbl>
    <w:p w14:paraId="3EC9427F" w14:textId="24525655" w:rsidR="00A51CBE" w:rsidRPr="00FE4CA1" w:rsidRDefault="00A51CBE" w:rsidP="005164B9">
      <w:pPr>
        <w:pStyle w:val="berschrift2"/>
        <w:spacing w:before="240"/>
      </w:pPr>
      <w:bookmarkStart w:id="66" w:name="_Toc68534542"/>
      <w:r w:rsidRPr="00E70CCE">
        <w:lastRenderedPageBreak/>
        <w:t xml:space="preserve">Anzahl </w:t>
      </w:r>
      <w:r w:rsidRPr="00DF7ABF">
        <w:t>der Messreihen</w:t>
      </w:r>
      <w:bookmarkEnd w:id="66"/>
      <w:r w:rsidRPr="00DF7ABF">
        <w:t xml:space="preserve"> </w:t>
      </w:r>
    </w:p>
    <w:p w14:paraId="72D24412" w14:textId="77777777" w:rsidR="00E82B9C" w:rsidRDefault="006B6426" w:rsidP="00E82B9C">
      <w:pPr>
        <w:spacing w:after="0"/>
      </w:pPr>
      <w:r>
        <w:t xml:space="preserve">Die Anzahl der durchzuführenden Messungen richtet sich vorrangig nach </w:t>
      </w:r>
      <w:r w:rsidR="00392B7E">
        <w:t>der benötigten Wahrscheinlichkeit für die Genauigkeit des Messwertes. Dabei gilt je mehr Messungen durchgeführt</w:t>
      </w:r>
      <w:r w:rsidR="0093312C">
        <w:t xml:space="preserve"> </w:t>
      </w:r>
      <w:r w:rsidR="00E82B9C">
        <w:t>werden, desto</w:t>
      </w:r>
      <w:r w:rsidR="005A08DE">
        <w:t xml:space="preserve"> </w:t>
      </w:r>
      <w:r w:rsidR="00625DBA">
        <w:t>geringer ist der Einfluss von zufälligen Fehlern auf das Messergebnis.</w:t>
      </w:r>
      <w:r w:rsidR="005A08DE">
        <w:t xml:space="preserve"> </w:t>
      </w:r>
    </w:p>
    <w:p w14:paraId="1C39EB8B" w14:textId="7ACC95B5" w:rsidR="005A08DE" w:rsidRDefault="005A08DE" w:rsidP="00A51CBE">
      <w:r>
        <w:t xml:space="preserve">Im Labor ist es jedoch nicht üblich für jede </w:t>
      </w:r>
      <w:r w:rsidR="00E82B9C">
        <w:t>M</w:t>
      </w:r>
      <w:r w:rsidR="00077E4A">
        <w:t>essreihe 50 Messungen durchzuführen</w:t>
      </w:r>
      <w:r w:rsidR="009C6BD7">
        <w:t xml:space="preserve">, da diese Ressourcen und vor allem Zeit benötigen. </w:t>
      </w:r>
      <w:r w:rsidR="0071244E">
        <w:br/>
      </w:r>
      <w:r w:rsidR="009C6BD7">
        <w:t>Deshalb lässt sich folgende Faustregel formulieren:</w:t>
      </w:r>
    </w:p>
    <w:p w14:paraId="4A5D1F7D" w14:textId="41BFB40E" w:rsidR="00D3361E" w:rsidRDefault="00C87392" w:rsidP="00A51CBE">
      <w:pPr>
        <w:rPr>
          <w:i/>
          <w:iCs/>
        </w:rPr>
      </w:pPr>
      <w:r>
        <w:rPr>
          <w:i/>
          <w:iCs/>
        </w:rPr>
        <w:t xml:space="preserve">„Eine Messreihe sollte immer mindestens aus </w:t>
      </w:r>
      <w:r w:rsidR="00B60306">
        <w:rPr>
          <w:i/>
          <w:iCs/>
        </w:rPr>
        <w:t>drei</w:t>
      </w:r>
      <w:r>
        <w:rPr>
          <w:i/>
          <w:iCs/>
        </w:rPr>
        <w:t xml:space="preserve"> Messunge</w:t>
      </w:r>
      <w:r w:rsidR="00C708F5">
        <w:rPr>
          <w:i/>
          <w:iCs/>
        </w:rPr>
        <w:t xml:space="preserve">n bestehen. </w:t>
      </w:r>
      <w:r w:rsidR="00BA3969">
        <w:rPr>
          <w:i/>
          <w:iCs/>
        </w:rPr>
        <w:br/>
      </w:r>
      <w:r w:rsidR="00C708F5">
        <w:rPr>
          <w:i/>
          <w:iCs/>
        </w:rPr>
        <w:t xml:space="preserve">Im besten Fall sollten jedoch mindestens </w:t>
      </w:r>
      <w:r w:rsidR="00B60306">
        <w:rPr>
          <w:i/>
          <w:iCs/>
        </w:rPr>
        <w:t>fünf</w:t>
      </w:r>
      <w:r w:rsidR="00C708F5">
        <w:rPr>
          <w:i/>
          <w:iCs/>
        </w:rPr>
        <w:t xml:space="preserve"> Messungen durchgeführt werden. </w:t>
      </w:r>
      <w:r w:rsidR="00D3361E">
        <w:rPr>
          <w:i/>
          <w:iCs/>
        </w:rPr>
        <w:t xml:space="preserve">Mehr als </w:t>
      </w:r>
      <w:r w:rsidR="00242FD6">
        <w:rPr>
          <w:i/>
          <w:iCs/>
        </w:rPr>
        <w:t>10</w:t>
      </w:r>
      <w:r w:rsidR="00D3361E">
        <w:rPr>
          <w:i/>
          <w:iCs/>
        </w:rPr>
        <w:t xml:space="preserve"> Messungen sollt</w:t>
      </w:r>
      <w:r w:rsidR="001D4A82">
        <w:rPr>
          <w:i/>
          <w:iCs/>
        </w:rPr>
        <w:t>en vermieden werden, da diese Zeit und Geld kosten.</w:t>
      </w:r>
      <w:r w:rsidR="00025DE0">
        <w:rPr>
          <w:i/>
          <w:iCs/>
        </w:rPr>
        <w:t>“</w:t>
      </w:r>
    </w:p>
    <w:p w14:paraId="66161686" w14:textId="1B39CCF7" w:rsidR="00FD4718" w:rsidRDefault="00630DE9" w:rsidP="00BE1C7C">
      <w:pPr>
        <w:pStyle w:val="berschrift2"/>
      </w:pPr>
      <w:bookmarkStart w:id="67" w:name="_Toc68534543"/>
      <w:r>
        <w:t>Vergleich analoger und digitaler Messungen</w:t>
      </w:r>
      <w:r w:rsidR="00A63972">
        <w:t xml:space="preserve"> </w:t>
      </w:r>
      <w:r w:rsidR="00A63972">
        <w:br/>
      </w:r>
      <w:sdt>
        <w:sdtPr>
          <w:alias w:val="To edit, see citavi.com/edit"/>
          <w:tag w:val="CitaviPlaceholder#c112b854-8ac4-43b2-98a2-19936bf23cdb"/>
          <w:id w:val="1737668438"/>
          <w:placeholder>
            <w:docPart w:val="DefaultPlaceholder_-1854013440"/>
          </w:placeholder>
        </w:sdtPr>
        <w:sdtEndPr/>
        <w:sdtContent>
          <w:r w:rsidR="00A63972">
            <w:rPr>
              <w:noProof/>
            </w:rPr>
            <w:fldChar w:fldCharType="begin"/>
          </w:r>
          <w:r w:rsidR="005449E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cHJha3Rpc2NoZS1lbGVrdHJvbmlrLmRyLWsuZGUvUHJha3Rpa3VtL0xlLUFuYWxvZy11bmQtRGlnaXRhbC5odG1sIiwiVXJpU3RyaW5nIjoiaHR0cHM6Ly9wcmFrdGlzY2hlLWVsZWt0cm9uaWsuZHItay5kZS9QcmFrdGlrdW0vTGUtQW5hbG9nLXVuZC1EaWdpdGFsLmh0bWw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RlLndpa2lwZWRpYS5vcmcvdy9pbmRleC5waHA/dGl0bGU9QW5hbG9nbWVzc2dlcsOkdCZvbGRpZD0xOTU4NjkwMzEiLCJVcmlTdHJpbmciOiJodHRwczovL2RlLndpa2lwZWRpYS5vcmcvdy9pbmRleC5waHA/dGl0bGU9QW5hbG9nbWVzc2dlcsOkdCZvbGRpZD0xOTU4NjkwMz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i4wOS4yMDE5IiwiRWRpdG9ycyI6W3siJHJlZiI6IjExIn1dLCJFdmFsdWF0aW9uQ29tcGxleGl0eSI6MCwiRXZhbHVhdGlvblNvdXJjZVRleHRGb3JtYXQiOjAsIkdyb3VwcyI6W10sIkhhc0xhYmVsMSI6ZmFsc2UsIkhhc0xhYmVsMiI6ZmFsc2UsIktleXdvcmRzIjpbXSwiTGFuZ3VhZ2UiOiJkZSIsIkxhbmd1YWdlQ29kZSI6ImRlIi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mh0dHBzOi8vZGUud2lraXBlZGlhLm9yZy93L2luZGV4LnBocD90aXRsZT1EaWdpdGFsZV9NZXNzdGVjaG5payZvbGRpZD0xOTIyMDE0MTkiLCJVcmlTdHJpbmciOiJodHRwczovL2RlLndpa2lwZWRpYS5vcmcvdy9pbmRleC5waHA/dGl0bGU9RGlnaXRhbGVfTWVzc3RlY2huaWsmb2xkaWQ9MTkyMjAxNDE5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}</w:instrText>
          </w:r>
          <w:r w:rsidR="00A63972">
            <w:rPr>
              <w:noProof/>
            </w:rPr>
            <w:fldChar w:fldCharType="separate"/>
          </w:r>
          <w:r w:rsidR="00C06593">
            <w:rPr>
              <w:noProof/>
            </w:rPr>
            <w:t>[62–65]</w:t>
          </w:r>
          <w:r w:rsidR="00A63972">
            <w:rPr>
              <w:noProof/>
            </w:rPr>
            <w:fldChar w:fldCharType="end"/>
          </w:r>
        </w:sdtContent>
      </w:sdt>
      <w:bookmarkEnd w:id="67"/>
    </w:p>
    <w:p w14:paraId="48AE60A5" w14:textId="163FAFD6" w:rsidR="00B61B84" w:rsidRDefault="00FD4718" w:rsidP="00836440">
      <w:pPr>
        <w:pStyle w:val="berschrift3"/>
      </w:pPr>
      <w:r w:rsidRPr="00836440">
        <w:t>analoge Messung</w:t>
      </w:r>
      <w:r>
        <w:t xml:space="preserve"> </w:t>
      </w:r>
    </w:p>
    <w:tbl>
      <w:tblPr>
        <w:tblStyle w:val="LatexTabelle"/>
        <w:tblW w:w="0" w:type="auto"/>
        <w:tblLook w:val="04A0" w:firstRow="1" w:lastRow="0" w:firstColumn="1" w:lastColumn="0" w:noHBand="0" w:noVBand="1"/>
      </w:tblPr>
      <w:tblGrid>
        <w:gridCol w:w="4531"/>
        <w:gridCol w:w="4531"/>
      </w:tblGrid>
      <w:tr w:rsidR="00300CE0" w14:paraId="2D64CD81" w14:textId="77777777" w:rsidTr="008855B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shd w:val="clear" w:color="auto" w:fill="D9D9D9" w:themeFill="background1" w:themeFillShade="D9"/>
          </w:tcPr>
          <w:p w14:paraId="66AAB2C3" w14:textId="6CCDF705" w:rsidR="00300CE0" w:rsidRPr="006F031F" w:rsidRDefault="00300CE0" w:rsidP="005D62A8">
            <w:pPr>
              <w:pStyle w:val="Tabelleberschrift"/>
              <w:rPr>
                <w:b/>
                <w:bCs w:val="0"/>
                <w:sz w:val="22"/>
                <w:szCs w:val="22"/>
              </w:rPr>
            </w:pPr>
            <w:r w:rsidRPr="006F031F">
              <w:rPr>
                <w:b/>
                <w:bCs w:val="0"/>
                <w:sz w:val="22"/>
                <w:szCs w:val="22"/>
              </w:rPr>
              <w:t>Vorteile</w:t>
            </w:r>
          </w:p>
        </w:tc>
        <w:tc>
          <w:tcPr>
            <w:tcW w:w="4531" w:type="dxa"/>
            <w:shd w:val="clear" w:color="auto" w:fill="D9D9D9" w:themeFill="background1" w:themeFillShade="D9"/>
          </w:tcPr>
          <w:p w14:paraId="3D98E3B8" w14:textId="0D610AF2" w:rsidR="00300CE0" w:rsidRPr="006F031F" w:rsidRDefault="00300CE0" w:rsidP="005D62A8">
            <w:pPr>
              <w:pStyle w:val="Tabelleberschrift"/>
              <w:cnfStyle w:val="100000000000" w:firstRow="1" w:lastRow="0" w:firstColumn="0" w:lastColumn="0" w:oddVBand="0" w:evenVBand="0" w:oddHBand="0" w:evenHBand="0" w:firstRowFirstColumn="0" w:firstRowLastColumn="0" w:lastRowFirstColumn="0" w:lastRowLastColumn="0"/>
              <w:rPr>
                <w:b/>
                <w:bCs w:val="0"/>
                <w:sz w:val="22"/>
                <w:szCs w:val="22"/>
              </w:rPr>
            </w:pPr>
            <w:r w:rsidRPr="006F031F">
              <w:rPr>
                <w:b/>
                <w:bCs w:val="0"/>
                <w:sz w:val="22"/>
                <w:szCs w:val="22"/>
              </w:rPr>
              <w:t>Nachteile</w:t>
            </w:r>
          </w:p>
        </w:tc>
      </w:tr>
      <w:tr w:rsidR="00300CE0" w14:paraId="74B81F90" w14:textId="77777777" w:rsidTr="006F031F">
        <w:tc>
          <w:tcPr>
            <w:cnfStyle w:val="001000000000" w:firstRow="0" w:lastRow="0" w:firstColumn="1" w:lastColumn="0" w:oddVBand="0" w:evenVBand="0" w:oddHBand="0" w:evenHBand="0" w:firstRowFirstColumn="0" w:firstRowLastColumn="0" w:lastRowFirstColumn="0" w:lastRowLastColumn="0"/>
            <w:tcW w:w="4531" w:type="dxa"/>
          </w:tcPr>
          <w:p w14:paraId="6E689926" w14:textId="1B63CFD7" w:rsidR="00300CE0" w:rsidRDefault="00300CE0" w:rsidP="009A5324">
            <w:pPr>
              <w:pStyle w:val="TabelleText"/>
              <w:numPr>
                <w:ilvl w:val="0"/>
                <w:numId w:val="24"/>
              </w:numPr>
              <w:ind w:left="306" w:hanging="284"/>
              <w:jc w:val="left"/>
            </w:pPr>
            <w:r>
              <w:t xml:space="preserve">können jeden beliebigen Wert </w:t>
            </w:r>
            <w:r w:rsidR="005D62A8">
              <w:t>annehmen</w:t>
            </w:r>
            <w:r>
              <w:t xml:space="preserve"> </w:t>
            </w:r>
          </w:p>
          <w:p w14:paraId="1CECC3C4" w14:textId="2F9E1CBC" w:rsidR="00300CE0" w:rsidRDefault="005D62A8" w:rsidP="009A5324">
            <w:pPr>
              <w:pStyle w:val="TabelleText"/>
              <w:numPr>
                <w:ilvl w:val="0"/>
                <w:numId w:val="24"/>
              </w:numPr>
              <w:ind w:left="306" w:hanging="284"/>
              <w:jc w:val="left"/>
            </w:pPr>
            <w:r>
              <w:t>beliebige</w:t>
            </w:r>
            <w:r w:rsidR="00300CE0">
              <w:t xml:space="preserve"> Skalengröße</w:t>
            </w:r>
            <w:r w:rsidR="00504768">
              <w:t>/Auflösung</w:t>
            </w:r>
            <w:r w:rsidR="006E59FB">
              <w:t xml:space="preserve"> möglich</w:t>
            </w:r>
          </w:p>
          <w:p w14:paraId="59BD0C57" w14:textId="77777777" w:rsidR="0064275F" w:rsidRDefault="0064275F" w:rsidP="009A5324">
            <w:pPr>
              <w:pStyle w:val="TabelleText"/>
              <w:numPr>
                <w:ilvl w:val="0"/>
                <w:numId w:val="24"/>
              </w:numPr>
              <w:ind w:left="306" w:hanging="284"/>
              <w:jc w:val="left"/>
            </w:pPr>
            <w:r>
              <w:t>besserer Überblick über den gesamten Messbereich</w:t>
            </w:r>
          </w:p>
          <w:p w14:paraId="7CA568D3" w14:textId="21FBE6F9" w:rsidR="0064275F" w:rsidRDefault="0064275F" w:rsidP="009A5324">
            <w:pPr>
              <w:pStyle w:val="TabelleText"/>
              <w:numPr>
                <w:ilvl w:val="0"/>
                <w:numId w:val="24"/>
              </w:numPr>
              <w:ind w:left="306" w:hanging="284"/>
              <w:jc w:val="left"/>
            </w:pPr>
            <w:r>
              <w:t>Beurteilung von schwankenden Messgröße</w:t>
            </w:r>
            <w:r w:rsidR="00B2215E">
              <w:t>n</w:t>
            </w:r>
            <w:r>
              <w:t xml:space="preserve"> besser möglich</w:t>
            </w:r>
          </w:p>
          <w:p w14:paraId="3FFD04A3" w14:textId="0CB0EC4A" w:rsidR="007D4747" w:rsidRDefault="007D4747" w:rsidP="009A5324">
            <w:pPr>
              <w:pStyle w:val="TabelleText"/>
              <w:numPr>
                <w:ilvl w:val="0"/>
                <w:numId w:val="24"/>
              </w:numPr>
              <w:ind w:left="306" w:hanging="284"/>
              <w:jc w:val="left"/>
            </w:pPr>
            <w:r>
              <w:t xml:space="preserve">Können zum Teil stärkere extreme aushalten (hohe </w:t>
            </w:r>
            <w:r w:rsidR="009A5324">
              <w:t>Temperaturen,</w:t>
            </w:r>
            <w:r>
              <w:t xml:space="preserve"> Drücke)</w:t>
            </w:r>
          </w:p>
          <w:p w14:paraId="008C8137" w14:textId="57443027" w:rsidR="0064275F" w:rsidRDefault="00504768" w:rsidP="009A5324">
            <w:pPr>
              <w:pStyle w:val="TabelleText"/>
              <w:numPr>
                <w:ilvl w:val="0"/>
                <w:numId w:val="24"/>
              </w:numPr>
              <w:ind w:left="306" w:hanging="284"/>
              <w:jc w:val="left"/>
            </w:pPr>
            <w:r>
              <w:t xml:space="preserve">Schnelle, </w:t>
            </w:r>
            <w:r w:rsidR="009B67B6">
              <w:t>s</w:t>
            </w:r>
            <w:r>
              <w:t>tufenlose, kontinuierliche Messwertaufnahme</w:t>
            </w:r>
          </w:p>
        </w:tc>
        <w:tc>
          <w:tcPr>
            <w:tcW w:w="4531" w:type="dxa"/>
          </w:tcPr>
          <w:p w14:paraId="408190CA" w14:textId="09530CF1" w:rsidR="00300CE0" w:rsidRDefault="0064275F" w:rsidP="009A5324">
            <w:pPr>
              <w:pStyle w:val="TabelleText"/>
              <w:numPr>
                <w:ilvl w:val="0"/>
                <w:numId w:val="24"/>
              </w:numPr>
              <w:ind w:left="313" w:hanging="284"/>
              <w:jc w:val="left"/>
              <w:cnfStyle w:val="000000000000" w:firstRow="0" w:lastRow="0" w:firstColumn="0" w:lastColumn="0" w:oddVBand="0" w:evenVBand="0" w:oddHBand="0" w:evenHBand="0" w:firstRowFirstColumn="0" w:firstRowLastColumn="0" w:lastRowFirstColumn="0" w:lastRowLastColumn="0"/>
            </w:pPr>
            <w:r>
              <w:t>Könne</w:t>
            </w:r>
            <w:r w:rsidR="00854FFD">
              <w:t>n</w:t>
            </w:r>
            <w:r>
              <w:t xml:space="preserve"> oft durch </w:t>
            </w:r>
            <w:r w:rsidR="00854FFD">
              <w:t>magnetische</w:t>
            </w:r>
            <w:r>
              <w:t xml:space="preserve"> Felder beeinflusst werden</w:t>
            </w:r>
          </w:p>
          <w:p w14:paraId="0C81A237" w14:textId="13749DE2" w:rsidR="0064275F" w:rsidRDefault="0064275F" w:rsidP="009A5324">
            <w:pPr>
              <w:pStyle w:val="TabelleText"/>
              <w:numPr>
                <w:ilvl w:val="0"/>
                <w:numId w:val="24"/>
              </w:numPr>
              <w:ind w:left="313" w:hanging="284"/>
              <w:jc w:val="left"/>
              <w:cnfStyle w:val="000000000000" w:firstRow="0" w:lastRow="0" w:firstColumn="0" w:lastColumn="0" w:oddVBand="0" w:evenVBand="0" w:oddHBand="0" w:evenHBand="0" w:firstRowFirstColumn="0" w:firstRowLastColumn="0" w:lastRowFirstColumn="0" w:lastRowLastColumn="0"/>
            </w:pPr>
            <w:r>
              <w:t xml:space="preserve">Mögliche Ablesefehler </w:t>
            </w:r>
            <w:r>
              <w:sym w:font="Wingdings" w:char="F0E0"/>
            </w:r>
            <w:r>
              <w:t xml:space="preserve"> Paral</w:t>
            </w:r>
            <w:r w:rsidR="004851B4">
              <w:t>l</w:t>
            </w:r>
            <w:r>
              <w:t>axe</w:t>
            </w:r>
            <w:r w:rsidR="004851B4">
              <w:t>n</w:t>
            </w:r>
            <w:r>
              <w:t>fehler</w:t>
            </w:r>
          </w:p>
          <w:p w14:paraId="7B961B22" w14:textId="77777777" w:rsidR="0064275F" w:rsidRDefault="0064275F" w:rsidP="009A5324">
            <w:pPr>
              <w:pStyle w:val="TabelleText"/>
              <w:numPr>
                <w:ilvl w:val="0"/>
                <w:numId w:val="24"/>
              </w:numPr>
              <w:ind w:left="313" w:hanging="284"/>
              <w:jc w:val="left"/>
              <w:cnfStyle w:val="000000000000" w:firstRow="0" w:lastRow="0" w:firstColumn="0" w:lastColumn="0" w:oddVBand="0" w:evenVBand="0" w:oddHBand="0" w:evenHBand="0" w:firstRowFirstColumn="0" w:firstRowLastColumn="0" w:lastRowFirstColumn="0" w:lastRowLastColumn="0"/>
            </w:pPr>
            <w:r>
              <w:t>Umrechnungsfehler zwischen Skale und Messbereich möglich</w:t>
            </w:r>
          </w:p>
          <w:p w14:paraId="542436A4" w14:textId="7D706B08" w:rsidR="0064275F" w:rsidRDefault="007473A8" w:rsidP="009A5324">
            <w:pPr>
              <w:pStyle w:val="TabelleText"/>
              <w:numPr>
                <w:ilvl w:val="0"/>
                <w:numId w:val="24"/>
              </w:numPr>
              <w:ind w:left="313" w:hanging="284"/>
              <w:jc w:val="left"/>
              <w:cnfStyle w:val="000000000000" w:firstRow="0" w:lastRow="0" w:firstColumn="0" w:lastColumn="0" w:oddVBand="0" w:evenVBand="0" w:oddHBand="0" w:evenHBand="0" w:firstRowFirstColumn="0" w:firstRowLastColumn="0" w:lastRowFirstColumn="0" w:lastRowLastColumn="0"/>
            </w:pPr>
            <w:r>
              <w:t>Haben meist g</w:t>
            </w:r>
            <w:r w:rsidR="0064275F">
              <w:t>rößere Fehlergrenzen</w:t>
            </w:r>
          </w:p>
          <w:p w14:paraId="288F9272" w14:textId="1FBAB96A" w:rsidR="009734C7" w:rsidRDefault="009734C7" w:rsidP="009A5324">
            <w:pPr>
              <w:pStyle w:val="TabelleText"/>
              <w:numPr>
                <w:ilvl w:val="0"/>
                <w:numId w:val="24"/>
              </w:numPr>
              <w:ind w:left="313" w:hanging="284"/>
              <w:jc w:val="left"/>
              <w:cnfStyle w:val="000000000000" w:firstRow="0" w:lastRow="0" w:firstColumn="0" w:lastColumn="0" w:oddVBand="0" w:evenVBand="0" w:oddHBand="0" w:evenHBand="0" w:firstRowFirstColumn="0" w:firstRowLastColumn="0" w:lastRowFirstColumn="0" w:lastRowLastColumn="0"/>
            </w:pPr>
            <w:r>
              <w:t xml:space="preserve">Thermische oder mechanischer Überlastung </w:t>
            </w:r>
            <w:r w:rsidR="002F3228">
              <w:t>kritischer</w:t>
            </w:r>
            <w:r>
              <w:t xml:space="preserve"> als in der Digitaltechnik</w:t>
            </w:r>
          </w:p>
          <w:p w14:paraId="2945C58B" w14:textId="6E71A67C" w:rsidR="00504768" w:rsidRDefault="00504768" w:rsidP="009A5324">
            <w:pPr>
              <w:pStyle w:val="TabelleText"/>
              <w:numPr>
                <w:ilvl w:val="0"/>
                <w:numId w:val="24"/>
              </w:numPr>
              <w:ind w:left="313" w:hanging="284"/>
              <w:jc w:val="left"/>
              <w:cnfStyle w:val="000000000000" w:firstRow="0" w:lastRow="0" w:firstColumn="0" w:lastColumn="0" w:oddVBand="0" w:evenVBand="0" w:oddHBand="0" w:evenHBand="0" w:firstRowFirstColumn="0" w:firstRowLastColumn="0" w:lastRowFirstColumn="0" w:lastRowLastColumn="0"/>
            </w:pPr>
            <w:r>
              <w:t>Ablesen des Messwertes aufwendiger</w:t>
            </w:r>
          </w:p>
        </w:tc>
      </w:tr>
    </w:tbl>
    <w:p w14:paraId="064362F1" w14:textId="1844B791" w:rsidR="00FD4718" w:rsidRDefault="00FD4718" w:rsidP="00847414">
      <w:pPr>
        <w:pStyle w:val="berschrift3"/>
        <w:spacing w:before="480"/>
      </w:pPr>
      <w:r>
        <w:t xml:space="preserve">digitale Messung </w:t>
      </w:r>
    </w:p>
    <w:tbl>
      <w:tblPr>
        <w:tblStyle w:val="LatexTabelle"/>
        <w:tblW w:w="0" w:type="auto"/>
        <w:tblLook w:val="04A0" w:firstRow="1" w:lastRow="0" w:firstColumn="1" w:lastColumn="0" w:noHBand="0" w:noVBand="1"/>
      </w:tblPr>
      <w:tblGrid>
        <w:gridCol w:w="4536"/>
        <w:gridCol w:w="4526"/>
      </w:tblGrid>
      <w:tr w:rsidR="00FC3214" w14:paraId="75A5C4A4" w14:textId="77777777" w:rsidTr="008855B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6" w:type="dxa"/>
            <w:shd w:val="clear" w:color="auto" w:fill="D9D9D9" w:themeFill="background1" w:themeFillShade="D9"/>
          </w:tcPr>
          <w:p w14:paraId="66EB7856" w14:textId="77777777" w:rsidR="00FC3214" w:rsidRPr="006F031F" w:rsidRDefault="00FC3214" w:rsidP="00AE0FC1">
            <w:pPr>
              <w:pStyle w:val="Tabelleberschrift"/>
              <w:rPr>
                <w:b/>
                <w:bCs w:val="0"/>
                <w:sz w:val="22"/>
                <w:szCs w:val="22"/>
              </w:rPr>
            </w:pPr>
            <w:r w:rsidRPr="006F031F">
              <w:rPr>
                <w:b/>
                <w:bCs w:val="0"/>
                <w:sz w:val="22"/>
                <w:szCs w:val="22"/>
              </w:rPr>
              <w:t>Vorteile</w:t>
            </w:r>
          </w:p>
        </w:tc>
        <w:tc>
          <w:tcPr>
            <w:tcW w:w="4526" w:type="dxa"/>
            <w:shd w:val="clear" w:color="auto" w:fill="D9D9D9" w:themeFill="background1" w:themeFillShade="D9"/>
          </w:tcPr>
          <w:p w14:paraId="72746078" w14:textId="77777777" w:rsidR="00FC3214" w:rsidRPr="006F031F" w:rsidRDefault="00FC3214" w:rsidP="00AE0FC1">
            <w:pPr>
              <w:pStyle w:val="Tabelleberschrift"/>
              <w:cnfStyle w:val="100000000000" w:firstRow="1" w:lastRow="0" w:firstColumn="0" w:lastColumn="0" w:oddVBand="0" w:evenVBand="0" w:oddHBand="0" w:evenHBand="0" w:firstRowFirstColumn="0" w:firstRowLastColumn="0" w:lastRowFirstColumn="0" w:lastRowLastColumn="0"/>
              <w:rPr>
                <w:b/>
                <w:bCs w:val="0"/>
                <w:sz w:val="22"/>
                <w:szCs w:val="22"/>
              </w:rPr>
            </w:pPr>
            <w:r w:rsidRPr="006F031F">
              <w:rPr>
                <w:b/>
                <w:bCs w:val="0"/>
                <w:sz w:val="22"/>
                <w:szCs w:val="22"/>
              </w:rPr>
              <w:t>Nachteile</w:t>
            </w:r>
          </w:p>
        </w:tc>
      </w:tr>
      <w:tr w:rsidR="00FC3214" w14:paraId="5C69C964" w14:textId="77777777" w:rsidTr="00C20B10">
        <w:tc>
          <w:tcPr>
            <w:cnfStyle w:val="001000000000" w:firstRow="0" w:lastRow="0" w:firstColumn="1" w:lastColumn="0" w:oddVBand="0" w:evenVBand="0" w:oddHBand="0" w:evenHBand="0" w:firstRowFirstColumn="0" w:firstRowLastColumn="0" w:lastRowFirstColumn="0" w:lastRowLastColumn="0"/>
            <w:tcW w:w="4536" w:type="dxa"/>
          </w:tcPr>
          <w:p w14:paraId="315F3A8B" w14:textId="664A182D" w:rsidR="00FC3214" w:rsidRPr="00C20B10" w:rsidRDefault="00FC3214" w:rsidP="00C20B10">
            <w:pPr>
              <w:pStyle w:val="TabelleText"/>
              <w:numPr>
                <w:ilvl w:val="0"/>
                <w:numId w:val="23"/>
              </w:numPr>
              <w:ind w:left="307" w:hanging="284"/>
              <w:jc w:val="left"/>
            </w:pPr>
            <w:r w:rsidRPr="00C20B10">
              <w:t>digital leichter ablesbar</w:t>
            </w:r>
          </w:p>
          <w:p w14:paraId="73B0CD6C" w14:textId="77777777" w:rsidR="00FC3214" w:rsidRPr="00C20B10" w:rsidRDefault="009126BA" w:rsidP="00C20B10">
            <w:pPr>
              <w:pStyle w:val="TabelleText"/>
              <w:numPr>
                <w:ilvl w:val="0"/>
                <w:numId w:val="23"/>
              </w:numPr>
              <w:ind w:left="306" w:hanging="284"/>
              <w:jc w:val="left"/>
            </w:pPr>
            <w:r w:rsidRPr="00C20B10">
              <w:t xml:space="preserve">direkt </w:t>
            </w:r>
            <w:r w:rsidR="00FC3214" w:rsidRPr="00C20B10">
              <w:t xml:space="preserve">digital </w:t>
            </w:r>
            <w:r w:rsidRPr="00C20B10">
              <w:t>weiter verarbeitbar</w:t>
            </w:r>
          </w:p>
          <w:p w14:paraId="016AB956" w14:textId="77777777" w:rsidR="00F725F7" w:rsidRPr="00C20B10" w:rsidRDefault="00F725F7" w:rsidP="00C20B10">
            <w:pPr>
              <w:pStyle w:val="TabelleText"/>
              <w:numPr>
                <w:ilvl w:val="0"/>
                <w:numId w:val="23"/>
              </w:numPr>
              <w:ind w:left="306" w:hanging="284"/>
              <w:jc w:val="left"/>
            </w:pPr>
            <w:r w:rsidRPr="00C20B10">
              <w:t>absolute</w:t>
            </w:r>
            <w:r w:rsidR="008D019C" w:rsidRPr="00C20B10">
              <w:t xml:space="preserve">, eindeutige </w:t>
            </w:r>
            <w:r w:rsidRPr="00C20B10">
              <w:t>Werte</w:t>
            </w:r>
          </w:p>
          <w:p w14:paraId="25F697E9" w14:textId="16434DE9" w:rsidR="007B0A86" w:rsidRPr="00C20B10" w:rsidRDefault="00004142" w:rsidP="00C20B10">
            <w:pPr>
              <w:pStyle w:val="TabelleText"/>
              <w:numPr>
                <w:ilvl w:val="0"/>
                <w:numId w:val="23"/>
              </w:numPr>
              <w:ind w:left="306" w:hanging="284"/>
              <w:jc w:val="left"/>
            </w:pPr>
            <w:r w:rsidRPr="00C20B10">
              <w:t xml:space="preserve">oft </w:t>
            </w:r>
            <w:r w:rsidR="007B0A86" w:rsidRPr="00C20B10">
              <w:t xml:space="preserve">unempfindlicher </w:t>
            </w:r>
            <w:r w:rsidR="004851B4" w:rsidRPr="00C20B10">
              <w:t>gegen</w:t>
            </w:r>
            <w:r w:rsidR="007B0A86" w:rsidRPr="00C20B10">
              <w:t xml:space="preserve"> Überlastungen</w:t>
            </w:r>
          </w:p>
          <w:p w14:paraId="1AE944D0" w14:textId="77777777" w:rsidR="007B0A86" w:rsidRPr="00C20B10" w:rsidRDefault="007B0A86" w:rsidP="00C20B10">
            <w:pPr>
              <w:pStyle w:val="TabelleText"/>
              <w:numPr>
                <w:ilvl w:val="0"/>
                <w:numId w:val="23"/>
              </w:numPr>
              <w:ind w:left="306" w:hanging="284"/>
              <w:jc w:val="left"/>
            </w:pPr>
            <w:r w:rsidRPr="00C20B10">
              <w:t>extreme Bedingungen nur bedingt geeignet</w:t>
            </w:r>
          </w:p>
          <w:p w14:paraId="682F001A" w14:textId="77777777" w:rsidR="007B0A86" w:rsidRPr="00C20B10" w:rsidRDefault="007B0A86" w:rsidP="00C20B10">
            <w:pPr>
              <w:pStyle w:val="TabelleText"/>
              <w:numPr>
                <w:ilvl w:val="0"/>
                <w:numId w:val="23"/>
              </w:numPr>
              <w:ind w:left="306" w:hanging="284"/>
              <w:jc w:val="left"/>
            </w:pPr>
            <w:r w:rsidRPr="00C20B10">
              <w:t>hohe Messgenauigkeit</w:t>
            </w:r>
          </w:p>
          <w:p w14:paraId="49AC97B1" w14:textId="77655BA4" w:rsidR="007B0A86" w:rsidRPr="00C20B10" w:rsidRDefault="006F031F" w:rsidP="00C20B10">
            <w:pPr>
              <w:pStyle w:val="TabelleText"/>
              <w:numPr>
                <w:ilvl w:val="0"/>
                <w:numId w:val="23"/>
              </w:numPr>
              <w:ind w:left="306" w:hanging="284"/>
              <w:jc w:val="left"/>
            </w:pPr>
            <w:r w:rsidRPr="00C20B10">
              <w:t>Messung</w:t>
            </w:r>
            <w:r w:rsidR="007B0A86" w:rsidRPr="00C20B10">
              <w:t xml:space="preserve"> </w:t>
            </w:r>
            <w:r w:rsidRPr="00C20B10">
              <w:t>und</w:t>
            </w:r>
            <w:r w:rsidR="007B0A86" w:rsidRPr="00C20B10">
              <w:t xml:space="preserve"> </w:t>
            </w:r>
            <w:r w:rsidRPr="00C20B10">
              <w:t>Registrierung</w:t>
            </w:r>
            <w:r w:rsidR="007B0A86" w:rsidRPr="00C20B10">
              <w:t xml:space="preserve"> kann an örtlich getrennten Punkten erfolgen</w:t>
            </w:r>
          </w:p>
          <w:p w14:paraId="629D8BF3" w14:textId="7C456EB0" w:rsidR="007B0A86" w:rsidRPr="00C20B10" w:rsidRDefault="007B0A86" w:rsidP="00C20B10">
            <w:pPr>
              <w:pStyle w:val="TabelleText"/>
              <w:numPr>
                <w:ilvl w:val="0"/>
                <w:numId w:val="23"/>
              </w:numPr>
              <w:ind w:left="306" w:hanging="284"/>
              <w:jc w:val="left"/>
            </w:pPr>
            <w:r w:rsidRPr="00C20B10">
              <w:t xml:space="preserve">hohe </w:t>
            </w:r>
            <w:r w:rsidR="006F031F" w:rsidRPr="00C20B10">
              <w:t>Verstärkung</w:t>
            </w:r>
            <w:r w:rsidRPr="00C20B10">
              <w:t xml:space="preserve"> der Messignale möglich</w:t>
            </w:r>
          </w:p>
          <w:p w14:paraId="068FABA7" w14:textId="3015A9A7" w:rsidR="007B0A86" w:rsidRPr="00C20B10" w:rsidRDefault="007B0A86" w:rsidP="00C20B10">
            <w:pPr>
              <w:pStyle w:val="TabelleText"/>
              <w:numPr>
                <w:ilvl w:val="0"/>
                <w:numId w:val="23"/>
              </w:numPr>
              <w:ind w:left="306" w:hanging="284"/>
              <w:jc w:val="left"/>
            </w:pPr>
            <w:r w:rsidRPr="00C20B10">
              <w:t xml:space="preserve">gleichzeitiges Messen </w:t>
            </w:r>
            <w:r w:rsidR="00225BF9" w:rsidRPr="00C20B10">
              <w:t xml:space="preserve">mehrerer Größen </w:t>
            </w:r>
            <w:r w:rsidRPr="00C20B10">
              <w:t>gut möglich</w:t>
            </w:r>
          </w:p>
        </w:tc>
        <w:tc>
          <w:tcPr>
            <w:tcW w:w="4526" w:type="dxa"/>
          </w:tcPr>
          <w:p w14:paraId="2E461FA2" w14:textId="77777777" w:rsidR="00643CF3" w:rsidRPr="00C20B10" w:rsidRDefault="009126BA" w:rsidP="00C20B10">
            <w:pPr>
              <w:pStyle w:val="TabelleText"/>
              <w:numPr>
                <w:ilvl w:val="0"/>
                <w:numId w:val="23"/>
              </w:numPr>
              <w:ind w:left="313" w:hanging="284"/>
              <w:jc w:val="left"/>
              <w:cnfStyle w:val="000000000000" w:firstRow="0" w:lastRow="0" w:firstColumn="0" w:lastColumn="0" w:oddVBand="0" w:evenVBand="0" w:oddHBand="0" w:evenHBand="0" w:firstRowFirstColumn="0" w:firstRowLastColumn="0" w:lastRowFirstColumn="0" w:lastRowLastColumn="0"/>
            </w:pPr>
            <w:r w:rsidRPr="00C20B10">
              <w:t>stellen analoges Messsi</w:t>
            </w:r>
            <w:r w:rsidR="00BC723E" w:rsidRPr="00C20B10">
              <w:t>gn</w:t>
            </w:r>
            <w:r w:rsidRPr="00C20B10">
              <w:t>a</w:t>
            </w:r>
            <w:r w:rsidR="00BC723E" w:rsidRPr="00C20B10">
              <w:t>l</w:t>
            </w:r>
            <w:r w:rsidRPr="00C20B10">
              <w:t xml:space="preserve"> in stufenweiser Form wieder </w:t>
            </w:r>
          </w:p>
          <w:p w14:paraId="4A6A9E63" w14:textId="0B6D7354" w:rsidR="007B0A86" w:rsidRPr="00C20B10" w:rsidRDefault="00643CF3" w:rsidP="00C20B10">
            <w:pPr>
              <w:pStyle w:val="TabelleText"/>
              <w:ind w:left="313"/>
              <w:jc w:val="left"/>
              <w:cnfStyle w:val="000000000000" w:firstRow="0" w:lastRow="0" w:firstColumn="0" w:lastColumn="0" w:oddVBand="0" w:evenVBand="0" w:oddHBand="0" w:evenHBand="0" w:firstRowFirstColumn="0" w:firstRowLastColumn="0" w:lastRowFirstColumn="0" w:lastRowLastColumn="0"/>
            </w:pPr>
            <w:r w:rsidRPr="00C20B10">
              <w:sym w:font="Wingdings" w:char="F0E0"/>
            </w:r>
            <w:r w:rsidRPr="00C20B10">
              <w:t xml:space="preserve"> ungenauer</w:t>
            </w:r>
            <w:r w:rsidR="005D62A8" w:rsidRPr="00C20B10">
              <w:br/>
            </w:r>
            <w:r w:rsidR="009126BA" w:rsidRPr="00C20B10">
              <w:sym w:font="Wingdings" w:char="F0E0"/>
            </w:r>
            <w:r w:rsidR="009126BA" w:rsidRPr="00C20B10">
              <w:t xml:space="preserve"> Werte </w:t>
            </w:r>
            <w:r w:rsidR="005D62A8" w:rsidRPr="00C20B10">
              <w:t xml:space="preserve">sind </w:t>
            </w:r>
            <w:r w:rsidRPr="00C20B10">
              <w:t>nur so genau, wie</w:t>
            </w:r>
            <w:r w:rsidR="009126BA" w:rsidRPr="00C20B10">
              <w:t xml:space="preserve"> die feinste Stufe</w:t>
            </w:r>
          </w:p>
          <w:p w14:paraId="00EE187D" w14:textId="77A27A86" w:rsidR="00C6038C" w:rsidRPr="00C20B10" w:rsidRDefault="00C6038C" w:rsidP="00C20B10">
            <w:pPr>
              <w:pStyle w:val="TabelleText"/>
              <w:ind w:left="313"/>
              <w:jc w:val="left"/>
              <w:cnfStyle w:val="000000000000" w:firstRow="0" w:lastRow="0" w:firstColumn="0" w:lastColumn="0" w:oddVBand="0" w:evenVBand="0" w:oddHBand="0" w:evenHBand="0" w:firstRowFirstColumn="0" w:firstRowLastColumn="0" w:lastRowFirstColumn="0" w:lastRowLastColumn="0"/>
            </w:pPr>
            <w:r w:rsidRPr="00C20B10">
              <w:sym w:font="Wingdings" w:char="F0E0"/>
            </w:r>
            <w:r w:rsidRPr="00C20B10">
              <w:t xml:space="preserve"> Auftreten von Quantisierungsfehlern</w:t>
            </w:r>
          </w:p>
          <w:p w14:paraId="3E506931" w14:textId="4A2E8231" w:rsidR="007B0A86" w:rsidRPr="00C20B10" w:rsidRDefault="007B0A86" w:rsidP="00C20B10">
            <w:pPr>
              <w:pStyle w:val="TabelleText"/>
              <w:numPr>
                <w:ilvl w:val="0"/>
                <w:numId w:val="23"/>
              </w:numPr>
              <w:ind w:left="313" w:hanging="284"/>
              <w:jc w:val="left"/>
              <w:cnfStyle w:val="000000000000" w:firstRow="0" w:lastRow="0" w:firstColumn="0" w:lastColumn="0" w:oddVBand="0" w:evenVBand="0" w:oddHBand="0" w:evenHBand="0" w:firstRowFirstColumn="0" w:firstRowLastColumn="0" w:lastRowFirstColumn="0" w:lastRowLastColumn="0"/>
            </w:pPr>
            <w:r w:rsidRPr="00C20B10">
              <w:t>Bewertung und bewusstes Lesen der Zahlen nötig</w:t>
            </w:r>
          </w:p>
          <w:p w14:paraId="1BB289EB" w14:textId="77777777" w:rsidR="009126BA" w:rsidRPr="00C20B10" w:rsidRDefault="00F725F7" w:rsidP="00C20B10">
            <w:pPr>
              <w:pStyle w:val="TabelleText"/>
              <w:numPr>
                <w:ilvl w:val="0"/>
                <w:numId w:val="23"/>
              </w:numPr>
              <w:ind w:left="313" w:hanging="284"/>
              <w:jc w:val="left"/>
              <w:cnfStyle w:val="000000000000" w:firstRow="0" w:lastRow="0" w:firstColumn="0" w:lastColumn="0" w:oddVBand="0" w:evenVBand="0" w:oddHBand="0" w:evenHBand="0" w:firstRowFirstColumn="0" w:firstRowLastColumn="0" w:lastRowFirstColumn="0" w:lastRowLastColumn="0"/>
            </w:pPr>
            <w:r w:rsidRPr="00C20B10">
              <w:t>oft werden analoge Elemente und eine Digital-Analog-Wandler benötigt</w:t>
            </w:r>
          </w:p>
          <w:p w14:paraId="0EA16353" w14:textId="341AED4A" w:rsidR="004E1F7C" w:rsidRPr="00C20B10" w:rsidRDefault="006F031F" w:rsidP="00C20B10">
            <w:pPr>
              <w:pStyle w:val="TabelleText"/>
              <w:numPr>
                <w:ilvl w:val="0"/>
                <w:numId w:val="23"/>
              </w:numPr>
              <w:ind w:left="313" w:hanging="284"/>
              <w:jc w:val="left"/>
              <w:cnfStyle w:val="000000000000" w:firstRow="0" w:lastRow="0" w:firstColumn="0" w:lastColumn="0" w:oddVBand="0" w:evenVBand="0" w:oddHBand="0" w:evenHBand="0" w:firstRowFirstColumn="0" w:firstRowLastColumn="0" w:lastRowFirstColumn="0" w:lastRowLastColumn="0"/>
            </w:pPr>
            <w:r w:rsidRPr="00C20B10">
              <w:t>nicht</w:t>
            </w:r>
            <w:r w:rsidR="004E1F7C" w:rsidRPr="00C20B10">
              <w:t xml:space="preserve"> sehr </w:t>
            </w:r>
            <w:r w:rsidRPr="00C20B10">
              <w:t>anschaulich</w:t>
            </w:r>
          </w:p>
          <w:p w14:paraId="50B8CBA8" w14:textId="402CA2C7" w:rsidR="00147ACD" w:rsidRPr="00C20B10" w:rsidRDefault="00B37E6C" w:rsidP="00C20B10">
            <w:pPr>
              <w:pStyle w:val="TabelleText"/>
              <w:ind w:left="313"/>
              <w:jc w:val="left"/>
              <w:cnfStyle w:val="000000000000" w:firstRow="0" w:lastRow="0" w:firstColumn="0" w:lastColumn="0" w:oddVBand="0" w:evenVBand="0" w:oddHBand="0" w:evenHBand="0" w:firstRowFirstColumn="0" w:firstRowLastColumn="0" w:lastRowFirstColumn="0" w:lastRowLastColumn="0"/>
            </w:pPr>
            <w:r w:rsidRPr="00C20B10">
              <w:sym w:font="Wingdings" w:char="F0E0"/>
            </w:r>
            <w:r w:rsidRPr="00C20B10">
              <w:t xml:space="preserve"> </w:t>
            </w:r>
            <w:r w:rsidR="00147ACD" w:rsidRPr="00C20B10">
              <w:t>Veranschaulichung benötigt Drucker oder Computer</w:t>
            </w:r>
          </w:p>
        </w:tc>
      </w:tr>
    </w:tbl>
    <w:p w14:paraId="1F42F631" w14:textId="5C37BD7C" w:rsidR="007C4E9E" w:rsidRDefault="007C4E9E" w:rsidP="00FC3214"/>
    <w:p w14:paraId="4885517F" w14:textId="623F04FE" w:rsidR="00820AAE" w:rsidRPr="00820AAE" w:rsidRDefault="00B30074" w:rsidP="00820AAE">
      <w:pPr>
        <w:pStyle w:val="berschrift2"/>
      </w:pPr>
      <w:bookmarkStart w:id="68" w:name="_Ref65159851"/>
      <w:bookmarkStart w:id="69" w:name="_Toc68534544"/>
      <w:r>
        <w:lastRenderedPageBreak/>
        <w:t>Genauigkeitsklasse</w:t>
      </w:r>
      <w:r w:rsidR="00DA71CE">
        <w:t xml:space="preserve"> und Fehlertoleranzen</w:t>
      </w:r>
      <w:bookmarkEnd w:id="68"/>
      <w:r w:rsidR="00A63972">
        <w:t xml:space="preserve"> </w:t>
      </w:r>
      <w:sdt>
        <w:sdtPr>
          <w:alias w:val="To edit, see citavi.com/edit"/>
          <w:tag w:val="CitaviPlaceholder#89560808-d231-46c0-8dbe-d4bdef64e585"/>
          <w:id w:val="494529150"/>
          <w:placeholder>
            <w:docPart w:val="DefaultPlaceholder_-1854013440"/>
          </w:placeholder>
        </w:sdtPr>
        <w:sdtEndPr/>
        <w:sdtContent>
          <w:r w:rsidR="00A63972">
            <w:rPr>
              <w:noProof/>
            </w:rPr>
            <w:fldChar w:fldCharType="begin"/>
          </w:r>
          <w:r w:rsidR="005449E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TdHVkaXVtXFxBcHBEYXRhXFxMb2NhbFxcVGVtcFxceHM1ZHp0cGwuanBnIiwiVXJpU3RyaW5nIjoiNGQyM2Q3Y2UtMzJmZC00Y2VmLTg5NTgtNzhiNTQ1M2Q5NmVm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3d3cuZHVyYW4tZ3JvdXAuY29tL2ZpbGVhZG1pbi9kb3dubG9hZHMvbGFib3JnbGFzL0RVUkFOXzE1MDA2X0Jyb3NjaHVlcmVfVm9sdW1ldHJpZV9BNV9ERV9SWjctdmlld18wMS5wZGYiLCJVcmlTdHJpbmciOiJodHRwczovL3d3dy5kdXJhbi1ncm91cC5jb20vZmlsZWFkbWluL2Rvd25sb2Fkcy9sYWJvcmdsYXMvRFVSQU5fMTUwMDZfQnJvc2NodWVyZV9Wb2x1bWV0cmllX0E1X0RFX1JaNy12aWV3XzAxLnBk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ZGUud2lraXBlZGlhLm9yZy93L2luZGV4LnBocD90aXRsZT1HZW5hdWlna2VpdHNrbGFzc2Umb2xkaWQ9MjAyNDMxMTkxIiwiVXJpU3RyaW5nIjoiaHR0cHM6Ly9kZS53aWtpcGVkaWEub3JnL3cvaW5kZXgucGhwP3RpdGxlPUdlbmF1aWdrZWl0c2tsYXNzZSZvbGRpZD0yMDI0MzExOT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aHR0cHM6Ly93d3cuZnVlaGxlcnN5c3RlbWUuZGUvd2lraS9nZW5hdWlna2VpdHNrbGFzc2UiLCJVcmlTdHJpbmciOiJodHRwczovL3d3dy5mdWVobGVyc3lzdGVtZS5kZS93aWtpL2dlbmF1aWdrZWl0c2tsYXNzZ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aHR0cHM6Ly93d3cud2lrYS5jb20vbWVkaWEvMzBfX3RlY2huaWNhbF9pbmZvcm1hdGlvbi9nZXJtYW5fNi9kc19pbjAwMDJfZGVfZGUucGRmIiwiVXJpU3RyaW5nIjoiaHR0cHM6Ly93d3cud2lrYS5jb20vbWVkaWEvMzBfX3RlY2huaWNhbF9pbmZvcm1hdGlvbi9nZXJtYW5fNi9kc19pbjAwMDJfZGVfZGUucGRm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}</w:instrText>
          </w:r>
          <w:r w:rsidR="00A63972">
            <w:rPr>
              <w:noProof/>
            </w:rPr>
            <w:fldChar w:fldCharType="separate"/>
          </w:r>
          <w:r w:rsidR="00C06593">
            <w:rPr>
              <w:noProof/>
            </w:rPr>
            <w:t>[66–71]</w:t>
          </w:r>
          <w:r w:rsidR="00A63972">
            <w:rPr>
              <w:noProof/>
            </w:rPr>
            <w:fldChar w:fldCharType="end"/>
          </w:r>
        </w:sdtContent>
      </w:sdt>
      <w:bookmarkEnd w:id="69"/>
    </w:p>
    <w:p w14:paraId="53509CB6" w14:textId="77777777" w:rsidR="00264EA4" w:rsidRDefault="00D46305" w:rsidP="007F45A8">
      <w:pPr>
        <w:suppressAutoHyphens w:val="0"/>
        <w:spacing w:after="0" w:line="259" w:lineRule="auto"/>
      </w:pPr>
      <w:r>
        <w:t xml:space="preserve">Die </w:t>
      </w:r>
      <w:r w:rsidR="00E51C17" w:rsidRPr="00E51C17">
        <w:rPr>
          <w:b/>
          <w:bCs/>
        </w:rPr>
        <w:t>G</w:t>
      </w:r>
      <w:r w:rsidRPr="00E51C17">
        <w:rPr>
          <w:b/>
          <w:bCs/>
        </w:rPr>
        <w:t>enauigkeitsklasse</w:t>
      </w:r>
      <w:r>
        <w:t xml:space="preserve"> ist ein</w:t>
      </w:r>
      <w:r w:rsidR="006A6C75">
        <w:t xml:space="preserve"> Qualitätsmerkmal von</w:t>
      </w:r>
      <w:r w:rsidR="00E51C17">
        <w:t xml:space="preserve"> Messgeräten, welche Auskunft über die zu erwartende maximale</w:t>
      </w:r>
      <w:r w:rsidR="00F30DCF">
        <w:t xml:space="preserve">, prozentuale </w:t>
      </w:r>
      <w:r w:rsidR="00A27F17">
        <w:t>A</w:t>
      </w:r>
      <w:r w:rsidR="00E51C17">
        <w:t xml:space="preserve">bweichung vom wahren Wert der zu messenden </w:t>
      </w:r>
      <w:r w:rsidR="006A6C75">
        <w:t>Größe ist.</w:t>
      </w:r>
      <w:r w:rsidR="00A27F17">
        <w:t xml:space="preserve"> Die angegebene Messabweichung liegt dabei innerhalb </w:t>
      </w:r>
      <w:r w:rsidR="00D07D30">
        <w:t>festgelegter</w:t>
      </w:r>
      <w:r w:rsidR="00A27F17">
        <w:t xml:space="preserve"> Grenzen</w:t>
      </w:r>
      <w:r w:rsidR="00FD2B32">
        <w:t xml:space="preserve"> für festgelegte Referenzbedingungen</w:t>
      </w:r>
      <w:r w:rsidR="00A27F17">
        <w:t>.</w:t>
      </w:r>
    </w:p>
    <w:p w14:paraId="35ED587C" w14:textId="58D08A25" w:rsidR="007168BC" w:rsidRDefault="00386CF9" w:rsidP="00264EA4">
      <w:pPr>
        <w:suppressAutoHyphens w:val="0"/>
        <w:spacing w:after="160" w:line="259" w:lineRule="auto"/>
        <w:rPr>
          <w:rFonts w:eastAsiaTheme="minorEastAsia"/>
        </w:rPr>
      </w:pPr>
      <w:r>
        <w:t xml:space="preserve">Die </w:t>
      </w:r>
      <w:r w:rsidRPr="00264EA4">
        <w:rPr>
          <w:b/>
          <w:bCs/>
        </w:rPr>
        <w:t>Fehlertoleranz</w:t>
      </w:r>
      <w:r>
        <w:t xml:space="preserve"> gibt </w:t>
      </w:r>
      <w:r w:rsidR="00CD2332">
        <w:t>die maximale zulässige Gesamtabweichung vom Sollwert an. Dieser Wert kann aus der Messspanne</w:t>
      </w:r>
      <w:r w:rsidR="003B2FE1">
        <w:t xml:space="preserve"> </w:t>
      </w:r>
      <w:r w:rsidR="003B2FE1" w:rsidRPr="003B2FE1">
        <w:rPr>
          <w:i/>
          <w:iCs/>
        </w:rPr>
        <w:t>MS</w:t>
      </w:r>
      <w:r w:rsidR="00CD2332">
        <w:t xml:space="preserve"> des Messgerätes und seiner Genauigkeitsklasse</w:t>
      </w:r>
      <w:r w:rsidR="003B2FE1">
        <w:t xml:space="preserve"> </w:t>
      </w:r>
      <w:r w:rsidR="003B2FE1" w:rsidRPr="003B2FE1">
        <w:rPr>
          <w:i/>
          <w:iCs/>
        </w:rPr>
        <w:t>GK</w:t>
      </w:r>
      <w:r w:rsidR="00CD2332">
        <w:t xml:space="preserve"> berechnet werden und </w:t>
      </w:r>
      <w:r w:rsidR="00D83798">
        <w:t xml:space="preserve">wird in der Regel als </w:t>
      </w:r>
      <m:oMath>
        <m:r>
          <w:rPr>
            <w:rFonts w:ascii="Cambria Math" w:hAnsi="Cambria Math"/>
            <w:sz w:val="22"/>
            <w:szCs w:val="24"/>
          </w:rPr>
          <m:t>±</m:t>
        </m:r>
      </m:oMath>
      <w:r w:rsidR="00D83798">
        <w:rPr>
          <w:rFonts w:eastAsiaTheme="minorEastAsia"/>
        </w:rPr>
        <w:t>-Wert angegeben.</w:t>
      </w:r>
    </w:p>
    <w:tbl>
      <w:tblPr>
        <w:tblStyle w:val="Tabellenraster"/>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7"/>
      </w:tblGrid>
      <w:tr w:rsidR="003B2FE1" w14:paraId="7C383D26" w14:textId="77777777" w:rsidTr="00753FB6">
        <w:tc>
          <w:tcPr>
            <w:tcW w:w="9067" w:type="dxa"/>
          </w:tcPr>
          <w:p w14:paraId="5145C235" w14:textId="01EDA6A6" w:rsidR="003B2FE1" w:rsidRPr="003B2FE1" w:rsidRDefault="003B2FE1" w:rsidP="00753FB6">
            <w:pPr>
              <w:suppressAutoHyphens w:val="0"/>
              <w:spacing w:after="0" w:line="259" w:lineRule="auto"/>
            </w:pPr>
            <m:oMathPara>
              <m:oMathParaPr>
                <m:jc m:val="center"/>
              </m:oMathParaPr>
              <m:oMath>
                <m:r>
                  <w:rPr>
                    <w:rFonts w:ascii="Cambria Math" w:hAnsi="Cambria Math"/>
                  </w:rPr>
                  <m:t>± x=</m:t>
                </m:r>
                <m:f>
                  <m:fPr>
                    <m:ctrlPr>
                      <w:rPr>
                        <w:rFonts w:ascii="Cambria Math" w:hAnsi="Cambria Math"/>
                        <w:i/>
                      </w:rPr>
                    </m:ctrlPr>
                  </m:fPr>
                  <m:num>
                    <m:r>
                      <w:rPr>
                        <w:rFonts w:ascii="Cambria Math" w:hAnsi="Cambria Math"/>
                      </w:rPr>
                      <m:t>GK</m:t>
                    </m:r>
                  </m:num>
                  <m:den>
                    <m:r>
                      <w:rPr>
                        <w:rFonts w:ascii="Cambria Math" w:hAnsi="Cambria Math"/>
                      </w:rPr>
                      <m:t>100</m:t>
                    </m:r>
                  </m:den>
                </m:f>
                <m:r>
                  <w:rPr>
                    <w:rFonts w:ascii="Cambria Math" w:hAnsi="Cambria Math"/>
                  </w:rPr>
                  <m:t>*MS</m:t>
                </m:r>
              </m:oMath>
            </m:oMathPara>
          </w:p>
        </w:tc>
      </w:tr>
    </w:tbl>
    <w:p w14:paraId="74CE678D" w14:textId="4B7D8E97" w:rsidR="00753FB6" w:rsidRDefault="00753FB6" w:rsidP="00753FB6">
      <w:pPr>
        <w:suppressAutoHyphens w:val="0"/>
        <w:spacing w:before="120" w:after="160" w:line="259" w:lineRule="auto"/>
      </w:pPr>
      <w:r w:rsidRPr="007B2B20">
        <w:rPr>
          <w:i/>
          <w:iCs/>
        </w:rPr>
        <w:t>Beispiel</w:t>
      </w:r>
      <w:r w:rsidR="00D6207A">
        <w:rPr>
          <w:i/>
          <w:iCs/>
        </w:rPr>
        <w:t xml:space="preserve"> 1</w:t>
      </w:r>
      <w:r>
        <w:t xml:space="preserve">: </w:t>
      </w:r>
      <w:r w:rsidR="00AC24E9">
        <w:t>Manometer, GK:</w:t>
      </w:r>
      <w:r w:rsidR="00765EAB">
        <w:t> </w:t>
      </w:r>
      <w:r w:rsidR="00633098">
        <w:t>1.6</w:t>
      </w:r>
      <w:r w:rsidR="00FA5E58">
        <w:t xml:space="preserve">, Messspanne </w:t>
      </w:r>
      <w:r w:rsidR="00633098">
        <w:t>0 bis 400 mBar</w:t>
      </w:r>
    </w:p>
    <w:tbl>
      <w:tblPr>
        <w:tblStyle w:val="Tabellenraster"/>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7"/>
      </w:tblGrid>
      <w:tr w:rsidR="00B05EC5" w14:paraId="4681B0EB" w14:textId="77777777" w:rsidTr="00F44028">
        <w:tc>
          <w:tcPr>
            <w:tcW w:w="9067" w:type="dxa"/>
          </w:tcPr>
          <w:p w14:paraId="089E9333" w14:textId="06AE28E5" w:rsidR="00B05EC5" w:rsidRPr="003B2FE1" w:rsidRDefault="00B05EC5" w:rsidP="00F44028">
            <w:pPr>
              <w:suppressAutoHyphens w:val="0"/>
              <w:spacing w:after="0" w:line="259" w:lineRule="auto"/>
            </w:pPr>
            <m:oMathPara>
              <m:oMathParaPr>
                <m:jc m:val="center"/>
              </m:oMathParaPr>
              <m:oMath>
                <m:r>
                  <w:rPr>
                    <w:rFonts w:ascii="Cambria Math" w:hAnsi="Cambria Math"/>
                  </w:rPr>
                  <m:t>± p=</m:t>
                </m:r>
                <m:f>
                  <m:fPr>
                    <m:ctrlPr>
                      <w:rPr>
                        <w:rFonts w:ascii="Cambria Math" w:hAnsi="Cambria Math"/>
                        <w:i/>
                      </w:rPr>
                    </m:ctrlPr>
                  </m:fPr>
                  <m:num>
                    <m:r>
                      <w:rPr>
                        <w:rFonts w:ascii="Cambria Math" w:hAnsi="Cambria Math"/>
                      </w:rPr>
                      <m:t>1,6</m:t>
                    </m:r>
                  </m:num>
                  <m:den>
                    <m:r>
                      <w:rPr>
                        <w:rFonts w:ascii="Cambria Math" w:hAnsi="Cambria Math"/>
                      </w:rPr>
                      <m:t>100</m:t>
                    </m:r>
                  </m:den>
                </m:f>
                <m:r>
                  <w:rPr>
                    <w:rFonts w:ascii="Cambria Math" w:hAnsi="Cambria Math"/>
                  </w:rPr>
                  <m:t>*400 </m:t>
                </m:r>
                <m:r>
                  <m:rPr>
                    <m:nor/>
                  </m:rPr>
                  <w:rPr>
                    <w:rFonts w:ascii="Cambria Math" w:hAnsi="Cambria Math"/>
                  </w:rPr>
                  <m:t>mBar</m:t>
                </m:r>
                <m:r>
                  <w:rPr>
                    <w:rFonts w:ascii="Cambria Math" w:eastAsiaTheme="minorEastAsia" w:hAnsi="Cambria Math"/>
                  </w:rPr>
                  <m:t xml:space="preserve">=± 6,4 </m:t>
                </m:r>
                <m:r>
                  <m:rPr>
                    <m:nor/>
                  </m:rPr>
                  <w:rPr>
                    <w:rFonts w:ascii="Cambria Math" w:eastAsiaTheme="minorEastAsia" w:hAnsi="Cambria Math"/>
                  </w:rPr>
                  <m:t>mBar</m:t>
                </m:r>
              </m:oMath>
            </m:oMathPara>
          </w:p>
        </w:tc>
      </w:tr>
    </w:tbl>
    <w:p w14:paraId="5D6A2193" w14:textId="660F2FEA" w:rsidR="00D6207A" w:rsidRDefault="00D6207A" w:rsidP="00D6207A">
      <w:pPr>
        <w:suppressAutoHyphens w:val="0"/>
        <w:spacing w:before="120" w:after="160" w:line="259" w:lineRule="auto"/>
      </w:pPr>
      <w:r w:rsidRPr="007B2B20">
        <w:rPr>
          <w:i/>
          <w:iCs/>
        </w:rPr>
        <w:t>Beispiel</w:t>
      </w:r>
      <w:r>
        <w:rPr>
          <w:i/>
          <w:iCs/>
        </w:rPr>
        <w:t xml:space="preserve"> 2</w:t>
      </w:r>
      <w:r>
        <w:t xml:space="preserve">: </w:t>
      </w:r>
      <w:r w:rsidR="00D3484C">
        <w:t>Pt-Widerstandsthermometer</w:t>
      </w:r>
      <w:r>
        <w:t xml:space="preserve">, Klasse A, </w:t>
      </w:r>
      <w:r w:rsidR="00FC165D">
        <w:t xml:space="preserve">Temperatur </w:t>
      </w:r>
      <w:r w:rsidR="00C43CE2">
        <w:t>-</w:t>
      </w:r>
      <w:r w:rsidR="00FC165D">
        <w:t>50°C</w:t>
      </w:r>
    </w:p>
    <w:tbl>
      <w:tblPr>
        <w:tblStyle w:val="Tabellenraster"/>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7"/>
      </w:tblGrid>
      <w:tr w:rsidR="00D6207A" w14:paraId="7AD228E7" w14:textId="77777777" w:rsidTr="00F44028">
        <w:tc>
          <w:tcPr>
            <w:tcW w:w="9067" w:type="dxa"/>
          </w:tcPr>
          <w:p w14:paraId="4B96FF6F" w14:textId="5866689C" w:rsidR="00D6207A" w:rsidRPr="003B2FE1" w:rsidRDefault="00D6207A" w:rsidP="00F44028">
            <w:pPr>
              <w:suppressAutoHyphens w:val="0"/>
              <w:spacing w:after="0" w:line="259" w:lineRule="auto"/>
            </w:pPr>
            <m:oMathPara>
              <m:oMathParaPr>
                <m:jc m:val="center"/>
              </m:oMathParaPr>
              <m:oMath>
                <m:r>
                  <w:rPr>
                    <w:rFonts w:ascii="Cambria Math" w:hAnsi="Cambria Math"/>
                  </w:rPr>
                  <m:t>± t=</m:t>
                </m:r>
                <m:r>
                  <m:rPr>
                    <m:sty m:val="p"/>
                  </m:rPr>
                  <w:rPr>
                    <w:rFonts w:ascii="Cambria Math" w:hAnsi="Cambria Math"/>
                  </w:rPr>
                  <m:t xml:space="preserve">0,15 °C + 0,002 · </m:t>
                </m:r>
                <m:d>
                  <m:dPr>
                    <m:begChr m:val="|"/>
                    <m:endChr m:val="|"/>
                    <m:ctrlPr>
                      <w:rPr>
                        <w:rFonts w:ascii="Cambria Math" w:hAnsi="Cambria Math"/>
                      </w:rPr>
                    </m:ctrlPr>
                  </m:dPr>
                  <m:e>
                    <m:r>
                      <m:rPr>
                        <m:sty m:val="p"/>
                      </m:rPr>
                      <w:rPr>
                        <w:rFonts w:ascii="Cambria Math" w:hAnsi="Cambria Math"/>
                      </w:rPr>
                      <m:t>-5</m:t>
                    </m:r>
                    <m:r>
                      <w:rPr>
                        <w:rFonts w:ascii="Cambria Math" w:hAnsi="Cambria Math"/>
                      </w:rPr>
                      <m:t>0</m:t>
                    </m:r>
                    <m:r>
                      <m:rPr>
                        <m:nor/>
                      </m:rPr>
                      <w:rPr>
                        <w:rFonts w:ascii="Cambria Math" w:hAnsi="Cambria Math"/>
                      </w:rPr>
                      <m:t>°C</m:t>
                    </m:r>
                  </m:e>
                </m:d>
                <m:r>
                  <w:rPr>
                    <w:rFonts w:ascii="Cambria Math" w:eastAsiaTheme="minorEastAsia" w:hAnsi="Cambria Math"/>
                  </w:rPr>
                  <m:t>=± 0,25</m:t>
                </m:r>
                <m:r>
                  <m:rPr>
                    <m:nor/>
                  </m:rPr>
                  <w:rPr>
                    <w:rFonts w:ascii="Cambria Math" w:eastAsiaTheme="minorEastAsia" w:hAnsi="Cambria Math"/>
                  </w:rPr>
                  <m:t>°C</m:t>
                </m:r>
              </m:oMath>
            </m:oMathPara>
          </w:p>
        </w:tc>
      </w:tr>
    </w:tbl>
    <w:p w14:paraId="5CDE7638" w14:textId="77777777" w:rsidR="00D6207A" w:rsidRDefault="00D6207A" w:rsidP="00BF4A96">
      <w:pPr>
        <w:suppressAutoHyphens w:val="0"/>
        <w:spacing w:after="0" w:line="259" w:lineRule="auto"/>
      </w:pPr>
    </w:p>
    <w:p w14:paraId="710C45A9" w14:textId="3B71AF07" w:rsidR="000D5B35" w:rsidRDefault="000D5B35" w:rsidP="000D5B35">
      <w:pPr>
        <w:pStyle w:val="Beschriftung"/>
        <w:keepNext/>
      </w:pPr>
      <w:r>
        <w:t xml:space="preserve">Tab.  </w:t>
      </w:r>
      <w:r w:rsidR="008D6E42">
        <w:fldChar w:fldCharType="begin"/>
      </w:r>
      <w:r w:rsidR="008D6E42">
        <w:instrText xml:space="preserve"> SEQ Tab._ \* ARABIC </w:instrText>
      </w:r>
      <w:r w:rsidR="008D6E42">
        <w:fldChar w:fldCharType="separate"/>
      </w:r>
      <w:r w:rsidR="00B4490F">
        <w:rPr>
          <w:noProof/>
        </w:rPr>
        <w:t>5</w:t>
      </w:r>
      <w:r w:rsidR="008D6E42">
        <w:rPr>
          <w:noProof/>
        </w:rPr>
        <w:fldChar w:fldCharType="end"/>
      </w:r>
      <w:r>
        <w:t xml:space="preserve">: </w:t>
      </w:r>
      <w:r w:rsidRPr="00643900">
        <w:t>Typische Genauigkeitsklassen für Druckmessgeräte:</w:t>
      </w:r>
    </w:p>
    <w:tbl>
      <w:tblPr>
        <w:tblStyle w:val="Tabellenraster"/>
        <w:tblW w:w="0" w:type="auto"/>
        <w:tblInd w:w="-5" w:type="dxa"/>
        <w:tblLook w:val="04A0" w:firstRow="1" w:lastRow="0" w:firstColumn="1" w:lastColumn="0" w:noHBand="0" w:noVBand="1"/>
      </w:tblPr>
      <w:tblGrid>
        <w:gridCol w:w="4531"/>
        <w:gridCol w:w="1132"/>
        <w:gridCol w:w="378"/>
        <w:gridCol w:w="755"/>
        <w:gridCol w:w="755"/>
        <w:gridCol w:w="378"/>
        <w:gridCol w:w="1133"/>
      </w:tblGrid>
      <w:tr w:rsidR="00B13846" w14:paraId="50DEB971" w14:textId="77777777" w:rsidTr="000D5B35">
        <w:tc>
          <w:tcPr>
            <w:tcW w:w="4531" w:type="dxa"/>
          </w:tcPr>
          <w:p w14:paraId="54BF60AA" w14:textId="77777777" w:rsidR="00B13846" w:rsidRDefault="00B13846" w:rsidP="00F44028">
            <w:pPr>
              <w:suppressAutoHyphens w:val="0"/>
              <w:spacing w:after="0" w:line="259" w:lineRule="auto"/>
              <w:jc w:val="left"/>
            </w:pPr>
            <w:r>
              <w:t>Feinmessgeräte</w:t>
            </w:r>
          </w:p>
        </w:tc>
        <w:tc>
          <w:tcPr>
            <w:tcW w:w="1510" w:type="dxa"/>
            <w:gridSpan w:val="2"/>
          </w:tcPr>
          <w:p w14:paraId="4CEC3505" w14:textId="77777777" w:rsidR="00B13846" w:rsidRDefault="00B13846" w:rsidP="00F44028">
            <w:pPr>
              <w:suppressAutoHyphens w:val="0"/>
              <w:spacing w:after="0" w:line="259" w:lineRule="auto"/>
              <w:jc w:val="center"/>
            </w:pPr>
            <w:r>
              <w:t>0,1</w:t>
            </w:r>
          </w:p>
        </w:tc>
        <w:tc>
          <w:tcPr>
            <w:tcW w:w="1510" w:type="dxa"/>
            <w:gridSpan w:val="2"/>
          </w:tcPr>
          <w:p w14:paraId="1CBAE3CD" w14:textId="77777777" w:rsidR="00B13846" w:rsidRDefault="00B13846" w:rsidP="00F44028">
            <w:pPr>
              <w:suppressAutoHyphens w:val="0"/>
              <w:spacing w:after="0" w:line="259" w:lineRule="auto"/>
              <w:jc w:val="center"/>
            </w:pPr>
            <w:r>
              <w:t>0,25</w:t>
            </w:r>
          </w:p>
        </w:tc>
        <w:tc>
          <w:tcPr>
            <w:tcW w:w="1511" w:type="dxa"/>
            <w:gridSpan w:val="2"/>
          </w:tcPr>
          <w:p w14:paraId="48C1E0ED" w14:textId="77777777" w:rsidR="00B13846" w:rsidRDefault="00B13846" w:rsidP="00F44028">
            <w:pPr>
              <w:suppressAutoHyphens w:val="0"/>
              <w:spacing w:after="0" w:line="259" w:lineRule="auto"/>
              <w:jc w:val="center"/>
            </w:pPr>
            <w:r>
              <w:t>0,6</w:t>
            </w:r>
          </w:p>
        </w:tc>
      </w:tr>
      <w:tr w:rsidR="00B13846" w14:paraId="20BC6B5D" w14:textId="77777777" w:rsidTr="000D5B35">
        <w:tc>
          <w:tcPr>
            <w:tcW w:w="4531" w:type="dxa"/>
          </w:tcPr>
          <w:p w14:paraId="0B7CF99F" w14:textId="77777777" w:rsidR="00B13846" w:rsidRDefault="00B13846" w:rsidP="00F44028">
            <w:pPr>
              <w:suppressAutoHyphens w:val="0"/>
              <w:spacing w:after="0" w:line="259" w:lineRule="auto"/>
              <w:jc w:val="left"/>
            </w:pPr>
            <w:r>
              <w:t>Betriebsmessgeräte</w:t>
            </w:r>
          </w:p>
        </w:tc>
        <w:tc>
          <w:tcPr>
            <w:tcW w:w="1132" w:type="dxa"/>
          </w:tcPr>
          <w:p w14:paraId="54810CDF" w14:textId="77777777" w:rsidR="00B13846" w:rsidRDefault="00B13846" w:rsidP="00F44028">
            <w:pPr>
              <w:suppressAutoHyphens w:val="0"/>
              <w:spacing w:after="0" w:line="259" w:lineRule="auto"/>
              <w:jc w:val="center"/>
            </w:pPr>
            <w:r>
              <w:t>1</w:t>
            </w:r>
          </w:p>
        </w:tc>
        <w:tc>
          <w:tcPr>
            <w:tcW w:w="1133" w:type="dxa"/>
            <w:gridSpan w:val="2"/>
          </w:tcPr>
          <w:p w14:paraId="75D7A51E" w14:textId="77777777" w:rsidR="00B13846" w:rsidRDefault="00B13846" w:rsidP="00F44028">
            <w:pPr>
              <w:suppressAutoHyphens w:val="0"/>
              <w:spacing w:after="0" w:line="259" w:lineRule="auto"/>
              <w:jc w:val="center"/>
            </w:pPr>
            <w:r>
              <w:t>1,6</w:t>
            </w:r>
          </w:p>
        </w:tc>
        <w:tc>
          <w:tcPr>
            <w:tcW w:w="1133" w:type="dxa"/>
            <w:gridSpan w:val="2"/>
          </w:tcPr>
          <w:p w14:paraId="6CE6757E" w14:textId="77777777" w:rsidR="00B13846" w:rsidRDefault="00B13846" w:rsidP="00F44028">
            <w:pPr>
              <w:suppressAutoHyphens w:val="0"/>
              <w:spacing w:after="0" w:line="259" w:lineRule="auto"/>
              <w:jc w:val="center"/>
            </w:pPr>
            <w:r>
              <w:t>2,5</w:t>
            </w:r>
          </w:p>
        </w:tc>
        <w:tc>
          <w:tcPr>
            <w:tcW w:w="1133" w:type="dxa"/>
          </w:tcPr>
          <w:p w14:paraId="60365DE1" w14:textId="77777777" w:rsidR="00B13846" w:rsidRDefault="00B13846" w:rsidP="00F44028">
            <w:pPr>
              <w:suppressAutoHyphens w:val="0"/>
              <w:spacing w:after="0" w:line="259" w:lineRule="auto"/>
              <w:jc w:val="center"/>
            </w:pPr>
            <w:r>
              <w:t>4</w:t>
            </w:r>
          </w:p>
        </w:tc>
      </w:tr>
    </w:tbl>
    <w:p w14:paraId="23A0F76B" w14:textId="77777777" w:rsidR="00B13846" w:rsidRDefault="00B13846" w:rsidP="00186F93">
      <w:pPr>
        <w:suppressAutoHyphens w:val="0"/>
        <w:spacing w:after="0" w:line="259" w:lineRule="auto"/>
      </w:pPr>
    </w:p>
    <w:p w14:paraId="33EC69B2" w14:textId="24D45FEF" w:rsidR="000D5B35" w:rsidRDefault="000D5B35" w:rsidP="000D5B35">
      <w:pPr>
        <w:pStyle w:val="Beschriftung"/>
        <w:keepNext/>
      </w:pPr>
      <w:r>
        <w:t xml:space="preserve">Tab.  </w:t>
      </w:r>
      <w:r w:rsidR="008D6E42">
        <w:fldChar w:fldCharType="begin"/>
      </w:r>
      <w:r w:rsidR="008D6E42">
        <w:instrText xml:space="preserve"> SEQ Tab._ \* ARABIC </w:instrText>
      </w:r>
      <w:r w:rsidR="008D6E42">
        <w:fldChar w:fldCharType="separate"/>
      </w:r>
      <w:r w:rsidR="00B4490F">
        <w:rPr>
          <w:noProof/>
        </w:rPr>
        <w:t>6</w:t>
      </w:r>
      <w:r w:rsidR="008D6E42">
        <w:rPr>
          <w:noProof/>
        </w:rPr>
        <w:fldChar w:fldCharType="end"/>
      </w:r>
      <w:r>
        <w:t xml:space="preserve">: </w:t>
      </w:r>
      <w:r w:rsidRPr="00FA6C60">
        <w:t>Typische Genauigkeitsklassen für Pt-Widerstandsthermometer:</w:t>
      </w:r>
    </w:p>
    <w:tbl>
      <w:tblPr>
        <w:tblStyle w:val="Tabellenraster"/>
        <w:tblW w:w="9067" w:type="dxa"/>
        <w:tblInd w:w="-5" w:type="dxa"/>
        <w:tblLook w:val="04A0" w:firstRow="1" w:lastRow="0" w:firstColumn="1" w:lastColumn="0" w:noHBand="0" w:noVBand="1"/>
      </w:tblPr>
      <w:tblGrid>
        <w:gridCol w:w="5855"/>
        <w:gridCol w:w="3212"/>
      </w:tblGrid>
      <w:tr w:rsidR="0076528C" w14:paraId="4A1DAD3E" w14:textId="77777777" w:rsidTr="000D5B35">
        <w:trPr>
          <w:trHeight w:val="180"/>
        </w:trPr>
        <w:tc>
          <w:tcPr>
            <w:tcW w:w="5855" w:type="dxa"/>
          </w:tcPr>
          <w:p w14:paraId="2B879876" w14:textId="4EB27610" w:rsidR="0076528C" w:rsidRPr="00671BDF" w:rsidRDefault="0076528C" w:rsidP="00027EAE">
            <w:pPr>
              <w:spacing w:after="0" w:line="259" w:lineRule="auto"/>
            </w:pPr>
            <w:r w:rsidRPr="00671BDF">
              <w:t>Klasse AA</w:t>
            </w:r>
          </w:p>
        </w:tc>
        <w:tc>
          <w:tcPr>
            <w:tcW w:w="3212" w:type="dxa"/>
          </w:tcPr>
          <w:p w14:paraId="1EA8BB14" w14:textId="3A63784A" w:rsidR="0076528C" w:rsidRPr="00671BDF" w:rsidRDefault="0076528C" w:rsidP="00027EAE">
            <w:pPr>
              <w:spacing w:after="0" w:line="259" w:lineRule="auto"/>
            </w:pPr>
            <w:r w:rsidRPr="00671BDF">
              <w:rPr>
                <w:rStyle w:val="Hervorhebung"/>
                <w:i w:val="0"/>
                <w:iCs w:val="0"/>
              </w:rPr>
              <w:t>t</w:t>
            </w:r>
            <w:r w:rsidRPr="00671BDF">
              <w:rPr>
                <w:vertAlign w:val="subscript"/>
              </w:rPr>
              <w:t>g</w:t>
            </w:r>
            <w:r w:rsidRPr="00671BDF">
              <w:t xml:space="preserve"> = 0,1 °C + 0,0017 · |</w:t>
            </w:r>
            <w:r w:rsidRPr="00671BDF">
              <w:rPr>
                <w:rStyle w:val="Hervorhebung"/>
              </w:rPr>
              <w:t>t</w:t>
            </w:r>
            <w:r w:rsidRPr="00671BDF">
              <w:t>|</w:t>
            </w:r>
          </w:p>
        </w:tc>
      </w:tr>
      <w:tr w:rsidR="0076528C" w14:paraId="3430D136" w14:textId="77777777" w:rsidTr="000D5B35">
        <w:trPr>
          <w:trHeight w:val="177"/>
        </w:trPr>
        <w:tc>
          <w:tcPr>
            <w:tcW w:w="5855" w:type="dxa"/>
          </w:tcPr>
          <w:p w14:paraId="4745664E" w14:textId="500800AE" w:rsidR="0076528C" w:rsidRPr="00671BDF" w:rsidRDefault="0076528C" w:rsidP="00027EAE">
            <w:pPr>
              <w:spacing w:after="0" w:line="259" w:lineRule="auto"/>
            </w:pPr>
            <w:r w:rsidRPr="00671BDF">
              <w:t>Klasse A</w:t>
            </w:r>
          </w:p>
        </w:tc>
        <w:tc>
          <w:tcPr>
            <w:tcW w:w="3212" w:type="dxa"/>
          </w:tcPr>
          <w:p w14:paraId="224B0CA5" w14:textId="6A729DF7" w:rsidR="0076528C" w:rsidRPr="00671BDF" w:rsidRDefault="0076528C" w:rsidP="00027EAE">
            <w:pPr>
              <w:spacing w:after="0" w:line="259" w:lineRule="auto"/>
            </w:pPr>
            <w:r w:rsidRPr="00671BDF">
              <w:t>t</w:t>
            </w:r>
            <w:r w:rsidRPr="00671BDF">
              <w:rPr>
                <w:vertAlign w:val="subscript"/>
              </w:rPr>
              <w:t>g</w:t>
            </w:r>
            <w:r w:rsidRPr="00671BDF">
              <w:t xml:space="preserve"> = 0,15 °C + 0,002 · |</w:t>
            </w:r>
            <w:r w:rsidRPr="00671BDF">
              <w:rPr>
                <w:rStyle w:val="Hervorhebung"/>
              </w:rPr>
              <w:t>t</w:t>
            </w:r>
            <w:r w:rsidRPr="00671BDF">
              <w:t>|</w:t>
            </w:r>
          </w:p>
        </w:tc>
      </w:tr>
      <w:tr w:rsidR="0076528C" w14:paraId="56AE57C7" w14:textId="77777777" w:rsidTr="000D5B35">
        <w:trPr>
          <w:trHeight w:val="177"/>
        </w:trPr>
        <w:tc>
          <w:tcPr>
            <w:tcW w:w="5855" w:type="dxa"/>
          </w:tcPr>
          <w:p w14:paraId="1A2384D9" w14:textId="04609CC9" w:rsidR="0076528C" w:rsidRDefault="0076528C" w:rsidP="00027EAE">
            <w:pPr>
              <w:spacing w:after="0" w:line="259" w:lineRule="auto"/>
            </w:pPr>
            <w:r>
              <w:t>Klasse B</w:t>
            </w:r>
          </w:p>
        </w:tc>
        <w:tc>
          <w:tcPr>
            <w:tcW w:w="3212" w:type="dxa"/>
          </w:tcPr>
          <w:p w14:paraId="7F46B583" w14:textId="7AF552EC" w:rsidR="0076528C" w:rsidRPr="009D3BB3" w:rsidRDefault="0076528C" w:rsidP="00027EAE">
            <w:pPr>
              <w:spacing w:after="0" w:line="259" w:lineRule="auto"/>
            </w:pPr>
            <w:r w:rsidRPr="009D3BB3">
              <w:rPr>
                <w:rStyle w:val="Hervorhebung"/>
                <w:i w:val="0"/>
                <w:iCs w:val="0"/>
              </w:rPr>
              <w:t>t</w:t>
            </w:r>
            <w:r w:rsidRPr="009D3BB3">
              <w:rPr>
                <w:vertAlign w:val="subscript"/>
              </w:rPr>
              <w:t>g</w:t>
            </w:r>
            <w:r w:rsidRPr="009D3BB3">
              <w:t xml:space="preserve"> = 0,30 °C + 0,005 · |</w:t>
            </w:r>
            <w:r w:rsidRPr="009D3BB3">
              <w:rPr>
                <w:rStyle w:val="Hervorhebung"/>
              </w:rPr>
              <w:t>t</w:t>
            </w:r>
            <w:r w:rsidRPr="009D3BB3">
              <w:t>|</w:t>
            </w:r>
          </w:p>
        </w:tc>
      </w:tr>
      <w:tr w:rsidR="0076528C" w14:paraId="5142B3E8" w14:textId="77777777" w:rsidTr="000D5B35">
        <w:trPr>
          <w:trHeight w:val="177"/>
        </w:trPr>
        <w:tc>
          <w:tcPr>
            <w:tcW w:w="5855" w:type="dxa"/>
          </w:tcPr>
          <w:p w14:paraId="3ADDCEDE" w14:textId="37DC34F7" w:rsidR="0076528C" w:rsidRDefault="0076528C" w:rsidP="00027EAE">
            <w:pPr>
              <w:spacing w:after="0" w:line="259" w:lineRule="auto"/>
            </w:pPr>
            <w:r>
              <w:t>Klasse C</w:t>
            </w:r>
          </w:p>
        </w:tc>
        <w:tc>
          <w:tcPr>
            <w:tcW w:w="3212" w:type="dxa"/>
          </w:tcPr>
          <w:p w14:paraId="7DB62F54" w14:textId="05B7B2ED" w:rsidR="0076528C" w:rsidRPr="009D3BB3" w:rsidRDefault="0076528C" w:rsidP="00027EAE">
            <w:pPr>
              <w:spacing w:after="0" w:line="259" w:lineRule="auto"/>
            </w:pPr>
            <w:r w:rsidRPr="009D3BB3">
              <w:rPr>
                <w:rStyle w:val="Hervorhebung"/>
                <w:i w:val="0"/>
                <w:iCs w:val="0"/>
              </w:rPr>
              <w:t>t</w:t>
            </w:r>
            <w:r w:rsidRPr="009D3BB3">
              <w:rPr>
                <w:vertAlign w:val="subscript"/>
              </w:rPr>
              <w:t>g</w:t>
            </w:r>
            <w:r w:rsidRPr="009D3BB3">
              <w:t xml:space="preserve"> = 0,6 °C + 0,01 · |</w:t>
            </w:r>
            <w:r w:rsidRPr="009D3BB3">
              <w:rPr>
                <w:rStyle w:val="Hervorhebung"/>
              </w:rPr>
              <w:t>t</w:t>
            </w:r>
            <w:r w:rsidRPr="009D3BB3">
              <w:t>|</w:t>
            </w:r>
          </w:p>
        </w:tc>
      </w:tr>
    </w:tbl>
    <w:p w14:paraId="1AB0BC0B" w14:textId="2E8141E1" w:rsidR="00134DC6" w:rsidRDefault="00134DC6" w:rsidP="00134DC6">
      <w:pPr>
        <w:suppressAutoHyphens w:val="0"/>
        <w:spacing w:after="0" w:line="259" w:lineRule="auto"/>
      </w:pPr>
    </w:p>
    <w:p w14:paraId="1E161925" w14:textId="51779D98" w:rsidR="000D5B35" w:rsidRDefault="000D5B35" w:rsidP="000D5B35">
      <w:pPr>
        <w:pStyle w:val="Beschriftung"/>
        <w:keepNext/>
      </w:pPr>
      <w:r>
        <w:t xml:space="preserve">Tab.  </w:t>
      </w:r>
      <w:r w:rsidR="008D6E42">
        <w:fldChar w:fldCharType="begin"/>
      </w:r>
      <w:r w:rsidR="008D6E42">
        <w:instrText xml:space="preserve"> SEQ Tab._ \* ARABIC </w:instrText>
      </w:r>
      <w:r w:rsidR="008D6E42">
        <w:fldChar w:fldCharType="separate"/>
      </w:r>
      <w:r w:rsidR="00B4490F">
        <w:rPr>
          <w:noProof/>
        </w:rPr>
        <w:t>7</w:t>
      </w:r>
      <w:r w:rsidR="008D6E42">
        <w:rPr>
          <w:noProof/>
        </w:rPr>
        <w:fldChar w:fldCharType="end"/>
      </w:r>
      <w:r>
        <w:t xml:space="preserve">: </w:t>
      </w:r>
      <w:r w:rsidRPr="00A11E26">
        <w:t>Typische Genauigkeitsklassen für Volumenmessgeräte:</w:t>
      </w:r>
    </w:p>
    <w:tbl>
      <w:tblPr>
        <w:tblStyle w:val="Tabellenraster"/>
        <w:tblW w:w="9067" w:type="dxa"/>
        <w:tblInd w:w="-5" w:type="dxa"/>
        <w:tblLook w:val="04A0" w:firstRow="1" w:lastRow="0" w:firstColumn="1" w:lastColumn="0" w:noHBand="0" w:noVBand="1"/>
      </w:tblPr>
      <w:tblGrid>
        <w:gridCol w:w="1843"/>
        <w:gridCol w:w="7224"/>
      </w:tblGrid>
      <w:tr w:rsidR="004859B4" w14:paraId="53DACFE1" w14:textId="77777777" w:rsidTr="000D5B35">
        <w:trPr>
          <w:trHeight w:val="180"/>
        </w:trPr>
        <w:tc>
          <w:tcPr>
            <w:tcW w:w="1843" w:type="dxa"/>
            <w:vAlign w:val="center"/>
          </w:tcPr>
          <w:p w14:paraId="69B3CCF4" w14:textId="77777777" w:rsidR="004859B4" w:rsidRPr="00671BDF" w:rsidRDefault="004859B4" w:rsidP="007F45A8">
            <w:pPr>
              <w:spacing w:after="0" w:line="259" w:lineRule="auto"/>
              <w:jc w:val="center"/>
            </w:pPr>
            <w:r w:rsidRPr="00671BDF">
              <w:t>Klasse A</w:t>
            </w:r>
            <w:r>
              <w:t>S</w:t>
            </w:r>
          </w:p>
        </w:tc>
        <w:tc>
          <w:tcPr>
            <w:tcW w:w="7224" w:type="dxa"/>
          </w:tcPr>
          <w:p w14:paraId="650A3687" w14:textId="7269F258" w:rsidR="004859B4" w:rsidRPr="00671BDF" w:rsidRDefault="00562B49" w:rsidP="00F44028">
            <w:pPr>
              <w:spacing w:after="0" w:line="259" w:lineRule="auto"/>
            </w:pPr>
            <w:r>
              <w:t xml:space="preserve">Bezeichnet die Genauigkeitsklasse A die einen </w:t>
            </w:r>
            <w:r w:rsidR="00AB117C">
              <w:t xml:space="preserve">Schnellablauf S besitzen und </w:t>
            </w:r>
            <w:r w:rsidR="001E5593">
              <w:t xml:space="preserve">kürze </w:t>
            </w:r>
            <w:r w:rsidR="00AB117C">
              <w:t>Wartezeit für Pipetten</w:t>
            </w:r>
            <w:r w:rsidR="008018DD">
              <w:t>/Büretten</w:t>
            </w:r>
            <w:r w:rsidR="001E5593">
              <w:t xml:space="preserve"> beschreibt</w:t>
            </w:r>
          </w:p>
        </w:tc>
      </w:tr>
      <w:tr w:rsidR="004859B4" w14:paraId="59D6887C" w14:textId="77777777" w:rsidTr="000D5B35">
        <w:trPr>
          <w:trHeight w:val="177"/>
        </w:trPr>
        <w:tc>
          <w:tcPr>
            <w:tcW w:w="1843" w:type="dxa"/>
            <w:vAlign w:val="center"/>
          </w:tcPr>
          <w:p w14:paraId="414510AA" w14:textId="77777777" w:rsidR="004859B4" w:rsidRPr="00671BDF" w:rsidRDefault="004859B4" w:rsidP="007F45A8">
            <w:pPr>
              <w:spacing w:after="0" w:line="259" w:lineRule="auto"/>
              <w:jc w:val="center"/>
            </w:pPr>
            <w:r w:rsidRPr="00671BDF">
              <w:t>Klasse A</w:t>
            </w:r>
          </w:p>
        </w:tc>
        <w:tc>
          <w:tcPr>
            <w:tcW w:w="7224" w:type="dxa"/>
          </w:tcPr>
          <w:p w14:paraId="37ABEE02" w14:textId="02F13C8D" w:rsidR="004859B4" w:rsidRPr="00671BDF" w:rsidRDefault="00562B49" w:rsidP="00F44028">
            <w:pPr>
              <w:spacing w:after="0" w:line="259" w:lineRule="auto"/>
            </w:pPr>
            <w:r>
              <w:t>Genauste Klasse der</w:t>
            </w:r>
            <w:r w:rsidR="007A1890">
              <w:t xml:space="preserve"> </w:t>
            </w:r>
            <w:r>
              <w:t>Volumenmessgeräte</w:t>
            </w:r>
          </w:p>
        </w:tc>
      </w:tr>
      <w:tr w:rsidR="004859B4" w14:paraId="254E9C18" w14:textId="77777777" w:rsidTr="000D5B35">
        <w:trPr>
          <w:trHeight w:val="177"/>
        </w:trPr>
        <w:tc>
          <w:tcPr>
            <w:tcW w:w="1843" w:type="dxa"/>
            <w:vAlign w:val="center"/>
          </w:tcPr>
          <w:p w14:paraId="189BB89E" w14:textId="77777777" w:rsidR="004859B4" w:rsidRPr="009D3BB3" w:rsidRDefault="004859B4" w:rsidP="007F45A8">
            <w:pPr>
              <w:spacing w:after="0" w:line="259" w:lineRule="auto"/>
              <w:jc w:val="center"/>
            </w:pPr>
            <w:r>
              <w:t>Klasse B</w:t>
            </w:r>
          </w:p>
        </w:tc>
        <w:tc>
          <w:tcPr>
            <w:tcW w:w="7224" w:type="dxa"/>
          </w:tcPr>
          <w:p w14:paraId="0464AD07" w14:textId="6EFF005D" w:rsidR="004859B4" w:rsidRPr="009D3BB3" w:rsidRDefault="00D41F8C" w:rsidP="00F44028">
            <w:pPr>
              <w:spacing w:after="0" w:line="259" w:lineRule="auto"/>
            </w:pPr>
            <w:r>
              <w:t>Bezeichnet eine Fehlergrenze, die das 2-fache der Klasse A beträgt</w:t>
            </w:r>
          </w:p>
        </w:tc>
      </w:tr>
    </w:tbl>
    <w:p w14:paraId="1890DC42" w14:textId="77777777" w:rsidR="00E003EB" w:rsidRDefault="001C1975" w:rsidP="0076528C">
      <w:pPr>
        <w:suppressAutoHyphens w:val="0"/>
        <w:spacing w:before="240" w:after="160" w:line="259" w:lineRule="auto"/>
      </w:pPr>
      <w:r>
        <w:t xml:space="preserve">Ansonsten für </w:t>
      </w:r>
      <w:r w:rsidR="008E1168">
        <w:t>weitere</w:t>
      </w:r>
      <w:r>
        <w:t xml:space="preserve"> Informationen sollten die entsprechenden Normen</w:t>
      </w:r>
      <w:r w:rsidR="008E1168">
        <w:t xml:space="preserve"> der Messtechnik DIN 1319, DIN EN 60051 hinzugezogen werden.</w:t>
      </w:r>
    </w:p>
    <w:p w14:paraId="713C3224" w14:textId="701B0C69" w:rsidR="00FF49E3" w:rsidRPr="00712C4D" w:rsidRDefault="00134DC6" w:rsidP="0076528C">
      <w:pPr>
        <w:suppressAutoHyphens w:val="0"/>
        <w:spacing w:before="240" w:after="160" w:line="259" w:lineRule="auto"/>
      </w:pPr>
      <w:r>
        <w:t xml:space="preserve">Zusammenfassend sollte man immer im Blick haben </w:t>
      </w:r>
      <w:r w:rsidR="008A3E6E">
        <w:t>welche Genauigkeitsanforderungen die jeweiligen Messungen haben</w:t>
      </w:r>
      <w:r w:rsidR="00A03712">
        <w:t xml:space="preserve"> und </w:t>
      </w:r>
      <w:r w:rsidR="002E3FD2">
        <w:t>inwiefern</w:t>
      </w:r>
      <w:r w:rsidR="00A03712">
        <w:t xml:space="preserve"> diese für die </w:t>
      </w:r>
      <w:r w:rsidR="00847414">
        <w:br/>
      </w:r>
      <w:r w:rsidR="00A03712">
        <w:t>Fehlerbetrachtung von Belangen sein können.</w:t>
      </w:r>
      <w:r w:rsidR="00FF49E3">
        <w:br w:type="page"/>
      </w:r>
    </w:p>
    <w:p w14:paraId="69C9E06A" w14:textId="22A91C77" w:rsidR="00BE49AC" w:rsidRDefault="00BE49AC" w:rsidP="00BE49AC">
      <w:pPr>
        <w:pStyle w:val="berschrift2"/>
      </w:pPr>
      <w:bookmarkStart w:id="70" w:name="_Toc68534545"/>
      <w:r>
        <w:lastRenderedPageBreak/>
        <w:t xml:space="preserve">Vertrauenswürdigkeit </w:t>
      </w:r>
      <w:r w:rsidR="00CA1967">
        <w:t>verschiedener Messungen</w:t>
      </w:r>
      <w:bookmarkEnd w:id="70"/>
    </w:p>
    <w:p w14:paraId="13C1F161" w14:textId="3BB0D6AE" w:rsidR="00B60D83" w:rsidRPr="00B60D83" w:rsidRDefault="00B60D83" w:rsidP="00B60D83">
      <w:pPr>
        <w:rPr>
          <w:color w:val="FF0000"/>
        </w:rPr>
      </w:pPr>
      <w:r>
        <w:rPr>
          <w:color w:val="FF0000"/>
        </w:rPr>
        <w:t>Fragwürdige Ausarbeitung</w:t>
      </w:r>
      <w:r w:rsidR="009C21BD">
        <w:rPr>
          <w:color w:val="FF0000"/>
        </w:rPr>
        <w:t>, sehr subjektiv</w:t>
      </w:r>
    </w:p>
    <w:tbl>
      <w:tblPr>
        <w:tblStyle w:val="LatexTabelle"/>
        <w:tblW w:w="9308" w:type="dxa"/>
        <w:tblLook w:val="04A0" w:firstRow="1" w:lastRow="0" w:firstColumn="1" w:lastColumn="0" w:noHBand="0" w:noVBand="1"/>
      </w:tblPr>
      <w:tblGrid>
        <w:gridCol w:w="3130"/>
        <w:gridCol w:w="2115"/>
        <w:gridCol w:w="4063"/>
      </w:tblGrid>
      <w:tr w:rsidR="00597096" w14:paraId="547673B9" w14:textId="274079C0" w:rsidTr="003C76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30" w:type="dxa"/>
            <w:shd w:val="clear" w:color="auto" w:fill="D0CECE" w:themeFill="background2" w:themeFillShade="E6"/>
          </w:tcPr>
          <w:p w14:paraId="5563E3CD" w14:textId="6B537AD3" w:rsidR="00597096" w:rsidRPr="00AE2C44" w:rsidRDefault="00597096" w:rsidP="00A35FFE">
            <w:pPr>
              <w:pStyle w:val="Tabelleberschrift"/>
              <w:jc w:val="left"/>
              <w:rPr>
                <w:b/>
                <w:bCs w:val="0"/>
                <w:sz w:val="22"/>
                <w:szCs w:val="22"/>
              </w:rPr>
            </w:pPr>
            <w:r w:rsidRPr="00AE2C44">
              <w:rPr>
                <w:b/>
                <w:bCs w:val="0"/>
                <w:sz w:val="22"/>
                <w:szCs w:val="22"/>
              </w:rPr>
              <w:t>Größe</w:t>
            </w:r>
          </w:p>
        </w:tc>
        <w:tc>
          <w:tcPr>
            <w:tcW w:w="2115" w:type="dxa"/>
            <w:shd w:val="clear" w:color="auto" w:fill="D0CECE" w:themeFill="background2" w:themeFillShade="E6"/>
          </w:tcPr>
          <w:p w14:paraId="1CD5E31C" w14:textId="4D121219" w:rsidR="00597096" w:rsidRPr="00AE2C44" w:rsidRDefault="00597096" w:rsidP="00A35FFE">
            <w:pPr>
              <w:pStyle w:val="Tabelleberschrift"/>
              <w:jc w:val="left"/>
              <w:cnfStyle w:val="100000000000" w:firstRow="1" w:lastRow="0" w:firstColumn="0" w:lastColumn="0" w:oddVBand="0" w:evenVBand="0" w:oddHBand="0" w:evenHBand="0" w:firstRowFirstColumn="0" w:firstRowLastColumn="0" w:lastRowFirstColumn="0" w:lastRowLastColumn="0"/>
              <w:rPr>
                <w:b/>
                <w:bCs w:val="0"/>
                <w:sz w:val="22"/>
                <w:szCs w:val="22"/>
              </w:rPr>
            </w:pPr>
            <w:r>
              <w:rPr>
                <w:b/>
                <w:bCs w:val="0"/>
                <w:sz w:val="22"/>
                <w:szCs w:val="22"/>
              </w:rPr>
              <w:t>Fehleranfälligkeit</w:t>
            </w:r>
          </w:p>
        </w:tc>
        <w:tc>
          <w:tcPr>
            <w:tcW w:w="4063" w:type="dxa"/>
            <w:shd w:val="clear" w:color="auto" w:fill="D0CECE" w:themeFill="background2" w:themeFillShade="E6"/>
          </w:tcPr>
          <w:p w14:paraId="6F8B9509" w14:textId="69FBD1CE" w:rsidR="00597096" w:rsidRDefault="00341C57" w:rsidP="00A35FFE">
            <w:pPr>
              <w:pStyle w:val="Tabelleberschrift"/>
              <w:jc w:val="left"/>
              <w:cnfStyle w:val="100000000000" w:firstRow="1" w:lastRow="0" w:firstColumn="0" w:lastColumn="0" w:oddVBand="0" w:evenVBand="0" w:oddHBand="0" w:evenHBand="0" w:firstRowFirstColumn="0" w:firstRowLastColumn="0" w:lastRowFirstColumn="0" w:lastRowLastColumn="0"/>
              <w:rPr>
                <w:b/>
                <w:bCs w:val="0"/>
                <w:sz w:val="22"/>
                <w:szCs w:val="22"/>
              </w:rPr>
            </w:pPr>
            <w:r>
              <w:rPr>
                <w:b/>
                <w:bCs w:val="0"/>
                <w:sz w:val="22"/>
                <w:szCs w:val="22"/>
              </w:rPr>
              <w:t>Fehlerquellen</w:t>
            </w:r>
          </w:p>
        </w:tc>
      </w:tr>
      <w:tr w:rsidR="00597096" w14:paraId="27B2B885" w14:textId="303BFBC4" w:rsidTr="003C7654">
        <w:tc>
          <w:tcPr>
            <w:cnfStyle w:val="001000000000" w:firstRow="0" w:lastRow="0" w:firstColumn="1" w:lastColumn="0" w:oddVBand="0" w:evenVBand="0" w:oddHBand="0" w:evenHBand="0" w:firstRowFirstColumn="0" w:firstRowLastColumn="0" w:lastRowFirstColumn="0" w:lastRowLastColumn="0"/>
            <w:tcW w:w="3130" w:type="dxa"/>
          </w:tcPr>
          <w:p w14:paraId="0D2C405C" w14:textId="2A49CDFA" w:rsidR="00597096" w:rsidRDefault="00597096" w:rsidP="00A93AE0">
            <w:pPr>
              <w:pStyle w:val="TabelleText"/>
            </w:pPr>
            <w:r>
              <w:t>Masse</w:t>
            </w:r>
          </w:p>
        </w:tc>
        <w:tc>
          <w:tcPr>
            <w:tcW w:w="2115" w:type="dxa"/>
          </w:tcPr>
          <w:p w14:paraId="75ADCD87" w14:textId="53D44ACA" w:rsidR="00597096" w:rsidRDefault="00597096" w:rsidP="00A93AE0">
            <w:pPr>
              <w:pStyle w:val="TabelleText"/>
              <w:cnfStyle w:val="000000000000" w:firstRow="0" w:lastRow="0" w:firstColumn="0" w:lastColumn="0" w:oddVBand="0" w:evenVBand="0" w:oddHBand="0" w:evenHBand="0" w:firstRowFirstColumn="0" w:firstRowLastColumn="0" w:lastRowFirstColumn="0" w:lastRowLastColumn="0"/>
            </w:pPr>
            <w:r>
              <w:t>Niedrig</w:t>
            </w:r>
          </w:p>
        </w:tc>
        <w:tc>
          <w:tcPr>
            <w:tcW w:w="4063" w:type="dxa"/>
          </w:tcPr>
          <w:p w14:paraId="7A9A895A" w14:textId="77777777" w:rsidR="00597096" w:rsidRDefault="00341C57" w:rsidP="00A93AE0">
            <w:pPr>
              <w:pStyle w:val="TabelleText"/>
              <w:numPr>
                <w:ilvl w:val="0"/>
                <w:numId w:val="22"/>
              </w:numPr>
              <w:ind w:left="140" w:hanging="140"/>
              <w:jc w:val="left"/>
              <w:cnfStyle w:val="000000000000" w:firstRow="0" w:lastRow="0" w:firstColumn="0" w:lastColumn="0" w:oddVBand="0" w:evenVBand="0" w:oddHBand="0" w:evenHBand="0" w:firstRowFirstColumn="0" w:firstRowLastColumn="0" w:lastRowFirstColumn="0" w:lastRowLastColumn="0"/>
            </w:pPr>
            <w:r>
              <w:t>Schlechte Ausrichtung der Waage</w:t>
            </w:r>
          </w:p>
          <w:p w14:paraId="62351391" w14:textId="5E584F86" w:rsidR="00840D3B" w:rsidRDefault="00F6425B" w:rsidP="00840D3B">
            <w:pPr>
              <w:pStyle w:val="TabelleText"/>
              <w:numPr>
                <w:ilvl w:val="0"/>
                <w:numId w:val="22"/>
              </w:numPr>
              <w:ind w:left="140" w:hanging="140"/>
              <w:jc w:val="left"/>
              <w:cnfStyle w:val="000000000000" w:firstRow="0" w:lastRow="0" w:firstColumn="0" w:lastColumn="0" w:oddVBand="0" w:evenVBand="0" w:oddHBand="0" w:evenHBand="0" w:firstRowFirstColumn="0" w:firstRowLastColumn="0" w:lastRowFirstColumn="0" w:lastRowLastColumn="0"/>
            </w:pPr>
            <w:r>
              <w:t xml:space="preserve">Zu </w:t>
            </w:r>
            <w:r w:rsidR="00E003C0">
              <w:t xml:space="preserve">großer/kleiner </w:t>
            </w:r>
            <w:r w:rsidR="00341C57">
              <w:t>Messbereich</w:t>
            </w:r>
          </w:p>
          <w:p w14:paraId="722AD53B" w14:textId="19919FED" w:rsidR="00840D3B" w:rsidRDefault="00840D3B" w:rsidP="00840D3B">
            <w:pPr>
              <w:pStyle w:val="TabelleText"/>
              <w:ind w:left="140"/>
              <w:jc w:val="left"/>
              <w:cnfStyle w:val="000000000000" w:firstRow="0" w:lastRow="0" w:firstColumn="0" w:lastColumn="0" w:oddVBand="0" w:evenVBand="0" w:oddHBand="0" w:evenHBand="0" w:firstRowFirstColumn="0" w:firstRowLastColumn="0" w:lastRowFirstColumn="0" w:lastRowLastColumn="0"/>
            </w:pPr>
            <w:r>
              <w:sym w:font="Wingdings" w:char="F0E0"/>
            </w:r>
            <w:r>
              <w:t xml:space="preserve"> Art der Waage</w:t>
            </w:r>
          </w:p>
          <w:p w14:paraId="02B1151A" w14:textId="6619CEC8" w:rsidR="00840D3B" w:rsidRDefault="00840D3B" w:rsidP="00840D3B">
            <w:pPr>
              <w:pStyle w:val="TabelleText"/>
              <w:ind w:left="140"/>
              <w:jc w:val="left"/>
              <w:cnfStyle w:val="000000000000" w:firstRow="0" w:lastRow="0" w:firstColumn="0" w:lastColumn="0" w:oddVBand="0" w:evenVBand="0" w:oddHBand="0" w:evenHBand="0" w:firstRowFirstColumn="0" w:firstRowLastColumn="0" w:lastRowFirstColumn="0" w:lastRowLastColumn="0"/>
            </w:pPr>
            <w:r>
              <w:sym w:font="Wingdings" w:char="F0E0"/>
            </w:r>
            <w:r>
              <w:t xml:space="preserve"> Auflösung</w:t>
            </w:r>
          </w:p>
          <w:p w14:paraId="08366B31" w14:textId="37DE4FF3" w:rsidR="009162E1" w:rsidRDefault="009162E1" w:rsidP="00A93AE0">
            <w:pPr>
              <w:pStyle w:val="TabelleText"/>
              <w:numPr>
                <w:ilvl w:val="0"/>
                <w:numId w:val="22"/>
              </w:numPr>
              <w:ind w:left="140" w:hanging="140"/>
              <w:jc w:val="left"/>
              <w:cnfStyle w:val="000000000000" w:firstRow="0" w:lastRow="0" w:firstColumn="0" w:lastColumn="0" w:oddVBand="0" w:evenVBand="0" w:oddHBand="0" w:evenHBand="0" w:firstRowFirstColumn="0" w:firstRowLastColumn="0" w:lastRowFirstColumn="0" w:lastRowLastColumn="0"/>
            </w:pPr>
            <w:r>
              <w:t>Tarieren der Waage nicht beachtet</w:t>
            </w:r>
          </w:p>
        </w:tc>
      </w:tr>
      <w:tr w:rsidR="00597096" w14:paraId="7966D463" w14:textId="501C0455" w:rsidTr="003C7654">
        <w:tc>
          <w:tcPr>
            <w:cnfStyle w:val="001000000000" w:firstRow="0" w:lastRow="0" w:firstColumn="1" w:lastColumn="0" w:oddVBand="0" w:evenVBand="0" w:oddHBand="0" w:evenHBand="0" w:firstRowFirstColumn="0" w:firstRowLastColumn="0" w:lastRowFirstColumn="0" w:lastRowLastColumn="0"/>
            <w:tcW w:w="3130" w:type="dxa"/>
          </w:tcPr>
          <w:p w14:paraId="0E5D7F31" w14:textId="6D6BA721" w:rsidR="00597096" w:rsidRDefault="00597096" w:rsidP="00A93AE0">
            <w:pPr>
              <w:pStyle w:val="TabelleText"/>
            </w:pPr>
            <w:r>
              <w:t>Geometrie</w:t>
            </w:r>
          </w:p>
        </w:tc>
        <w:tc>
          <w:tcPr>
            <w:tcW w:w="2115" w:type="dxa"/>
          </w:tcPr>
          <w:p w14:paraId="33E5291C" w14:textId="3FC5EAFF" w:rsidR="00597096" w:rsidRDefault="00597096" w:rsidP="00A93AE0">
            <w:pPr>
              <w:pStyle w:val="TabelleText"/>
              <w:cnfStyle w:val="000000000000" w:firstRow="0" w:lastRow="0" w:firstColumn="0" w:lastColumn="0" w:oddVBand="0" w:evenVBand="0" w:oddHBand="0" w:evenHBand="0" w:firstRowFirstColumn="0" w:firstRowLastColumn="0" w:lastRowFirstColumn="0" w:lastRowLastColumn="0"/>
            </w:pPr>
            <w:r>
              <w:t>Niedrig</w:t>
            </w:r>
          </w:p>
        </w:tc>
        <w:tc>
          <w:tcPr>
            <w:tcW w:w="4063" w:type="dxa"/>
          </w:tcPr>
          <w:p w14:paraId="5DDF022D" w14:textId="6A8B30DC" w:rsidR="00597096" w:rsidRDefault="00E003C0" w:rsidP="009162E1">
            <w:pPr>
              <w:pStyle w:val="TabelleText"/>
              <w:numPr>
                <w:ilvl w:val="0"/>
                <w:numId w:val="22"/>
              </w:numPr>
              <w:ind w:left="140" w:hanging="140"/>
              <w:jc w:val="left"/>
              <w:cnfStyle w:val="000000000000" w:firstRow="0" w:lastRow="0" w:firstColumn="0" w:lastColumn="0" w:oddVBand="0" w:evenVBand="0" w:oddHBand="0" w:evenHBand="0" w:firstRowFirstColumn="0" w:firstRowLastColumn="0" w:lastRowFirstColumn="0" w:lastRowLastColumn="0"/>
            </w:pPr>
            <w:r>
              <w:t xml:space="preserve">großer/kleiner </w:t>
            </w:r>
            <w:r w:rsidR="009162E1">
              <w:t>Messbereich</w:t>
            </w:r>
          </w:p>
        </w:tc>
      </w:tr>
      <w:tr w:rsidR="00597096" w14:paraId="7F139B46" w14:textId="69947A14" w:rsidTr="003C7654">
        <w:tc>
          <w:tcPr>
            <w:cnfStyle w:val="001000000000" w:firstRow="0" w:lastRow="0" w:firstColumn="1" w:lastColumn="0" w:oddVBand="0" w:evenVBand="0" w:oddHBand="0" w:evenHBand="0" w:firstRowFirstColumn="0" w:firstRowLastColumn="0" w:lastRowFirstColumn="0" w:lastRowLastColumn="0"/>
            <w:tcW w:w="3130" w:type="dxa"/>
          </w:tcPr>
          <w:p w14:paraId="78EEC329" w14:textId="55F78331" w:rsidR="00597096" w:rsidRDefault="00597096" w:rsidP="00A93AE0">
            <w:pPr>
              <w:pStyle w:val="TabelleText"/>
            </w:pPr>
            <w:r>
              <w:t>Volumen</w:t>
            </w:r>
          </w:p>
        </w:tc>
        <w:tc>
          <w:tcPr>
            <w:tcW w:w="2115" w:type="dxa"/>
          </w:tcPr>
          <w:p w14:paraId="7AC1FCFE" w14:textId="148FD7F8" w:rsidR="00597096" w:rsidRDefault="00247090" w:rsidP="00A93AE0">
            <w:pPr>
              <w:pStyle w:val="TabelleText"/>
              <w:cnfStyle w:val="000000000000" w:firstRow="0" w:lastRow="0" w:firstColumn="0" w:lastColumn="0" w:oddVBand="0" w:evenVBand="0" w:oddHBand="0" w:evenHBand="0" w:firstRowFirstColumn="0" w:firstRowLastColumn="0" w:lastRowFirstColumn="0" w:lastRowLastColumn="0"/>
            </w:pPr>
            <w:r>
              <w:t>Niedrig</w:t>
            </w:r>
            <w:r w:rsidR="00A078BE">
              <w:t xml:space="preserve"> bis Mittel</w:t>
            </w:r>
          </w:p>
        </w:tc>
        <w:tc>
          <w:tcPr>
            <w:tcW w:w="4063" w:type="dxa"/>
          </w:tcPr>
          <w:p w14:paraId="2BE23EE1" w14:textId="6D7A2662" w:rsidR="00393E79" w:rsidRDefault="00393E79" w:rsidP="00A078BE">
            <w:pPr>
              <w:pStyle w:val="TabelleText"/>
              <w:numPr>
                <w:ilvl w:val="0"/>
                <w:numId w:val="22"/>
              </w:numPr>
              <w:ind w:left="229" w:hanging="229"/>
              <w:jc w:val="left"/>
              <w:cnfStyle w:val="000000000000" w:firstRow="0" w:lastRow="0" w:firstColumn="0" w:lastColumn="0" w:oddVBand="0" w:evenVBand="0" w:oddHBand="0" w:evenHBand="0" w:firstRowFirstColumn="0" w:firstRowLastColumn="0" w:lastRowFirstColumn="0" w:lastRowLastColumn="0"/>
            </w:pPr>
            <w:r>
              <w:t>Auswahl des Volumenmessgerätes</w:t>
            </w:r>
            <w:r>
              <w:br/>
            </w:r>
            <w:r>
              <w:sym w:font="Wingdings" w:char="F0E0"/>
            </w:r>
            <w:r>
              <w:t xml:space="preserve"> </w:t>
            </w:r>
            <w:r w:rsidR="00714084">
              <w:t>Genauigkeitsklasse</w:t>
            </w:r>
            <w:r>
              <w:t xml:space="preserve"> beachten</w:t>
            </w:r>
            <w:r w:rsidR="00A078BE">
              <w:t>!</w:t>
            </w:r>
          </w:p>
          <w:p w14:paraId="001C2EDB" w14:textId="2DCE5B71" w:rsidR="00393E79" w:rsidRDefault="005D16D7" w:rsidP="00393E79">
            <w:pPr>
              <w:pStyle w:val="TabelleText"/>
              <w:numPr>
                <w:ilvl w:val="0"/>
                <w:numId w:val="22"/>
              </w:numPr>
              <w:ind w:left="229" w:hanging="229"/>
              <w:jc w:val="left"/>
              <w:cnfStyle w:val="000000000000" w:firstRow="0" w:lastRow="0" w:firstColumn="0" w:lastColumn="0" w:oddVBand="0" w:evenVBand="0" w:oddHBand="0" w:evenHBand="0" w:firstRowFirstColumn="0" w:firstRowLastColumn="0" w:lastRowFirstColumn="0" w:lastRowLastColumn="0"/>
            </w:pPr>
            <w:r w:rsidRPr="005D16D7">
              <w:t>Parallaxenfehler</w:t>
            </w:r>
          </w:p>
        </w:tc>
      </w:tr>
      <w:tr w:rsidR="00597096" w14:paraId="0DE0E081" w14:textId="488FE3A7" w:rsidTr="003C7654">
        <w:tc>
          <w:tcPr>
            <w:cnfStyle w:val="001000000000" w:firstRow="0" w:lastRow="0" w:firstColumn="1" w:lastColumn="0" w:oddVBand="0" w:evenVBand="0" w:oddHBand="0" w:evenHBand="0" w:firstRowFirstColumn="0" w:firstRowLastColumn="0" w:lastRowFirstColumn="0" w:lastRowLastColumn="0"/>
            <w:tcW w:w="3130" w:type="dxa"/>
          </w:tcPr>
          <w:p w14:paraId="2E38C823" w14:textId="0BE8CD7C" w:rsidR="00597096" w:rsidRDefault="00597096" w:rsidP="00A93AE0">
            <w:pPr>
              <w:pStyle w:val="TabelleText"/>
            </w:pPr>
            <w:r>
              <w:t>Druck</w:t>
            </w:r>
          </w:p>
        </w:tc>
        <w:tc>
          <w:tcPr>
            <w:tcW w:w="2115" w:type="dxa"/>
          </w:tcPr>
          <w:p w14:paraId="5362BC5B" w14:textId="261776D7" w:rsidR="00597096" w:rsidRDefault="001C4CD8" w:rsidP="00A93AE0">
            <w:pPr>
              <w:pStyle w:val="TabelleText"/>
              <w:cnfStyle w:val="000000000000" w:firstRow="0" w:lastRow="0" w:firstColumn="0" w:lastColumn="0" w:oddVBand="0" w:evenVBand="0" w:oddHBand="0" w:evenHBand="0" w:firstRowFirstColumn="0" w:firstRowLastColumn="0" w:lastRowFirstColumn="0" w:lastRowLastColumn="0"/>
            </w:pPr>
            <w:r>
              <w:t>Mittel</w:t>
            </w:r>
          </w:p>
        </w:tc>
        <w:tc>
          <w:tcPr>
            <w:tcW w:w="4063" w:type="dxa"/>
          </w:tcPr>
          <w:p w14:paraId="536FF315" w14:textId="708027BA" w:rsidR="00597096" w:rsidRDefault="00290DF7" w:rsidP="00290DF7">
            <w:pPr>
              <w:pStyle w:val="TabelleText"/>
              <w:numPr>
                <w:ilvl w:val="0"/>
                <w:numId w:val="22"/>
              </w:numPr>
              <w:ind w:left="184" w:hanging="142"/>
              <w:jc w:val="left"/>
              <w:cnfStyle w:val="000000000000" w:firstRow="0" w:lastRow="0" w:firstColumn="0" w:lastColumn="0" w:oddVBand="0" w:evenVBand="0" w:oddHBand="0" w:evenHBand="0" w:firstRowFirstColumn="0" w:firstRowLastColumn="0" w:lastRowFirstColumn="0" w:lastRowLastColumn="0"/>
            </w:pPr>
            <w:r>
              <w:t>Auswahl des Druckmessgerätes</w:t>
            </w:r>
            <w:r>
              <w:br/>
            </w:r>
            <w:r>
              <w:sym w:font="Wingdings" w:char="F0E0"/>
            </w:r>
            <w:r>
              <w:t xml:space="preserve"> </w:t>
            </w:r>
            <w:r w:rsidR="00714084">
              <w:t xml:space="preserve">Genauigkeitsklasse </w:t>
            </w:r>
            <w:r>
              <w:t>beachten!</w:t>
            </w:r>
          </w:p>
          <w:p w14:paraId="4DC6C2E0" w14:textId="77777777" w:rsidR="00AA0E7E" w:rsidRDefault="00CF1647" w:rsidP="00EC0E41">
            <w:pPr>
              <w:pStyle w:val="TabelleText"/>
              <w:numPr>
                <w:ilvl w:val="0"/>
                <w:numId w:val="22"/>
              </w:numPr>
              <w:ind w:left="184" w:hanging="142"/>
              <w:jc w:val="left"/>
              <w:cnfStyle w:val="000000000000" w:firstRow="0" w:lastRow="0" w:firstColumn="0" w:lastColumn="0" w:oddVBand="0" w:evenVBand="0" w:oddHBand="0" w:evenHBand="0" w:firstRowFirstColumn="0" w:firstRowLastColumn="0" w:lastRowFirstColumn="0" w:lastRowLastColumn="0"/>
            </w:pPr>
            <w:r>
              <w:t>Zu großer/kleiner</w:t>
            </w:r>
            <w:r w:rsidR="00AA0E7E">
              <w:t xml:space="preserve"> Messbereich</w:t>
            </w:r>
          </w:p>
          <w:p w14:paraId="531D5482" w14:textId="5D2EE9EF" w:rsidR="00716C74" w:rsidRDefault="00716C74" w:rsidP="00EC0E41">
            <w:pPr>
              <w:pStyle w:val="TabelleText"/>
              <w:numPr>
                <w:ilvl w:val="0"/>
                <w:numId w:val="22"/>
              </w:numPr>
              <w:ind w:left="184" w:hanging="142"/>
              <w:jc w:val="left"/>
              <w:cnfStyle w:val="000000000000" w:firstRow="0" w:lastRow="0" w:firstColumn="0" w:lastColumn="0" w:oddVBand="0" w:evenVBand="0" w:oddHBand="0" w:evenHBand="0" w:firstRowFirstColumn="0" w:firstRowLastColumn="0" w:lastRowFirstColumn="0" w:lastRowLastColumn="0"/>
            </w:pPr>
            <w:r>
              <w:t>Digital: Verzögerung der Anzeige</w:t>
            </w:r>
          </w:p>
        </w:tc>
      </w:tr>
      <w:tr w:rsidR="00EC0E41" w14:paraId="0EDCD8F5" w14:textId="1656F908" w:rsidTr="003C7654">
        <w:tc>
          <w:tcPr>
            <w:cnfStyle w:val="001000000000" w:firstRow="0" w:lastRow="0" w:firstColumn="1" w:lastColumn="0" w:oddVBand="0" w:evenVBand="0" w:oddHBand="0" w:evenHBand="0" w:firstRowFirstColumn="0" w:firstRowLastColumn="0" w:lastRowFirstColumn="0" w:lastRowLastColumn="0"/>
            <w:tcW w:w="3130" w:type="dxa"/>
          </w:tcPr>
          <w:p w14:paraId="38DC97B5" w14:textId="70B9C6D5" w:rsidR="00EC0E41" w:rsidRDefault="00EC0E41" w:rsidP="00EC0E41">
            <w:pPr>
              <w:pStyle w:val="TabelleText"/>
            </w:pPr>
            <w:r>
              <w:t>Temperatur</w:t>
            </w:r>
          </w:p>
        </w:tc>
        <w:tc>
          <w:tcPr>
            <w:tcW w:w="2115" w:type="dxa"/>
          </w:tcPr>
          <w:p w14:paraId="01B4C456" w14:textId="1428F5D7" w:rsidR="00EC0E41" w:rsidRDefault="00EC0E41" w:rsidP="00EC0E41">
            <w:pPr>
              <w:pStyle w:val="TabelleText"/>
              <w:cnfStyle w:val="000000000000" w:firstRow="0" w:lastRow="0" w:firstColumn="0" w:lastColumn="0" w:oddVBand="0" w:evenVBand="0" w:oddHBand="0" w:evenHBand="0" w:firstRowFirstColumn="0" w:firstRowLastColumn="0" w:lastRowFirstColumn="0" w:lastRowLastColumn="0"/>
            </w:pPr>
            <w:r>
              <w:t>Niedrig</w:t>
            </w:r>
          </w:p>
        </w:tc>
        <w:tc>
          <w:tcPr>
            <w:tcW w:w="4063" w:type="dxa"/>
          </w:tcPr>
          <w:p w14:paraId="56FA3DF6" w14:textId="77777777" w:rsidR="00EC0E41" w:rsidRDefault="00EC0E41" w:rsidP="00EC0E41">
            <w:pPr>
              <w:pStyle w:val="TabelleText"/>
              <w:numPr>
                <w:ilvl w:val="0"/>
                <w:numId w:val="22"/>
              </w:numPr>
              <w:ind w:left="175" w:hanging="142"/>
              <w:jc w:val="left"/>
              <w:cnfStyle w:val="000000000000" w:firstRow="0" w:lastRow="0" w:firstColumn="0" w:lastColumn="0" w:oddVBand="0" w:evenVBand="0" w:oddHBand="0" w:evenHBand="0" w:firstRowFirstColumn="0" w:firstRowLastColumn="0" w:lastRowFirstColumn="0" w:lastRowLastColumn="0"/>
            </w:pPr>
            <w:r>
              <w:t xml:space="preserve">Schlechte Messstelle </w:t>
            </w:r>
            <w:r>
              <w:sym w:font="Wingdings" w:char="F0E0"/>
            </w:r>
            <w:r>
              <w:t xml:space="preserve"> Hotspots</w:t>
            </w:r>
          </w:p>
          <w:p w14:paraId="2E7AF77C" w14:textId="23D46FDC" w:rsidR="006836D6" w:rsidRDefault="006836D6" w:rsidP="006836D6">
            <w:pPr>
              <w:pStyle w:val="TabelleText"/>
              <w:numPr>
                <w:ilvl w:val="0"/>
                <w:numId w:val="22"/>
              </w:numPr>
              <w:ind w:left="140" w:hanging="140"/>
              <w:jc w:val="left"/>
              <w:cnfStyle w:val="000000000000" w:firstRow="0" w:lastRow="0" w:firstColumn="0" w:lastColumn="0" w:oddVBand="0" w:evenVBand="0" w:oddHBand="0" w:evenHBand="0" w:firstRowFirstColumn="0" w:firstRowLastColumn="0" w:lastRowFirstColumn="0" w:lastRowLastColumn="0"/>
            </w:pPr>
            <w:r>
              <w:t>Zu großer/kleiner Messbereich</w:t>
            </w:r>
          </w:p>
          <w:p w14:paraId="0BA2576B" w14:textId="5CEE7266" w:rsidR="007D3940" w:rsidRDefault="007D3940" w:rsidP="007D3940">
            <w:pPr>
              <w:pStyle w:val="TabelleText"/>
              <w:ind w:left="140"/>
              <w:jc w:val="left"/>
              <w:cnfStyle w:val="000000000000" w:firstRow="0" w:lastRow="0" w:firstColumn="0" w:lastColumn="0" w:oddVBand="0" w:evenVBand="0" w:oddHBand="0" w:evenHBand="0" w:firstRowFirstColumn="0" w:firstRowLastColumn="0" w:lastRowFirstColumn="0" w:lastRowLastColumn="0"/>
            </w:pPr>
            <w:r>
              <w:sym w:font="Wingdings" w:char="F0E0"/>
            </w:r>
            <w:r>
              <w:t xml:space="preserve"> Art des Thermometers</w:t>
            </w:r>
          </w:p>
          <w:p w14:paraId="27D403CB" w14:textId="232E48DC" w:rsidR="007D3940" w:rsidRDefault="007D3940" w:rsidP="007D3940">
            <w:pPr>
              <w:pStyle w:val="TabelleText"/>
              <w:ind w:left="140"/>
              <w:jc w:val="left"/>
              <w:cnfStyle w:val="000000000000" w:firstRow="0" w:lastRow="0" w:firstColumn="0" w:lastColumn="0" w:oddVBand="0" w:evenVBand="0" w:oddHBand="0" w:evenHBand="0" w:firstRowFirstColumn="0" w:firstRowLastColumn="0" w:lastRowFirstColumn="0" w:lastRowLastColumn="0"/>
            </w:pPr>
            <w:r>
              <w:sym w:font="Wingdings" w:char="F0E0"/>
            </w:r>
            <w:r>
              <w:t xml:space="preserve"> Auflösung</w:t>
            </w:r>
          </w:p>
          <w:p w14:paraId="219C6713" w14:textId="70A8E23C" w:rsidR="00EC0E41" w:rsidRDefault="005B06E5" w:rsidP="00EC0E41">
            <w:pPr>
              <w:pStyle w:val="TabelleText"/>
              <w:numPr>
                <w:ilvl w:val="0"/>
                <w:numId w:val="22"/>
              </w:numPr>
              <w:ind w:left="175" w:hanging="142"/>
              <w:jc w:val="left"/>
              <w:cnfStyle w:val="000000000000" w:firstRow="0" w:lastRow="0" w:firstColumn="0" w:lastColumn="0" w:oddVBand="0" w:evenVBand="0" w:oddHBand="0" w:evenHBand="0" w:firstRowFirstColumn="0" w:firstRowLastColumn="0" w:lastRowFirstColumn="0" w:lastRowLastColumn="0"/>
            </w:pPr>
            <w:r>
              <w:t>Digital: Verzögerung der Anzeige</w:t>
            </w:r>
          </w:p>
        </w:tc>
      </w:tr>
      <w:tr w:rsidR="00EC0E41" w14:paraId="3DAD8606" w14:textId="11E67426" w:rsidTr="003C7654">
        <w:trPr>
          <w:trHeight w:val="198"/>
        </w:trPr>
        <w:tc>
          <w:tcPr>
            <w:cnfStyle w:val="001000000000" w:firstRow="0" w:lastRow="0" w:firstColumn="1" w:lastColumn="0" w:oddVBand="0" w:evenVBand="0" w:oddHBand="0" w:evenHBand="0" w:firstRowFirstColumn="0" w:firstRowLastColumn="0" w:lastRowFirstColumn="0" w:lastRowLastColumn="0"/>
            <w:tcW w:w="3130" w:type="dxa"/>
          </w:tcPr>
          <w:p w14:paraId="10E02A52" w14:textId="67CB67E9" w:rsidR="00EC0E41" w:rsidRDefault="00EC0E41" w:rsidP="00EC0E41">
            <w:pPr>
              <w:pStyle w:val="TabelleText"/>
            </w:pPr>
            <w:r w:rsidRPr="001143BF">
              <w:t>pH-Wer</w:t>
            </w:r>
            <w:r>
              <w:t>t</w:t>
            </w:r>
          </w:p>
        </w:tc>
        <w:tc>
          <w:tcPr>
            <w:tcW w:w="2115" w:type="dxa"/>
          </w:tcPr>
          <w:p w14:paraId="02C43EE5" w14:textId="3D9795B1" w:rsidR="00EC0E41" w:rsidRDefault="00EC0E41" w:rsidP="00EC0E41">
            <w:pPr>
              <w:pStyle w:val="TabelleText"/>
              <w:cnfStyle w:val="000000000000" w:firstRow="0" w:lastRow="0" w:firstColumn="0" w:lastColumn="0" w:oddVBand="0" w:evenVBand="0" w:oddHBand="0" w:evenHBand="0" w:firstRowFirstColumn="0" w:firstRowLastColumn="0" w:lastRowFirstColumn="0" w:lastRowLastColumn="0"/>
            </w:pPr>
            <w:r>
              <w:t>Mittel bis Hoch</w:t>
            </w:r>
          </w:p>
        </w:tc>
        <w:tc>
          <w:tcPr>
            <w:tcW w:w="4063" w:type="dxa"/>
          </w:tcPr>
          <w:p w14:paraId="0358159D" w14:textId="77777777" w:rsidR="00EC0E41" w:rsidRDefault="00EC0E41" w:rsidP="00EC0E41">
            <w:pPr>
              <w:pStyle w:val="TabelleText"/>
              <w:numPr>
                <w:ilvl w:val="0"/>
                <w:numId w:val="22"/>
              </w:numPr>
              <w:ind w:left="175" w:hanging="142"/>
              <w:jc w:val="left"/>
              <w:cnfStyle w:val="000000000000" w:firstRow="0" w:lastRow="0" w:firstColumn="0" w:lastColumn="0" w:oddVBand="0" w:evenVBand="0" w:oddHBand="0" w:evenHBand="0" w:firstRowFirstColumn="0" w:firstRowLastColumn="0" w:lastRowFirstColumn="0" w:lastRowLastColumn="0"/>
            </w:pPr>
            <w:r>
              <w:t>Elektrode ist zu alt</w:t>
            </w:r>
          </w:p>
          <w:p w14:paraId="002A52AB" w14:textId="77777777" w:rsidR="00EC0E41" w:rsidRDefault="00EC0E41" w:rsidP="00EC0E41">
            <w:pPr>
              <w:pStyle w:val="TabelleText"/>
              <w:numPr>
                <w:ilvl w:val="0"/>
                <w:numId w:val="22"/>
              </w:numPr>
              <w:ind w:left="175" w:hanging="142"/>
              <w:jc w:val="left"/>
              <w:cnfStyle w:val="000000000000" w:firstRow="0" w:lastRow="0" w:firstColumn="0" w:lastColumn="0" w:oddVBand="0" w:evenVBand="0" w:oddHBand="0" w:evenHBand="0" w:firstRowFirstColumn="0" w:firstRowLastColumn="0" w:lastRowFirstColumn="0" w:lastRowLastColumn="0"/>
            </w:pPr>
            <w:r>
              <w:t xml:space="preserve">Schlechte Messstelle </w:t>
            </w:r>
            <w:r>
              <w:br/>
            </w:r>
            <w:r>
              <w:sym w:font="Wingdings" w:char="F0E0"/>
            </w:r>
            <w:r>
              <w:t xml:space="preserve"> siehe Segregation</w:t>
            </w:r>
          </w:p>
          <w:p w14:paraId="6F76EBF3" w14:textId="77777777" w:rsidR="00EC0E41" w:rsidRDefault="00EC0E41" w:rsidP="00EC0E41">
            <w:pPr>
              <w:pStyle w:val="TabelleText"/>
              <w:numPr>
                <w:ilvl w:val="0"/>
                <w:numId w:val="22"/>
              </w:numPr>
              <w:ind w:left="175" w:hanging="142"/>
              <w:jc w:val="left"/>
              <w:cnfStyle w:val="000000000000" w:firstRow="0" w:lastRow="0" w:firstColumn="0" w:lastColumn="0" w:oddVBand="0" w:evenVBand="0" w:oddHBand="0" w:evenHBand="0" w:firstRowFirstColumn="0" w:firstRowLastColumn="0" w:lastRowFirstColumn="0" w:lastRowLastColumn="0"/>
            </w:pPr>
            <w:r>
              <w:t>Elektrode nicht vollständig in Lösung</w:t>
            </w:r>
          </w:p>
          <w:p w14:paraId="51029545" w14:textId="0F50F0FE" w:rsidR="00EC0E41" w:rsidRDefault="00EC0E41" w:rsidP="00EC0E41">
            <w:pPr>
              <w:pStyle w:val="TabelleText"/>
              <w:numPr>
                <w:ilvl w:val="0"/>
                <w:numId w:val="22"/>
              </w:numPr>
              <w:ind w:left="175" w:hanging="142"/>
              <w:jc w:val="left"/>
              <w:cnfStyle w:val="000000000000" w:firstRow="0" w:lastRow="0" w:firstColumn="0" w:lastColumn="0" w:oddVBand="0" w:evenVBand="0" w:oddHBand="0" w:evenHBand="0" w:firstRowFirstColumn="0" w:firstRowLastColumn="0" w:lastRowFirstColumn="0" w:lastRowLastColumn="0"/>
            </w:pPr>
            <w:r>
              <w:t>Falls nötig: Kappe der Elektrode öffnen</w:t>
            </w:r>
          </w:p>
        </w:tc>
      </w:tr>
      <w:tr w:rsidR="00EC0E41" w14:paraId="282BD98A" w14:textId="63F27352" w:rsidTr="003C7654">
        <w:tc>
          <w:tcPr>
            <w:cnfStyle w:val="001000000000" w:firstRow="0" w:lastRow="0" w:firstColumn="1" w:lastColumn="0" w:oddVBand="0" w:evenVBand="0" w:oddHBand="0" w:evenHBand="0" w:firstRowFirstColumn="0" w:firstRowLastColumn="0" w:lastRowFirstColumn="0" w:lastRowLastColumn="0"/>
            <w:tcW w:w="3130" w:type="dxa"/>
          </w:tcPr>
          <w:p w14:paraId="1098185E" w14:textId="647A725C" w:rsidR="00EC0E41" w:rsidRDefault="00EC0E41" w:rsidP="00EC0E41">
            <w:pPr>
              <w:pStyle w:val="TabelleText"/>
            </w:pPr>
            <w:r w:rsidRPr="001143BF">
              <w:t>elektrische Leitfähigkeit</w:t>
            </w:r>
          </w:p>
        </w:tc>
        <w:tc>
          <w:tcPr>
            <w:tcW w:w="2115" w:type="dxa"/>
          </w:tcPr>
          <w:p w14:paraId="35EB8A77" w14:textId="09F29C95" w:rsidR="00EC0E41" w:rsidRDefault="00EC0E41" w:rsidP="00EC0E41">
            <w:pPr>
              <w:pStyle w:val="TabelleText"/>
              <w:cnfStyle w:val="000000000000" w:firstRow="0" w:lastRow="0" w:firstColumn="0" w:lastColumn="0" w:oddVBand="0" w:evenVBand="0" w:oddHBand="0" w:evenHBand="0" w:firstRowFirstColumn="0" w:firstRowLastColumn="0" w:lastRowFirstColumn="0" w:lastRowLastColumn="0"/>
            </w:pPr>
            <w:r>
              <w:t>Niedrig</w:t>
            </w:r>
          </w:p>
        </w:tc>
        <w:tc>
          <w:tcPr>
            <w:tcW w:w="4063" w:type="dxa"/>
          </w:tcPr>
          <w:p w14:paraId="6E096328" w14:textId="77777777" w:rsidR="00EC0E41" w:rsidRDefault="00EC0E41" w:rsidP="00EC0E41">
            <w:pPr>
              <w:pStyle w:val="TabelleText"/>
              <w:numPr>
                <w:ilvl w:val="0"/>
                <w:numId w:val="22"/>
              </w:numPr>
              <w:ind w:left="175" w:hanging="142"/>
              <w:jc w:val="left"/>
              <w:cnfStyle w:val="000000000000" w:firstRow="0" w:lastRow="0" w:firstColumn="0" w:lastColumn="0" w:oddVBand="0" w:evenVBand="0" w:oddHBand="0" w:evenHBand="0" w:firstRowFirstColumn="0" w:firstRowLastColumn="0" w:lastRowFirstColumn="0" w:lastRowLastColumn="0"/>
            </w:pPr>
            <w:r>
              <w:t xml:space="preserve">Schlechte Messstelle </w:t>
            </w:r>
            <w:r>
              <w:br/>
            </w:r>
            <w:r>
              <w:sym w:font="Wingdings" w:char="F0E0"/>
            </w:r>
            <w:r>
              <w:t xml:space="preserve"> siehe Segregation</w:t>
            </w:r>
          </w:p>
          <w:p w14:paraId="673F0706" w14:textId="720CBF07" w:rsidR="00EC0E41" w:rsidRDefault="00EC0E41" w:rsidP="00EC0E41">
            <w:pPr>
              <w:pStyle w:val="TabelleText"/>
              <w:numPr>
                <w:ilvl w:val="0"/>
                <w:numId w:val="22"/>
              </w:numPr>
              <w:ind w:left="175" w:hanging="142"/>
              <w:jc w:val="left"/>
              <w:cnfStyle w:val="000000000000" w:firstRow="0" w:lastRow="0" w:firstColumn="0" w:lastColumn="0" w:oddVBand="0" w:evenVBand="0" w:oddHBand="0" w:evenHBand="0" w:firstRowFirstColumn="0" w:firstRowLastColumn="0" w:lastRowFirstColumn="0" w:lastRowLastColumn="0"/>
            </w:pPr>
            <w:r>
              <w:t>Elektrode nicht vollständig in Lösung</w:t>
            </w:r>
          </w:p>
        </w:tc>
      </w:tr>
      <w:tr w:rsidR="00EC0E41" w14:paraId="2094E5F1" w14:textId="52635598" w:rsidTr="003C7654">
        <w:tc>
          <w:tcPr>
            <w:cnfStyle w:val="001000000000" w:firstRow="0" w:lastRow="0" w:firstColumn="1" w:lastColumn="0" w:oddVBand="0" w:evenVBand="0" w:oddHBand="0" w:evenHBand="0" w:firstRowFirstColumn="0" w:firstRowLastColumn="0" w:lastRowFirstColumn="0" w:lastRowLastColumn="0"/>
            <w:tcW w:w="3130" w:type="dxa"/>
          </w:tcPr>
          <w:p w14:paraId="0FEDC7C9" w14:textId="19AD2D45" w:rsidR="00EC0E41" w:rsidRDefault="00EC0E41" w:rsidP="00EC0E41">
            <w:pPr>
              <w:pStyle w:val="TabelleText"/>
            </w:pPr>
            <w:r>
              <w:t>Volumenstrom</w:t>
            </w:r>
          </w:p>
        </w:tc>
        <w:tc>
          <w:tcPr>
            <w:tcW w:w="2115" w:type="dxa"/>
          </w:tcPr>
          <w:p w14:paraId="5CF7917A" w14:textId="60B8A43F" w:rsidR="00EC0E41" w:rsidRDefault="00EC0E41" w:rsidP="00EC0E41">
            <w:pPr>
              <w:pStyle w:val="TabelleText"/>
              <w:cnfStyle w:val="000000000000" w:firstRow="0" w:lastRow="0" w:firstColumn="0" w:lastColumn="0" w:oddVBand="0" w:evenVBand="0" w:oddHBand="0" w:evenHBand="0" w:firstRowFirstColumn="0" w:firstRowLastColumn="0" w:lastRowFirstColumn="0" w:lastRowLastColumn="0"/>
            </w:pPr>
            <w:r>
              <w:t>Hoch</w:t>
            </w:r>
          </w:p>
        </w:tc>
        <w:tc>
          <w:tcPr>
            <w:tcW w:w="4063" w:type="dxa"/>
          </w:tcPr>
          <w:p w14:paraId="627951E7" w14:textId="4B1A92E8" w:rsidR="00EC0E41" w:rsidRDefault="00EC0E41" w:rsidP="00EC0E41">
            <w:pPr>
              <w:pStyle w:val="TabelleText"/>
              <w:numPr>
                <w:ilvl w:val="0"/>
                <w:numId w:val="22"/>
              </w:numPr>
              <w:ind w:left="175" w:hanging="142"/>
              <w:jc w:val="left"/>
              <w:cnfStyle w:val="000000000000" w:firstRow="0" w:lastRow="0" w:firstColumn="0" w:lastColumn="0" w:oddVBand="0" w:evenVBand="0" w:oddHBand="0" w:evenHBand="0" w:firstRowFirstColumn="0" w:firstRowLastColumn="0" w:lastRowFirstColumn="0" w:lastRowLastColumn="0"/>
            </w:pPr>
            <w:r>
              <w:t xml:space="preserve">Parallaxenfehler </w:t>
            </w:r>
          </w:p>
          <w:p w14:paraId="00FDD396" w14:textId="77777777" w:rsidR="00EC0E41" w:rsidRDefault="00EC0E41" w:rsidP="00EC0E41">
            <w:pPr>
              <w:pStyle w:val="TabelleText"/>
              <w:numPr>
                <w:ilvl w:val="0"/>
                <w:numId w:val="22"/>
              </w:numPr>
              <w:ind w:left="175" w:hanging="142"/>
              <w:jc w:val="left"/>
              <w:cnfStyle w:val="000000000000" w:firstRow="0" w:lastRow="0" w:firstColumn="0" w:lastColumn="0" w:oddVBand="0" w:evenVBand="0" w:oddHBand="0" w:evenHBand="0" w:firstRowFirstColumn="0" w:firstRowLastColumn="0" w:lastRowFirstColumn="0" w:lastRowLastColumn="0"/>
            </w:pPr>
            <w:r>
              <w:t>Angabe für Normtemperatur nicht beachtet</w:t>
            </w:r>
          </w:p>
          <w:p w14:paraId="47D77BFD" w14:textId="35F6ECE7" w:rsidR="00EC0E41" w:rsidRDefault="00EC0E41" w:rsidP="00EC0E41">
            <w:pPr>
              <w:pStyle w:val="TabelleText"/>
              <w:numPr>
                <w:ilvl w:val="0"/>
                <w:numId w:val="22"/>
              </w:numPr>
              <w:ind w:left="175" w:hanging="142"/>
              <w:jc w:val="left"/>
              <w:cnfStyle w:val="000000000000" w:firstRow="0" w:lastRow="0" w:firstColumn="0" w:lastColumn="0" w:oddVBand="0" w:evenVBand="0" w:oddHBand="0" w:evenHBand="0" w:firstRowFirstColumn="0" w:firstRowLastColumn="0" w:lastRowFirstColumn="0" w:lastRowLastColumn="0"/>
            </w:pPr>
            <w:r>
              <w:t>Angabe für geltendes Fluid nicht beachtet</w:t>
            </w:r>
          </w:p>
        </w:tc>
      </w:tr>
      <w:tr w:rsidR="00EC0E41" w14:paraId="6500679E" w14:textId="76361D77" w:rsidTr="003C7654">
        <w:tc>
          <w:tcPr>
            <w:cnfStyle w:val="001000000000" w:firstRow="0" w:lastRow="0" w:firstColumn="1" w:lastColumn="0" w:oddVBand="0" w:evenVBand="0" w:oddHBand="0" w:evenHBand="0" w:firstRowFirstColumn="0" w:firstRowLastColumn="0" w:lastRowFirstColumn="0" w:lastRowLastColumn="0"/>
            <w:tcW w:w="3130" w:type="dxa"/>
          </w:tcPr>
          <w:p w14:paraId="7F8F4D84" w14:textId="6E8A41D7" w:rsidR="00EC0E41" w:rsidRPr="001143BF" w:rsidRDefault="00EC0E41" w:rsidP="00EC0E41">
            <w:pPr>
              <w:pStyle w:val="TabelleText"/>
            </w:pPr>
            <w:r>
              <w:t>Spektroskopische Messungen</w:t>
            </w:r>
          </w:p>
        </w:tc>
        <w:tc>
          <w:tcPr>
            <w:tcW w:w="2115" w:type="dxa"/>
          </w:tcPr>
          <w:p w14:paraId="3A302B78" w14:textId="13EDD1BE" w:rsidR="00EC0E41" w:rsidRDefault="00EC0E41" w:rsidP="00EC0E41">
            <w:pPr>
              <w:pStyle w:val="TabelleText"/>
              <w:cnfStyle w:val="000000000000" w:firstRow="0" w:lastRow="0" w:firstColumn="0" w:lastColumn="0" w:oddVBand="0" w:evenVBand="0" w:oddHBand="0" w:evenHBand="0" w:firstRowFirstColumn="0" w:firstRowLastColumn="0" w:lastRowFirstColumn="0" w:lastRowLastColumn="0"/>
            </w:pPr>
            <w:r>
              <w:t xml:space="preserve">Niedrig </w:t>
            </w:r>
          </w:p>
        </w:tc>
        <w:tc>
          <w:tcPr>
            <w:tcW w:w="4063" w:type="dxa"/>
          </w:tcPr>
          <w:p w14:paraId="618D9AA2" w14:textId="77777777" w:rsidR="00EC0E41" w:rsidRDefault="00EC0E41" w:rsidP="00EC0E41">
            <w:pPr>
              <w:pStyle w:val="TabelleText"/>
              <w:numPr>
                <w:ilvl w:val="0"/>
                <w:numId w:val="22"/>
              </w:numPr>
              <w:ind w:left="175" w:hanging="142"/>
              <w:jc w:val="left"/>
              <w:cnfStyle w:val="000000000000" w:firstRow="0" w:lastRow="0" w:firstColumn="0" w:lastColumn="0" w:oddVBand="0" w:evenVBand="0" w:oddHBand="0" w:evenHBand="0" w:firstRowFirstColumn="0" w:firstRowLastColumn="0" w:lastRowFirstColumn="0" w:lastRowLastColumn="0"/>
            </w:pPr>
            <w:r>
              <w:t>Küvette war nicht fett- und/oder blasenfrei</w:t>
            </w:r>
          </w:p>
          <w:p w14:paraId="146C3A76" w14:textId="77777777" w:rsidR="00EC0E41" w:rsidRDefault="00EC0E41" w:rsidP="00EC0E41">
            <w:pPr>
              <w:pStyle w:val="TabelleText"/>
              <w:numPr>
                <w:ilvl w:val="0"/>
                <w:numId w:val="22"/>
              </w:numPr>
              <w:ind w:left="175" w:hanging="142"/>
              <w:jc w:val="left"/>
              <w:cnfStyle w:val="000000000000" w:firstRow="0" w:lastRow="0" w:firstColumn="0" w:lastColumn="0" w:oddVBand="0" w:evenVBand="0" w:oddHBand="0" w:evenHBand="0" w:firstRowFirstColumn="0" w:firstRowLastColumn="0" w:lastRowFirstColumn="0" w:lastRowLastColumn="0"/>
            </w:pPr>
            <w:r>
              <w:t>Küvette nicht ausreichend gefüllt</w:t>
            </w:r>
          </w:p>
          <w:p w14:paraId="1515610F" w14:textId="1898C670" w:rsidR="00EC0E41" w:rsidRDefault="00EC0E41" w:rsidP="00EC0E41">
            <w:pPr>
              <w:pStyle w:val="TabelleText"/>
              <w:ind w:left="175"/>
              <w:jc w:val="left"/>
              <w:cnfStyle w:val="000000000000" w:firstRow="0" w:lastRow="0" w:firstColumn="0" w:lastColumn="0" w:oddVBand="0" w:evenVBand="0" w:oddHBand="0" w:evenHBand="0" w:firstRowFirstColumn="0" w:firstRowLastColumn="0" w:lastRowFirstColumn="0" w:lastRowLastColumn="0"/>
            </w:pPr>
            <w:r>
              <w:sym w:font="Wingdings" w:char="F0E0"/>
            </w:r>
            <w:r>
              <w:t xml:space="preserve"> elektromagnetische Strahlung durchdringt Fluid nicht</w:t>
            </w:r>
          </w:p>
        </w:tc>
      </w:tr>
    </w:tbl>
    <w:p w14:paraId="594A955A" w14:textId="6F082F9A" w:rsidR="00E459C9" w:rsidRDefault="00E459C9" w:rsidP="00231ABE">
      <w:pPr>
        <w:pStyle w:val="berschrift3"/>
        <w:numPr>
          <w:ilvl w:val="0"/>
          <w:numId w:val="0"/>
        </w:numPr>
      </w:pPr>
      <w:r>
        <w:br w:type="page"/>
      </w:r>
    </w:p>
    <w:sdt>
      <w:sdtPr>
        <w:rPr>
          <w:rFonts w:ascii="Roboto Slab Light" w:eastAsiaTheme="minorHAnsi" w:hAnsi="Roboto Slab Light" w:cs="CMU Serif"/>
          <w:b w:val="0"/>
          <w:color w:val="000000" w:themeColor="text1"/>
          <w:sz w:val="22"/>
          <w:szCs w:val="28"/>
        </w:rPr>
        <w:tag w:val="CitaviBibliography"/>
        <w:id w:val="1514419595"/>
        <w:placeholder>
          <w:docPart w:val="DefaultPlaceholder_-1854013440"/>
        </w:placeholder>
      </w:sdtPr>
      <w:sdtEndPr/>
      <w:sdtContent>
        <w:p w14:paraId="13797B81" w14:textId="77777777" w:rsidR="00AB4AA0" w:rsidRDefault="00C7720A" w:rsidP="00AB4AA0">
          <w:pPr>
            <w:pStyle w:val="CitaviBibliographyHeading"/>
          </w:pPr>
          <w:r>
            <w:fldChar w:fldCharType="begin"/>
          </w:r>
          <w:r>
            <w:instrText>ADDIN CitaviBibliography</w:instrText>
          </w:r>
          <w:r>
            <w:fldChar w:fldCharType="separate"/>
          </w:r>
          <w:r w:rsidR="00AB4AA0">
            <w:t>Literatur</w:t>
          </w:r>
        </w:p>
        <w:p w14:paraId="3317C0E5" w14:textId="77777777" w:rsidR="00AB4AA0" w:rsidRDefault="00AB4AA0" w:rsidP="00AB4AA0">
          <w:pPr>
            <w:pStyle w:val="CitaviBibliographyEntry"/>
          </w:pPr>
          <w:r>
            <w:t>1.</w:t>
          </w:r>
          <w:r>
            <w:tab/>
          </w:r>
          <w:bookmarkStart w:id="71" w:name="_CTVL0014fe496421baf49b2a26eb5cd1cb830da"/>
          <w:r>
            <w:t>(2016) Schliffklemme. https://de.wikipedia.org/w/index.php?title=Schliffklemme&amp;oldid=160611608. Zugegriffen: 01. Februar 2021</w:t>
          </w:r>
        </w:p>
        <w:bookmarkEnd w:id="71"/>
        <w:p w14:paraId="352C2B5B" w14:textId="77777777" w:rsidR="00AB4AA0" w:rsidRDefault="00AB4AA0" w:rsidP="00AB4AA0">
          <w:pPr>
            <w:pStyle w:val="CitaviBibliographyEntry"/>
          </w:pPr>
          <w:r>
            <w:t>2.</w:t>
          </w:r>
          <w:r>
            <w:tab/>
          </w:r>
          <w:bookmarkStart w:id="72" w:name="_CTVL0019561f6f8c0844c76b7654275e4870345"/>
          <w:r>
            <w:t>Unbekannt (2019) Zeichnung einer Keck-Klemme. https://encrypted-tbn0.gstatic.com/images?q=tbn:ANd9GcR1TwN9XnuEr0n3XggQM3CX0vePdlrnl9V6qw&amp;usqp=CAU. Zugegriffen: 01. Februar 2021</w:t>
          </w:r>
        </w:p>
        <w:bookmarkEnd w:id="72"/>
        <w:p w14:paraId="2CFC00F8" w14:textId="77777777" w:rsidR="00AB4AA0" w:rsidRDefault="00AB4AA0" w:rsidP="00AB4AA0">
          <w:pPr>
            <w:pStyle w:val="CitaviBibliographyEntry"/>
          </w:pPr>
          <w:r>
            <w:t>3.</w:t>
          </w:r>
          <w:r>
            <w:tab/>
          </w:r>
          <w:bookmarkStart w:id="73" w:name="_CTVL0012abb161da35c450ba6213af21682e568"/>
          <w:r>
            <w:t>(2021) Keck Klemme. https://images-na.ssl-images-amazon.com/images/I/31Bg8lLxhKL.jpg. Zugegriffen: 01. Februar 2021</w:t>
          </w:r>
        </w:p>
        <w:bookmarkEnd w:id="73"/>
        <w:p w14:paraId="09B5750C" w14:textId="77777777" w:rsidR="00AB4AA0" w:rsidRDefault="00AB4AA0" w:rsidP="00AB4AA0">
          <w:pPr>
            <w:pStyle w:val="CitaviBibliographyEntry"/>
          </w:pPr>
          <w:r>
            <w:t>4.</w:t>
          </w:r>
          <w:r>
            <w:tab/>
          </w:r>
          <w:bookmarkStart w:id="74" w:name="_CTVL001e591b1fd28824cdbba9c8353d15b30cb"/>
          <w:r>
            <w:t>(2020) Stativmuffe. https://de.wikipedia.org/w/index.php?title=Stativmuffe&amp;oldid=206645164. Zugegriffen: 01. Februar 2021</w:t>
          </w:r>
        </w:p>
        <w:bookmarkEnd w:id="74"/>
        <w:p w14:paraId="4EFFC181" w14:textId="77777777" w:rsidR="00AB4AA0" w:rsidRDefault="00AB4AA0" w:rsidP="00AB4AA0">
          <w:pPr>
            <w:pStyle w:val="CitaviBibliographyEntry"/>
          </w:pPr>
          <w:r>
            <w:t>5.</w:t>
          </w:r>
          <w:r>
            <w:tab/>
          </w:r>
          <w:bookmarkStart w:id="75" w:name="_CTVL0014592549415a0479dbf8a81abf62c2841"/>
          <w:r>
            <w:t>www.chemoline.de (2014) Doppelmuffe. https://www.chemoline.de/images/content/images/Bochem/5332_2-Alu_web.jpg. Zugegriffen: 01. Februar 2021</w:t>
          </w:r>
        </w:p>
        <w:bookmarkEnd w:id="75"/>
        <w:p w14:paraId="10D331EE" w14:textId="77777777" w:rsidR="00AB4AA0" w:rsidRDefault="00AB4AA0" w:rsidP="00AB4AA0">
          <w:pPr>
            <w:pStyle w:val="CitaviBibliographyEntry"/>
          </w:pPr>
          <w:r>
            <w:t>6.</w:t>
          </w:r>
          <w:r>
            <w:tab/>
          </w:r>
          <w:bookmarkStart w:id="76" w:name="_CTVL001c64b0c98419b41549aff51b11a8ee856"/>
          <w:r>
            <w:t>(2020) Bunsenstativ. https://de.wikipedia.org/w/index.php?title=Bunsenstativ&amp;oldid=203062207. Zugegriffen: 01. Februar 2021</w:t>
          </w:r>
        </w:p>
        <w:bookmarkEnd w:id="76"/>
        <w:p w14:paraId="1467D708" w14:textId="77777777" w:rsidR="00AB4AA0" w:rsidRDefault="00AB4AA0" w:rsidP="00AB4AA0">
          <w:pPr>
            <w:pStyle w:val="CitaviBibliographyEntry"/>
          </w:pPr>
          <w:r>
            <w:t>7.</w:t>
          </w:r>
          <w:r>
            <w:tab/>
          </w:r>
          <w:bookmarkStart w:id="77" w:name="_CTVL001b7c646bec9644dc48b86e686364371a3"/>
          <w:r>
            <w:t>(1970) Korkringe. https://www.carlroth.com/medias/H111-1000Wx1000H?context=bWFzdGVyfGltYWdlc3wxNjEyOTV8aW1hZ2UvanBlZ3xpbWFnZXMvaDNhL2g3MC84ODI3OTMwODY5NzkwLmpwZ3w4ZTBiNWIyNzdhNGU0MWRkOWI2YWVjMTUwOTM1NDNhYjBkNzc2MTcwOWVlNmNjNmI5NGE5OTMwNjYyZDUwYzNk. Zugegriffen: 01. Februar 2021</w:t>
          </w:r>
        </w:p>
        <w:bookmarkEnd w:id="77"/>
        <w:p w14:paraId="67F81297" w14:textId="77777777" w:rsidR="00AB4AA0" w:rsidRDefault="00AB4AA0" w:rsidP="00AB4AA0">
          <w:pPr>
            <w:pStyle w:val="CitaviBibliographyEntry"/>
          </w:pPr>
          <w:r>
            <w:t>8.</w:t>
          </w:r>
          <w:r>
            <w:tab/>
          </w:r>
          <w:bookmarkStart w:id="78" w:name="_CTVL001e2666322c2924ff0a7772dfe0b95ceda"/>
          <w:r>
            <w:t>(2013) Duran Logo. http://www.duran-group.com/uploads/tx_fedownloads/Unternehmensbroschuere_03.pdf. Zugegriffen: 01. Februar 2021</w:t>
          </w:r>
        </w:p>
        <w:bookmarkEnd w:id="78"/>
        <w:p w14:paraId="2C4B8C51" w14:textId="77777777" w:rsidR="00AB4AA0" w:rsidRDefault="00AB4AA0" w:rsidP="00AB4AA0">
          <w:pPr>
            <w:pStyle w:val="CitaviBibliographyEntry"/>
          </w:pPr>
          <w:r>
            <w:t>9.</w:t>
          </w:r>
          <w:r>
            <w:tab/>
          </w:r>
          <w:bookmarkStart w:id="79" w:name="_CTVL0010e1f094c416149c9b0cbdc6d009300e8"/>
          <w:r>
            <w:t>(2021) pyrex Logo. https://www.mahahome.com/images/brands/logo/logo-pyrex.jpg. Zugegriffen: 01. Februar 2021</w:t>
          </w:r>
        </w:p>
        <w:bookmarkEnd w:id="79"/>
        <w:p w14:paraId="534A8C4E" w14:textId="77777777" w:rsidR="00AB4AA0" w:rsidRDefault="00AB4AA0" w:rsidP="00AB4AA0">
          <w:pPr>
            <w:pStyle w:val="CitaviBibliographyEntry"/>
          </w:pPr>
          <w:r>
            <w:t>10.</w:t>
          </w:r>
          <w:r>
            <w:tab/>
          </w:r>
          <w:bookmarkStart w:id="80" w:name="_CTVL001b3b4b91392bc405d815d7552b484b5df"/>
          <w:r>
            <w:t>(2017) Jenaer Glas Logo. http://www.zwiesel-kristallglas.com/de/jobs_karriere/ZK_Einzelhandelskauffrau.pdf. Zugegriffen: 01. Februar 2021</w:t>
          </w:r>
        </w:p>
        <w:bookmarkEnd w:id="80"/>
        <w:p w14:paraId="37B040DF" w14:textId="77777777" w:rsidR="00AB4AA0" w:rsidRDefault="00AB4AA0" w:rsidP="00AB4AA0">
          <w:pPr>
            <w:pStyle w:val="CitaviBibliographyEntry"/>
          </w:pPr>
          <w:r>
            <w:t>11.</w:t>
          </w:r>
          <w:r>
            <w:tab/>
          </w:r>
          <w:bookmarkStart w:id="81" w:name="_CTVL00144a80afbce8d436384871f14230dbdc7"/>
          <w:r>
            <w:t>Lehrmaterial von HannoverGEN Anleitung zum Umgang mit Pipetten. https://www.chemie-rp.de/uploads/media/script_laborpraxis.pdf. Zugegriffen: 02. April 2021</w:t>
          </w:r>
        </w:p>
        <w:bookmarkEnd w:id="81"/>
        <w:p w14:paraId="4074BBE8" w14:textId="77777777" w:rsidR="00AB4AA0" w:rsidRDefault="00AB4AA0" w:rsidP="00AB4AA0">
          <w:pPr>
            <w:pStyle w:val="CitaviBibliographyEntry"/>
          </w:pPr>
          <w:r>
            <w:t>12.</w:t>
          </w:r>
          <w:r>
            <w:tab/>
          </w:r>
          <w:bookmarkStart w:id="82" w:name="_CTVL00140c89b5ca6cc437281b490c2356a4c6b"/>
          <w:r>
            <w:t>Universität Siegen Seminarvorträge. https://www.chemie-biologie.uni-siegen.de/ac/be/lehre/seminarvoertraege.pdf. Zugegriffen: 02. April 2021</w:t>
          </w:r>
        </w:p>
        <w:bookmarkEnd w:id="82"/>
        <w:p w14:paraId="5DB0E406" w14:textId="77777777" w:rsidR="00AB4AA0" w:rsidRDefault="00AB4AA0" w:rsidP="00AB4AA0">
          <w:pPr>
            <w:pStyle w:val="CitaviBibliographyEntry"/>
          </w:pPr>
          <w:r>
            <w:t>13.</w:t>
          </w:r>
          <w:r>
            <w:tab/>
          </w:r>
          <w:bookmarkStart w:id="83" w:name="_CTVL0012d7eeebf52914a2491e5dad6b8d04e10"/>
          <w:r>
            <w:t>Unbekannt (2018) automatische Bürette. https://images-na.ssl-images-amazon.com/images/I/41DDN6AxnuL.jpg. Zugegriffen: 01. Februar 2021</w:t>
          </w:r>
        </w:p>
        <w:bookmarkEnd w:id="83"/>
        <w:p w14:paraId="4A52AED6" w14:textId="77777777" w:rsidR="00AB4AA0" w:rsidRDefault="00AB4AA0" w:rsidP="00AB4AA0">
          <w:pPr>
            <w:pStyle w:val="CitaviBibliographyEntry"/>
          </w:pPr>
          <w:r>
            <w:t>14.</w:t>
          </w:r>
          <w:r>
            <w:tab/>
          </w:r>
          <w:bookmarkStart w:id="84" w:name="_CTVL0017b5bb49c86aa4f77bada48b3ac98c837"/>
          <w:r>
            <w:t>Unbekannt Bürette. https://freesvg.org/download/31735. Zugegriffen: 02. April 2021</w:t>
          </w:r>
        </w:p>
        <w:bookmarkEnd w:id="84"/>
        <w:p w14:paraId="77517A18" w14:textId="77777777" w:rsidR="00AB4AA0" w:rsidRDefault="00AB4AA0" w:rsidP="00AB4AA0">
          <w:pPr>
            <w:pStyle w:val="CitaviBibliographyEntry"/>
          </w:pPr>
          <w:r>
            <w:t>15.</w:t>
          </w:r>
          <w:r>
            <w:tab/>
          </w:r>
          <w:bookmarkStart w:id="85" w:name="_CTVL001e93569e004a64ac696c297c424d1d034"/>
          <w:r>
            <w:t>Unbekannt Eppendorfpipette. https://www.gebraucht-kaufen.de/sh-img/f9264faa8fac06d1518ff7a3e19f4ae01557909626-lg_eppendorf%2Bpipette.png. Zugegriffen: 02. April 2021</w:t>
          </w:r>
        </w:p>
        <w:bookmarkEnd w:id="85"/>
        <w:p w14:paraId="51996A96" w14:textId="77777777" w:rsidR="00AB4AA0" w:rsidRDefault="00AB4AA0" w:rsidP="00AB4AA0">
          <w:pPr>
            <w:pStyle w:val="CitaviBibliographyEntry"/>
          </w:pPr>
          <w:r>
            <w:lastRenderedPageBreak/>
            <w:t>16.</w:t>
          </w:r>
          <w:r>
            <w:tab/>
          </w:r>
          <w:bookmarkStart w:id="86" w:name="_CTVL001cedd772362e047fc854710f2aa56cb09"/>
          <w:r>
            <w:t>(2018) Scheidetrichter. https://de.wikipedia.org/w/index.php?title=Scheidetrichter&amp;oldid=175559003. Zugegriffen: 01. Februar 2021</w:t>
          </w:r>
        </w:p>
        <w:bookmarkEnd w:id="86"/>
        <w:p w14:paraId="5221BB57" w14:textId="77777777" w:rsidR="00AB4AA0" w:rsidRDefault="00AB4AA0" w:rsidP="00AB4AA0">
          <w:pPr>
            <w:pStyle w:val="CitaviBibliographyEntry"/>
          </w:pPr>
          <w:r>
            <w:t>17.</w:t>
          </w:r>
          <w:r>
            <w:tab/>
          </w:r>
          <w:bookmarkStart w:id="87" w:name="_CTVL00139cbf4c483df43c98f1a49173098c5ba"/>
          <w:r>
            <w:t>(2020) Druckmessgerät. https://de.wikipedia.org/w/index.php?title=Druckmessgerät&amp;oldid=204758156. Zugegriffen: 24. Februar 2021</w:t>
          </w:r>
        </w:p>
        <w:bookmarkEnd w:id="87"/>
        <w:p w14:paraId="13A7CEC3" w14:textId="77777777" w:rsidR="00AB4AA0" w:rsidRDefault="00AB4AA0" w:rsidP="00AB4AA0">
          <w:pPr>
            <w:pStyle w:val="CitaviBibliographyEntry"/>
          </w:pPr>
          <w:r>
            <w:t>18.</w:t>
          </w:r>
          <w:r>
            <w:tab/>
          </w:r>
          <w:bookmarkStart w:id="88" w:name="_CTVL001d5ded563a04d440db35db8e7b39ef53a"/>
          <w:r>
            <w:t>Malyszkz (2021) Mechanik eines Rohrfeder-Manometers mit [1] Zeigerachse, [2] Segmentzahnrad, [3] Schwenklager, [4] Zugstange, [5] Rohrfeder in Kreisform, [6] Zeiger [8] Prozessanschluss. CC BY-SA 3.0. https://commons.wikimedia.org/wiki/File:Manometr2.svg. Zugegriffen: 01. April 2021</w:t>
          </w:r>
        </w:p>
        <w:bookmarkEnd w:id="88"/>
        <w:p w14:paraId="3CC421CB" w14:textId="77777777" w:rsidR="00AB4AA0" w:rsidRDefault="00AB4AA0" w:rsidP="00AB4AA0">
          <w:pPr>
            <w:pStyle w:val="CitaviBibliographyEntry"/>
          </w:pPr>
          <w:r>
            <w:t>19.</w:t>
          </w:r>
          <w:r>
            <w:tab/>
          </w:r>
          <w:bookmarkStart w:id="89" w:name="_CTVL001e18bd5764197435daa1f01ef5ef0500a"/>
          <w:r>
            <w:t>HBM (2018) Wie funktioniert ein piezoelektrischer Kraftaufnehmer. https://www.hbm.com/de/7318/wie-funktioniert-eigentlich-ein-piezo-kraftaufnehmer/. Zugegriffen: 24. Februar 2021</w:t>
          </w:r>
        </w:p>
        <w:bookmarkEnd w:id="89"/>
        <w:p w14:paraId="3C65AA63" w14:textId="77777777" w:rsidR="00AB4AA0" w:rsidRDefault="00AB4AA0" w:rsidP="00AB4AA0">
          <w:pPr>
            <w:pStyle w:val="CitaviBibliographyEntry"/>
          </w:pPr>
          <w:r>
            <w:t>20.</w:t>
          </w:r>
          <w:r>
            <w:tab/>
          </w:r>
          <w:bookmarkStart w:id="90" w:name="_CTVL0018c30eec41dc241b9ba23ba4b0b07a54a"/>
          <w:r>
            <w:t>RÖMPP-Redaktion (2002) Temperaturmessung. Thieme Gruppe</w:t>
          </w:r>
        </w:p>
        <w:bookmarkEnd w:id="90"/>
        <w:p w14:paraId="6B8A9E69" w14:textId="77777777" w:rsidR="00AB4AA0" w:rsidRDefault="00AB4AA0" w:rsidP="00AB4AA0">
          <w:pPr>
            <w:pStyle w:val="CitaviBibliographyEntry"/>
          </w:pPr>
          <w:r>
            <w:t>21.</w:t>
          </w:r>
          <w:r>
            <w:tab/>
          </w:r>
          <w:bookmarkStart w:id="91" w:name="_CTVL0016e1a94fe4408472092e2a5a319d98a7f"/>
          <w:r>
            <w:t>(2020) Ausdehnungsthermometer. https://de.wikipedia.org/w/index.php?title=Ausdehnungsthermometer&amp;oldid=204873317. Zugegriffen: 24. Februar 2021</w:t>
          </w:r>
        </w:p>
        <w:bookmarkEnd w:id="91"/>
        <w:p w14:paraId="57AE83F5" w14:textId="77777777" w:rsidR="00AB4AA0" w:rsidRDefault="00AB4AA0" w:rsidP="00AB4AA0">
          <w:pPr>
            <w:pStyle w:val="CitaviBibliographyEntry"/>
          </w:pPr>
          <w:r>
            <w:t>22.</w:t>
          </w:r>
          <w:r>
            <w:tab/>
          </w:r>
          <w:bookmarkStart w:id="92" w:name="_CTVL00106a23c91855441c29ab0771e52ad369b"/>
          <w:r>
            <w:t>Holze R (2011) Thermoelemente. Thieme Gruppe</w:t>
          </w:r>
        </w:p>
        <w:bookmarkEnd w:id="92"/>
        <w:p w14:paraId="5E6E1A80" w14:textId="77777777" w:rsidR="00AB4AA0" w:rsidRDefault="00AB4AA0" w:rsidP="00AB4AA0">
          <w:pPr>
            <w:pStyle w:val="CitaviBibliographyEntry"/>
          </w:pPr>
          <w:r>
            <w:t>23.</w:t>
          </w:r>
          <w:r>
            <w:tab/>
          </w:r>
          <w:bookmarkStart w:id="93" w:name="_CTVL00180a2cd0536b94e1bb96b45ccaf0f5100"/>
          <w:r>
            <w:t>Foth H-J (2006) Widerstandsthermometer. Thieme Gruppe</w:t>
          </w:r>
        </w:p>
        <w:bookmarkEnd w:id="93"/>
        <w:p w14:paraId="0E16DB42" w14:textId="77777777" w:rsidR="00AB4AA0" w:rsidRDefault="00AB4AA0" w:rsidP="00AB4AA0">
          <w:pPr>
            <w:pStyle w:val="CitaviBibliographyEntry"/>
          </w:pPr>
          <w:r>
            <w:t>24.</w:t>
          </w:r>
          <w:r>
            <w:tab/>
          </w:r>
          <w:bookmarkStart w:id="94" w:name="_CTVL00194b6d4c5be59499199ec01a76937e169"/>
          <w:r>
            <w:t>(2021) Wasserschlauch. https://e.allegroimg.com/original/03401d/5be7ec054e58a02c7a08381a20de/WAZ-Przewod-IGIELITOWY-PCV-Igielit-4x1mm-dl-10m-Producent-czesci-Inny. Zugegriffen: 01. Februar 2021</w:t>
          </w:r>
        </w:p>
        <w:bookmarkEnd w:id="94"/>
        <w:p w14:paraId="0BD43571" w14:textId="77777777" w:rsidR="00AB4AA0" w:rsidRDefault="00AB4AA0" w:rsidP="00AB4AA0">
          <w:pPr>
            <w:pStyle w:val="CitaviBibliographyEntry"/>
          </w:pPr>
          <w:r>
            <w:t>25.</w:t>
          </w:r>
          <w:r>
            <w:tab/>
          </w:r>
          <w:bookmarkStart w:id="95" w:name="_CTVL0013f5c3602314b4cf6bc0b2b5c2a94b3ea"/>
          <w:r>
            <w:t>Chemietechnik R (2021) TYGON®-Säure- und Laugen-Schlauch. Silikon-Chemieschlauch - Standard. https://www.rct-online.de/de/schlaeuche/gummischlaeuche-elastomerschlaeuche/pvc-schlaeuche-tygon-schlaeuche/tygon-saeure-und-laugen-schlauch. Zugegriffen: 25. Februar 2021</w:t>
          </w:r>
        </w:p>
        <w:bookmarkEnd w:id="95"/>
        <w:p w14:paraId="2E5FF637" w14:textId="77777777" w:rsidR="00AB4AA0" w:rsidRDefault="00AB4AA0" w:rsidP="00AB4AA0">
          <w:pPr>
            <w:pStyle w:val="CitaviBibliographyEntry"/>
          </w:pPr>
          <w:r>
            <w:t>26.</w:t>
          </w:r>
          <w:r>
            <w:tab/>
          </w:r>
          <w:bookmarkStart w:id="96" w:name="_CTVL0014ff36894091a4b8887df6a8c1b55c39a"/>
          <w:r>
            <w:t>Chemietechnik R (2021) Silikon-Chemieschlauch - Standard. https://www.rct-online.de/de/schlaeuche/gummischlaeuche-elastomerschlaeuche/silikon-schlaeuche/silikon-chemieschlauch-standard. Zugegriffen: 25. Februar 2021</w:t>
          </w:r>
        </w:p>
        <w:bookmarkEnd w:id="96"/>
        <w:p w14:paraId="3CA05DE9" w14:textId="77777777" w:rsidR="00AB4AA0" w:rsidRDefault="00AB4AA0" w:rsidP="00AB4AA0">
          <w:pPr>
            <w:pStyle w:val="CitaviBibliographyEntry"/>
          </w:pPr>
          <w:r>
            <w:t>27.</w:t>
          </w:r>
          <w:r>
            <w:tab/>
          </w:r>
          <w:bookmarkStart w:id="97" w:name="_CTVL00177c568775bf24018b1e2dad60492f23d"/>
          <w:r>
            <w:t>Chemietechnik R (2021) LDPE-Chemieschlauch - Standard. https://www.rct-online.de/de/schlaeuche/harte-kunststoffschlaeuche-kunststoffrohre/pe-schlaeuche/ldpe-chemieschlauch-standard. Zugegriffen: 25. Februar 2021</w:t>
          </w:r>
        </w:p>
        <w:bookmarkEnd w:id="97"/>
        <w:p w14:paraId="6DEA8A3E" w14:textId="77777777" w:rsidR="00AB4AA0" w:rsidRDefault="00AB4AA0" w:rsidP="00AB4AA0">
          <w:pPr>
            <w:pStyle w:val="CitaviBibliographyEntry"/>
          </w:pPr>
          <w:r>
            <w:t>28.</w:t>
          </w:r>
          <w:r>
            <w:tab/>
          </w:r>
          <w:bookmarkStart w:id="98" w:name="_CTVL0012cae177bb5c340969ddccf2c2f010e70"/>
          <w:r>
            <w:t>RCT Reichelt Chemietechnik GmbH + Co (2018) Ist Naturgummi immer noch aktuell? https://www.rct-online.de/magazin/naturgummi/. Zugegriffen: 01. Februar 2021</w:t>
          </w:r>
        </w:p>
        <w:bookmarkEnd w:id="98"/>
        <w:p w14:paraId="6C846D69" w14:textId="77777777" w:rsidR="00AB4AA0" w:rsidRDefault="00AB4AA0" w:rsidP="00AB4AA0">
          <w:pPr>
            <w:pStyle w:val="CitaviBibliographyEntry"/>
          </w:pPr>
          <w:r>
            <w:t>29.</w:t>
          </w:r>
          <w:r>
            <w:tab/>
          </w:r>
          <w:bookmarkStart w:id="99" w:name="_CTVL001e0a239849deb4a2aa9ecd91c0697f6c6"/>
          <w:r>
            <w:t>(2021) Naturkautschuk. https://de.wikipedia.org/w/index.php?title=Naturkautschuk&amp;oldid=208047558. Zugegriffen: 01. Februar 2021</w:t>
          </w:r>
        </w:p>
        <w:bookmarkEnd w:id="99"/>
        <w:p w14:paraId="0CFBC72E" w14:textId="77777777" w:rsidR="00AB4AA0" w:rsidRDefault="00AB4AA0" w:rsidP="00AB4AA0">
          <w:pPr>
            <w:pStyle w:val="CitaviBibliographyEntry"/>
          </w:pPr>
          <w:r>
            <w:lastRenderedPageBreak/>
            <w:t>30.</w:t>
          </w:r>
          <w:r>
            <w:tab/>
          </w:r>
          <w:bookmarkStart w:id="100" w:name="_CTVL0019cb00fba1f5447008d4cb2619b71d045"/>
          <w:r>
            <w:t>Silikonfabrik.de (2021) Vakuumschlauch. https://www.silikonfabrik.de/media/image/e9/1d/7b/vakuumschlauch-nr-rot-o-8-16-mm-meterware-1676-vsch3020816_600x600.jpg. Zugegriffen: 01. Februar 2021</w:t>
          </w:r>
        </w:p>
        <w:bookmarkEnd w:id="100"/>
        <w:p w14:paraId="3C9BB489" w14:textId="77777777" w:rsidR="00AB4AA0" w:rsidRDefault="00AB4AA0" w:rsidP="00AB4AA0">
          <w:pPr>
            <w:pStyle w:val="CitaviBibliographyEntry"/>
          </w:pPr>
          <w:r>
            <w:t>31.</w:t>
          </w:r>
          <w:r>
            <w:tab/>
          </w:r>
          <w:bookmarkStart w:id="101" w:name="_CTVL001c75583f11c794dbfa1013222cd44827a"/>
          <w:r>
            <w:t>Carl Roth GmbH + Co. KG Schlaucholive. https://www.carlroth.com/medias/EKH5-01-1000Wx1000H?context=bWFzdGVyfGltYWdlc3w0NjQyMHxpbWFnZS9qcGVnfGltYWdlcy9oMDAvaDhlLzg4Mjg3MDA2MjI4NzguanBnfDk2NzM5NDk5MDBmYjJhNWIyYWUyYjY0N2Y4YmFiMTdhNzgyOGZiOWZhNWFkNDNjNTU0NmY5MWJiNTZjNjJiYWQ. Zugegriffen: 02. April 2021</w:t>
          </w:r>
        </w:p>
        <w:bookmarkEnd w:id="101"/>
        <w:p w14:paraId="3C713C4C" w14:textId="77777777" w:rsidR="00AB4AA0" w:rsidRDefault="00AB4AA0" w:rsidP="00AB4AA0">
          <w:pPr>
            <w:pStyle w:val="CitaviBibliographyEntry"/>
          </w:pPr>
          <w:r>
            <w:t>32.</w:t>
          </w:r>
          <w:r>
            <w:tab/>
          </w:r>
          <w:bookmarkStart w:id="102" w:name="_CTVL00138345b2f5c1c4698a4d9e31444ac3d57"/>
          <w:r>
            <w:t>(2020) Magnetrührer. https://de.wikipedia.org/w/index.php?title=Magnetrührer&amp;oldid=197982391. Zugegriffen: 01. Februar 2021</w:t>
          </w:r>
        </w:p>
        <w:bookmarkEnd w:id="102"/>
        <w:p w14:paraId="453DDC8D" w14:textId="77777777" w:rsidR="00AB4AA0" w:rsidRDefault="00AB4AA0" w:rsidP="00AB4AA0">
          <w:pPr>
            <w:pStyle w:val="CitaviBibliographyEntry"/>
          </w:pPr>
          <w:r>
            <w:t>33.</w:t>
          </w:r>
          <w:r>
            <w:tab/>
          </w:r>
          <w:bookmarkStart w:id="103" w:name="_CTVL001269107a93b7d40c48ed529291b6f9cb5"/>
          <w:r>
            <w:t>(2019) Laborrührer. https://de.wikipedia.org/w/index.php?title=Laborrührer&amp;oldid=189590364. Zugegriffen: 01. Februar 2021</w:t>
          </w:r>
        </w:p>
        <w:bookmarkEnd w:id="103"/>
        <w:p w14:paraId="06F45603" w14:textId="77777777" w:rsidR="00AB4AA0" w:rsidRDefault="00AB4AA0" w:rsidP="00AB4AA0">
          <w:pPr>
            <w:pStyle w:val="CitaviBibliographyEntry"/>
          </w:pPr>
          <w:r>
            <w:t>34.</w:t>
          </w:r>
          <w:r>
            <w:tab/>
          </w:r>
          <w:bookmarkStart w:id="104" w:name="_CTVL001a387caea4012404faa2282acaed3610c"/>
          <w:r>
            <w:t>(2021) Laborkühler. https://de.wikipedia.org/w/index.php?title=Laborkühler&amp;oldid=207514792. Zugegriffen: 01. Februar 2021</w:t>
          </w:r>
        </w:p>
        <w:bookmarkEnd w:id="104"/>
        <w:p w14:paraId="36F373FE" w14:textId="77777777" w:rsidR="00AB4AA0" w:rsidRDefault="00AB4AA0" w:rsidP="00AB4AA0">
          <w:pPr>
            <w:pStyle w:val="CitaviBibliographyEntry"/>
          </w:pPr>
          <w:r>
            <w:t>35.</w:t>
          </w:r>
          <w:r>
            <w:tab/>
          </w:r>
          <w:bookmarkStart w:id="105" w:name="_CTVL0016665fc23b57f426b9c780b97faef6caa"/>
          <w:r>
            <w:t>(2020) Liebigkühler. https://de.wikipedia.org/w/index.php?title=Liebigkühler&amp;oldid=204165269. Zugegriffen: 01. Februar 2021</w:t>
          </w:r>
        </w:p>
        <w:bookmarkEnd w:id="105"/>
        <w:p w14:paraId="5C0084C5" w14:textId="77777777" w:rsidR="00AB4AA0" w:rsidRDefault="00AB4AA0" w:rsidP="00AB4AA0">
          <w:pPr>
            <w:pStyle w:val="CitaviBibliographyEntry"/>
          </w:pPr>
          <w:r>
            <w:t>36.</w:t>
          </w:r>
          <w:r>
            <w:tab/>
          </w:r>
          <w:bookmarkStart w:id="106" w:name="_CTVL001485b7902dec049b6a93ee0fe05d80998"/>
          <w:r>
            <w:t>(2020) Heizhaube. https://de.wikipedia.org/w/index.php?title=Heizhaube&amp;oldid=204400193. Zugegriffen: 01. Februar 2021</w:t>
          </w:r>
        </w:p>
        <w:bookmarkEnd w:id="106"/>
        <w:p w14:paraId="7F3C97E8" w14:textId="77777777" w:rsidR="00AB4AA0" w:rsidRDefault="00AB4AA0" w:rsidP="00AB4AA0">
          <w:pPr>
            <w:pStyle w:val="CitaviBibliographyEntry"/>
          </w:pPr>
          <w:r>
            <w:t>37.</w:t>
          </w:r>
          <w:r>
            <w:tab/>
          </w:r>
          <w:bookmarkStart w:id="107" w:name="_CTVL0016d0077b7de9548b8ba9a504c16d3b5ce"/>
          <w:r>
            <w:t>(2020) Bunsenbrenner. https://de.wikipedia.org/w/index.php?title=Bunsenbrenner&amp;oldid=203654861. Zugegriffen: 02. April 2021</w:t>
          </w:r>
        </w:p>
        <w:bookmarkEnd w:id="107"/>
        <w:p w14:paraId="23E23606" w14:textId="77777777" w:rsidR="00AB4AA0" w:rsidRDefault="00AB4AA0" w:rsidP="00AB4AA0">
          <w:pPr>
            <w:pStyle w:val="CitaviBibliographyEntry"/>
          </w:pPr>
          <w:r>
            <w:t>38.</w:t>
          </w:r>
          <w:r>
            <w:tab/>
          </w:r>
          <w:bookmarkStart w:id="108" w:name="_CTVL001b1b4cc24149b409c93ba3daa52a5738b"/>
          <w:r>
            <w:t>(2018) Teclubrenner. https://de.wikipedia.org/w/index.php?title=Teclubrenner&amp;oldid=182176327. Zugegriffen: 02. April 2021</w:t>
          </w:r>
        </w:p>
        <w:bookmarkEnd w:id="108"/>
        <w:p w14:paraId="5D80B937" w14:textId="77777777" w:rsidR="00AB4AA0" w:rsidRDefault="00AB4AA0" w:rsidP="00AB4AA0">
          <w:pPr>
            <w:pStyle w:val="CitaviBibliographyEntry"/>
          </w:pPr>
          <w:r>
            <w:t>39.</w:t>
          </w:r>
          <w:r>
            <w:tab/>
          </w:r>
          <w:bookmarkStart w:id="109" w:name="_CTVL00173d8836f30e8456b852aefa96caff4fb"/>
          <w:r>
            <w:t>Arthur Jan Fijałkowski (2014) Flammtypen. CC BY-SA 3.0. https://upload.wikimedia.org/wikipedia/commons/thumb/0/08/Bunsen_burner_flame_types.jpg/1024px-Bunsen_burner_flame_types.jpg. Zugegriffen: 01. Februar 2021</w:t>
          </w:r>
        </w:p>
        <w:bookmarkEnd w:id="109"/>
        <w:p w14:paraId="7464591B" w14:textId="77777777" w:rsidR="00AB4AA0" w:rsidRDefault="00AB4AA0" w:rsidP="00AB4AA0">
          <w:pPr>
            <w:pStyle w:val="CitaviBibliographyEntry"/>
          </w:pPr>
          <w:r>
            <w:t>40.</w:t>
          </w:r>
          <w:r>
            <w:tab/>
          </w:r>
          <w:bookmarkStart w:id="110" w:name="_CTVL001e8055beb54ce4006a498b87afbf66632"/>
          <w:r>
            <w:t>Benedikt Seidl MM (2014) Entleuchtete Brennerflamme. CC BY-SA 3.0. https://upload.wikimedia.org/wikipedia/commons/thumb/c/c1/Entleuchtete_Brennerflamme.svg/373px-Entleuchtete_Brennerflamme.svg.png. Zugegriffen: 01. Februar 2021</w:t>
          </w:r>
        </w:p>
        <w:bookmarkEnd w:id="110"/>
        <w:p w14:paraId="72ED2187" w14:textId="77777777" w:rsidR="00AB4AA0" w:rsidRDefault="00AB4AA0" w:rsidP="00AB4AA0">
          <w:pPr>
            <w:pStyle w:val="CitaviBibliographyEntry"/>
          </w:pPr>
          <w:r>
            <w:t>41.</w:t>
          </w:r>
          <w:r>
            <w:tab/>
          </w:r>
          <w:bookmarkStart w:id="111" w:name="_CTVL00127d56754544941eeb3842266973b5955"/>
          <w:r>
            <w:t>(2019) Exsikkator (Chemie). https://de.wikipedia.org/w/index.php?title=Exsikkator_(Chemie)&amp;oldid=189491992. Zugegriffen: 01. Februar 2021</w:t>
          </w:r>
        </w:p>
        <w:bookmarkEnd w:id="111"/>
        <w:p w14:paraId="3779CE6A" w14:textId="77777777" w:rsidR="00AB4AA0" w:rsidRDefault="00AB4AA0" w:rsidP="00AB4AA0">
          <w:pPr>
            <w:pStyle w:val="CitaviBibliographyEntry"/>
          </w:pPr>
          <w:r>
            <w:lastRenderedPageBreak/>
            <w:t>42.</w:t>
          </w:r>
          <w:r>
            <w:tab/>
          </w:r>
          <w:bookmarkStart w:id="112" w:name="_CTVL001fa122325ffbe4dd3becc80552dca6085"/>
          <w:r>
            <w:t>(2019) Trockenschrank. https://de.wikipedia.org/w/index.php?title=Trockenschrank&amp;oldid=192277160. Zugegriffen: 01. Februar 2021</w:t>
          </w:r>
        </w:p>
        <w:bookmarkEnd w:id="112"/>
        <w:p w14:paraId="1ECB5CB1" w14:textId="77777777" w:rsidR="00AB4AA0" w:rsidRDefault="00AB4AA0" w:rsidP="00AB4AA0">
          <w:pPr>
            <w:pStyle w:val="CitaviBibliographyEntry"/>
          </w:pPr>
          <w:r>
            <w:t>43.</w:t>
          </w:r>
          <w:r>
            <w:tab/>
          </w:r>
          <w:bookmarkStart w:id="113" w:name="_CTVL00130796502b6dc4741a7fad03e328230d8"/>
          <w:r>
            <w:t>Karelj (2014) Trockenofen. https://upload.wikimedia.org/wikipedia/commons/thumb/6/60/Drying_owen_1.jpg/622px-Drying_owen_1.jpg. Zugegriffen: 01. Februar 2021</w:t>
          </w:r>
        </w:p>
        <w:bookmarkEnd w:id="113"/>
        <w:p w14:paraId="731085C8" w14:textId="77777777" w:rsidR="00AB4AA0" w:rsidRDefault="00AB4AA0" w:rsidP="00AB4AA0">
          <w:pPr>
            <w:pStyle w:val="CitaviBibliographyEntry"/>
          </w:pPr>
          <w:r>
            <w:t>44.</w:t>
          </w:r>
          <w:r>
            <w:tab/>
          </w:r>
          <w:bookmarkStart w:id="114" w:name="_CTVL0018f815328d3df4942b81e8467a670c822"/>
          <w:r>
            <w:t>(2021) Muffelofen. https://de.wikipedia.org/w/index.php?title=Muffelofen&amp;oldid=209283729. Zugegriffen: 02. April 2021</w:t>
          </w:r>
        </w:p>
        <w:bookmarkEnd w:id="114"/>
        <w:p w14:paraId="4CA0005C" w14:textId="77777777" w:rsidR="00AB4AA0" w:rsidRDefault="00AB4AA0" w:rsidP="00AB4AA0">
          <w:pPr>
            <w:pStyle w:val="CitaviBibliographyEntry"/>
          </w:pPr>
          <w:r>
            <w:t>45.</w:t>
          </w:r>
          <w:r>
            <w:tab/>
          </w:r>
          <w:bookmarkStart w:id="115" w:name="_CTVL0018b5e09ef7ecc4732b035553698c018f7"/>
          <w:r>
            <w:t>Benutzer:BMK (2013) Muffelofen. CC BY-SA 2.0. https://de.wikipedia.org/wiki/Muffelofen#/media/Datei:Muffelofen_BMK.jpg. Zugegriffen: 12. Februar 2021</w:t>
          </w:r>
        </w:p>
        <w:bookmarkEnd w:id="115"/>
        <w:p w14:paraId="6E7C88F5" w14:textId="77777777" w:rsidR="00AB4AA0" w:rsidRDefault="00AB4AA0" w:rsidP="00AB4AA0">
          <w:pPr>
            <w:pStyle w:val="CitaviBibliographyEntry"/>
          </w:pPr>
          <w:r>
            <w:t>46.</w:t>
          </w:r>
          <w:r>
            <w:tab/>
          </w:r>
          <w:bookmarkStart w:id="116" w:name="_CTVL001058b42db3b484866b1052115797a2c91"/>
          <w:r>
            <w:t>Freie Universität Berlin (2021) Pumpen. Organisch-chemisches Grundpraktikum - Fachbereich Biologie, Chemie, Pharmazie. https://www.bcp.fu-berlin.de/chemie/chemie/studium/ocpraktikum/ressourcen/laborpraxis/laborpraxis_themen/pumpen.html. Zugegriffen: 01. Februar 2021</w:t>
          </w:r>
        </w:p>
        <w:bookmarkEnd w:id="116"/>
        <w:p w14:paraId="272A315F" w14:textId="77777777" w:rsidR="00AB4AA0" w:rsidRDefault="00AB4AA0" w:rsidP="00AB4AA0">
          <w:pPr>
            <w:pStyle w:val="CitaviBibliographyEntry"/>
          </w:pPr>
          <w:r>
            <w:t>47.</w:t>
          </w:r>
          <w:r>
            <w:tab/>
          </w:r>
          <w:bookmarkStart w:id="117" w:name="_CTVL001c5ce0cc24f974d3583986f9c21526eff"/>
          <w:r>
            <w:t>(2021) Zahnradpumpen - SPA. https://de.starpumpalliance.com/zahnradpumpen. Zugegriffen: 26. Februar 2021</w:t>
          </w:r>
        </w:p>
        <w:bookmarkEnd w:id="117"/>
        <w:p w14:paraId="7696BA88" w14:textId="77777777" w:rsidR="00AB4AA0" w:rsidRDefault="00AB4AA0" w:rsidP="00AB4AA0">
          <w:pPr>
            <w:pStyle w:val="CitaviBibliographyEntry"/>
          </w:pPr>
          <w:r>
            <w:t>48.</w:t>
          </w:r>
          <w:r>
            <w:tab/>
          </w:r>
          <w:bookmarkStart w:id="118" w:name="_CTVL00176344c5fa2b44ef083cd11583e95b554"/>
          <w:r>
            <w:t>Vereinigte Füllkörper-Fabriken GmbH &amp; CO. KG Füllkörper - Gesamtprospekt. Ihr Spezialist für Füllkörper, Katalysatorträger und Kolonneneinbauten. https://www.vff.com/de/download?download=1:gesamtprospekt-ger</w:t>
          </w:r>
        </w:p>
        <w:bookmarkEnd w:id="118"/>
        <w:p w14:paraId="5F83A105" w14:textId="77777777" w:rsidR="00AB4AA0" w:rsidRDefault="00AB4AA0" w:rsidP="00AB4AA0">
          <w:pPr>
            <w:pStyle w:val="CitaviBibliographyEntry"/>
          </w:pPr>
          <w:r>
            <w:t>49.</w:t>
          </w:r>
          <w:r>
            <w:tab/>
          </w:r>
          <w:bookmarkStart w:id="119" w:name="_CTVL0012cdd8cd007554049a91a817b0f49fe28"/>
          <w:r>
            <w:t>(2020) Füllkörper. https://de.wikipedia.org/w/index.php?title=Füllkörper&amp;oldid=203845998. Zugegriffen: 01. Februar 2021</w:t>
          </w:r>
        </w:p>
        <w:bookmarkEnd w:id="119"/>
        <w:p w14:paraId="10FEF28D" w14:textId="77777777" w:rsidR="00AB4AA0" w:rsidRDefault="00AB4AA0" w:rsidP="00AB4AA0">
          <w:pPr>
            <w:pStyle w:val="CitaviBibliographyEntry"/>
          </w:pPr>
          <w:r>
            <w:t>50.</w:t>
          </w:r>
          <w:r>
            <w:tab/>
          </w:r>
          <w:bookmarkStart w:id="120" w:name="_CTVL001a1d28a3aa4db43ef86bc89aacf2b0a44"/>
          <w:r>
            <w:t>Freie Universität Berlin (2021) Schlifftypen. Organisch-chemisches Grundpraktikum - Fachbereich Biologie, Chemie, Pharmazie. https://www.bcp.fu-berlin.de/chemie/chemie/studium/ocpraktikum/ressourcen/laborpraxis/laborpraxis_webinfos/apparaturen/schliffverbindungen/typen.html. Zugegriffen: 01. Februar 2021</w:t>
          </w:r>
        </w:p>
        <w:bookmarkEnd w:id="120"/>
        <w:p w14:paraId="33E8F3AA" w14:textId="77777777" w:rsidR="00AB4AA0" w:rsidRDefault="00AB4AA0" w:rsidP="00AB4AA0">
          <w:pPr>
            <w:pStyle w:val="CitaviBibliographyEntry"/>
          </w:pPr>
          <w:r>
            <w:t>51.</w:t>
          </w:r>
          <w:r>
            <w:tab/>
          </w:r>
          <w:bookmarkStart w:id="121" w:name="_CTVL001d4b711c97afd45f59000c5d3f2f193da"/>
          <w:r>
            <w:t>(2021) Ultraschallreinigungsgerät. https://de.wikipedia.org/w/index.php?title=Ultraschallreinigungsgerät&amp;oldid=207641564. Zugegriffen: 01. Februar 2021</w:t>
          </w:r>
        </w:p>
        <w:bookmarkEnd w:id="121"/>
        <w:p w14:paraId="47D0E8EC" w14:textId="77777777" w:rsidR="00AB4AA0" w:rsidRDefault="00AB4AA0" w:rsidP="00AB4AA0">
          <w:pPr>
            <w:pStyle w:val="CitaviBibliographyEntry"/>
          </w:pPr>
          <w:r>
            <w:t>52.</w:t>
          </w:r>
          <w:r>
            <w:tab/>
          </w:r>
          <w:bookmarkStart w:id="122" w:name="_CTVL001291db92f71704feab37089ef120b0552"/>
          <w:r>
            <w:t>Gloor R (2014) Drehstrom und Wechselstrom. https://energie.ch/drehstrom-und-wechselstrom/. Zugegriffen: 01. Februar 2021</w:t>
          </w:r>
        </w:p>
        <w:bookmarkEnd w:id="122"/>
        <w:p w14:paraId="1F523222" w14:textId="77777777" w:rsidR="00AB4AA0" w:rsidRDefault="00AB4AA0" w:rsidP="00AB4AA0">
          <w:pPr>
            <w:pStyle w:val="CitaviBibliographyEntry"/>
          </w:pPr>
          <w:r>
            <w:t>53.</w:t>
          </w:r>
          <w:r>
            <w:tab/>
          </w:r>
          <w:bookmarkStart w:id="123" w:name="_CTVL001260410ecb88742528ca40407a888765f"/>
          <w:r>
            <w:t>Pixabay (2021) Steckdose, Europäische Stecker. https://pixabay.com/de/photos/steckdose-europ%C3%A4ische-stecker-3974888/. Zugegriffen: 16. Februar 2021</w:t>
          </w:r>
        </w:p>
        <w:bookmarkEnd w:id="123"/>
        <w:p w14:paraId="1082F984" w14:textId="165EE14C" w:rsidR="00AB4AA0" w:rsidRDefault="00AB4AA0" w:rsidP="00AB4AA0">
          <w:pPr>
            <w:pStyle w:val="CitaviBibliographyEntry"/>
          </w:pPr>
          <w:r>
            <w:t>54.</w:t>
          </w:r>
          <w:r>
            <w:tab/>
          </w:r>
          <w:bookmarkStart w:id="124" w:name="_CTVL0017500b68e4d0149529a5e06ea5fc409c4"/>
          <w:r>
            <w:t>Stephan Nachtsheim (2013) CEE-Stecker. CC BY-SA 3.0. https://upload.wikimedia.org/wikipedia/commons/2/2a/CEE-Stecker.jpg. Zugegriffen: 01. Februar 2021</w:t>
          </w:r>
          <w:r w:rsidR="00A25E58">
            <w:br/>
          </w:r>
        </w:p>
        <w:bookmarkEnd w:id="124"/>
        <w:p w14:paraId="0A4D2FBC" w14:textId="77777777" w:rsidR="00AB4AA0" w:rsidRDefault="00AB4AA0" w:rsidP="00AB4AA0">
          <w:pPr>
            <w:pStyle w:val="CitaviBibliographyEntry"/>
          </w:pPr>
          <w:r>
            <w:lastRenderedPageBreak/>
            <w:t>55.</w:t>
          </w:r>
          <w:r>
            <w:tab/>
          </w:r>
          <w:bookmarkStart w:id="125" w:name="_CTVL0011d8e576a53fd4765ac52e277a2d47fbe"/>
          <w:r>
            <w:t>HaJo88 (2018) Scheidetrichter Anleitung Teil 1. CC BY-SA 4.0. https://upload.wikimedia.org/wikipedia/commons/thumb/7/75/Scheidetrichter_Anleitung_Teil_1.svg/419px-Scheidetrichter_Anleitung_Teil_1.svg.png. Zugegriffen: 01. Februar 2021</w:t>
          </w:r>
        </w:p>
        <w:bookmarkEnd w:id="125"/>
        <w:p w14:paraId="5310872C" w14:textId="77777777" w:rsidR="00AB4AA0" w:rsidRDefault="00AB4AA0" w:rsidP="00AB4AA0">
          <w:pPr>
            <w:pStyle w:val="CitaviBibliographyEntry"/>
          </w:pPr>
          <w:r>
            <w:t>56.</w:t>
          </w:r>
          <w:r>
            <w:tab/>
          </w:r>
          <w:bookmarkStart w:id="126" w:name="_CTVL001eeb907b8b37841f2bac071fce4e6bb49"/>
          <w:r>
            <w:t>HaJo88 (2018) Scheidetrichter Anleitung Teil 2. CC BY-SA 4.0. https://upload.wikimedia.org/wikipedia/commons/thumb/f/fb/Scheidetrichter_Anleitung_Teil_2.svg/419px-Scheidetrichter_Anleitung_Teil_2.svg.png. Zugegriffen: 01. Februar 2021</w:t>
          </w:r>
        </w:p>
        <w:bookmarkEnd w:id="126"/>
        <w:p w14:paraId="268FA72D" w14:textId="77777777" w:rsidR="00AB4AA0" w:rsidRDefault="00AB4AA0" w:rsidP="00AB4AA0">
          <w:pPr>
            <w:pStyle w:val="CitaviBibliographyEntry"/>
          </w:pPr>
          <w:r>
            <w:t>57.</w:t>
          </w:r>
          <w:r>
            <w:tab/>
          </w:r>
          <w:bookmarkStart w:id="127" w:name="_CTVL0016f59f7bdf32f409cb339886cf9499519"/>
          <w:r>
            <w:t>HaJo88 (2018) Scheidetrichter Anleitung Teil 3. CC BY-SA 4.0. https://upload.wikimedia.org/wikipedia/commons/thumb/c/c5/Scheidetrichter_Anleitung_Teil_3.svg/419px-Scheidetrichter_Anleitung_Teil_3.svg.png. Zugegriffen: 01. Februar 2021</w:t>
          </w:r>
        </w:p>
        <w:bookmarkEnd w:id="127"/>
        <w:p w14:paraId="7311022D" w14:textId="77777777" w:rsidR="00AB4AA0" w:rsidRDefault="00AB4AA0" w:rsidP="00AB4AA0">
          <w:pPr>
            <w:pStyle w:val="CitaviBibliographyEntry"/>
          </w:pPr>
          <w:r>
            <w:t>58.</w:t>
          </w:r>
          <w:r>
            <w:tab/>
          </w:r>
          <w:bookmarkStart w:id="128" w:name="_CTVL0019d8518ceb51a4449a72fd188bf39fbc1"/>
          <w:r>
            <w:t>HaJo88 (2018) Scheidetrichter Anleitung Teil 4. CC BY-SA 4.0. https://upload.wikimedia.org/wikipedia/commons/thumb/8/82/Scheidetrichter_Anleitung_Teil_4.svg/419px-Scheidetrichter_Anleitung_Teil_4.svg.png. Zugegriffen: 01. Februar 2021</w:t>
          </w:r>
        </w:p>
        <w:bookmarkEnd w:id="128"/>
        <w:p w14:paraId="4B2A7162" w14:textId="77777777" w:rsidR="00AB4AA0" w:rsidRDefault="00AB4AA0" w:rsidP="00AB4AA0">
          <w:pPr>
            <w:pStyle w:val="CitaviBibliographyEntry"/>
          </w:pPr>
          <w:r>
            <w:t>59.</w:t>
          </w:r>
          <w:r>
            <w:tab/>
          </w:r>
          <w:bookmarkStart w:id="129" w:name="_CTVL0011482a0142bfe4737b59c18f0cd30495d"/>
          <w:r>
            <w:t>HaJo88 (2018) Scheidetrichter Anleitung Teil 5. CC BY-SA 4.0. https://upload.wikimedia.org/wikipedia/commons/thumb/9/9d/Scheidetrichter_Anleitung_Teil_5.svg/419px-Scheidetrichter_Anleitung_Teil_5.svg.png. Zugegriffen: 01. Februar 2021</w:t>
          </w:r>
        </w:p>
        <w:bookmarkEnd w:id="129"/>
        <w:p w14:paraId="20149C0E" w14:textId="77777777" w:rsidR="00AB4AA0" w:rsidRDefault="00AB4AA0" w:rsidP="00AB4AA0">
          <w:pPr>
            <w:pStyle w:val="CitaviBibliographyEntry"/>
          </w:pPr>
          <w:r>
            <w:t>60.</w:t>
          </w:r>
          <w:r>
            <w:tab/>
          </w:r>
          <w:bookmarkStart w:id="130" w:name="_CTVL0018030758b3add418bb1e73517f43572fa"/>
          <w:r>
            <w:t>HaJo88 (2018) Scheidetrichter Anleitung Teil 6. CC BY-SA 4.0. https://upload.wikimedia.org/wikipedia/commons/thumb/c/cf/Scheidetrichter_Anleitung_Teil_6.svg/419px-Scheidetrichter_Anleitung_Teil_6.svg.png. Zugegriffen: 01. Februar 2021</w:t>
          </w:r>
        </w:p>
        <w:bookmarkEnd w:id="130"/>
        <w:p w14:paraId="11C3BDCB" w14:textId="77777777" w:rsidR="00AB4AA0" w:rsidRDefault="00AB4AA0" w:rsidP="00AB4AA0">
          <w:pPr>
            <w:pStyle w:val="CitaviBibliographyEntry"/>
          </w:pPr>
          <w:r>
            <w:t>61.</w:t>
          </w:r>
          <w:r>
            <w:tab/>
          </w:r>
          <w:bookmarkStart w:id="131" w:name="_CTVL00111c72a32ed8d4c1c83c75e86afb048fb"/>
          <w:r>
            <w:t>Thode J (2021) Aus dem Laboralltag: Systematische und zufällige Fehler. https://mpl.loesungsfabrik.de/blog/methodenvalidierung/fehlerarten. Zugegriffen: 24. Februar 2021</w:t>
          </w:r>
        </w:p>
        <w:bookmarkEnd w:id="131"/>
        <w:p w14:paraId="77961649" w14:textId="77777777" w:rsidR="00AB4AA0" w:rsidRDefault="00AB4AA0" w:rsidP="00AB4AA0">
          <w:pPr>
            <w:pStyle w:val="CitaviBibliographyEntry"/>
          </w:pPr>
          <w:r>
            <w:t>62.</w:t>
          </w:r>
          <w:r>
            <w:tab/>
          </w:r>
          <w:bookmarkStart w:id="132" w:name="_CTVL001e1b57522242d470f931e74fc0c0742df"/>
          <w:r>
            <w:t>Kuhlmann H (2021) Analog und Digital. https://praktische-elektronik.dr-k.de/Praktikum/Le-Analog-und-Digital.html. Zugegriffen: 01. Februar 2021</w:t>
          </w:r>
        </w:p>
        <w:bookmarkEnd w:id="132"/>
        <w:p w14:paraId="3494AF7E" w14:textId="77777777" w:rsidR="00AB4AA0" w:rsidRDefault="00AB4AA0" w:rsidP="00AB4AA0">
          <w:pPr>
            <w:pStyle w:val="CitaviBibliographyEntry"/>
          </w:pPr>
          <w:r>
            <w:t>63.</w:t>
          </w:r>
          <w:r>
            <w:tab/>
          </w:r>
          <w:bookmarkStart w:id="133" w:name="_CTVL001146bc37e5d5948bab77c34d12e936b5f"/>
          <w:r>
            <w:t>(2020) Analogmessgerät. https://de.wikipedia.org/w/index.php?title=Analogmessgerät&amp;oldid=195869031. Zugegriffen: 01. Februar 2021</w:t>
          </w:r>
        </w:p>
        <w:bookmarkEnd w:id="133"/>
        <w:p w14:paraId="333E4ACE" w14:textId="77777777" w:rsidR="00AB4AA0" w:rsidRDefault="00AB4AA0" w:rsidP="00AB4AA0">
          <w:pPr>
            <w:pStyle w:val="CitaviBibliographyEntry"/>
          </w:pPr>
          <w:r>
            <w:t>64.</w:t>
          </w:r>
          <w:r>
            <w:tab/>
          </w:r>
          <w:bookmarkStart w:id="134" w:name="_CTVL00104c42aa982514f36b387fbe11430479a"/>
          <w:r>
            <w:t>Peter-Wolfgang Gräber Automatisierungstechnik in der Wasserwirtschaft. Kaptitel 5: Messtechnik. https://tu-dresden.de/bu/umwelt/hydro/iak/ressourcen/dateien/systemanalyse/studium/folder-2009-01-29-lehre/folder-2009-04-03-at/AT-5.pdf?lang=de. Zugegriffen: 02. April 2021</w:t>
          </w:r>
        </w:p>
        <w:bookmarkEnd w:id="134"/>
        <w:p w14:paraId="7C5F4676" w14:textId="77777777" w:rsidR="00AB4AA0" w:rsidRDefault="00AB4AA0" w:rsidP="00AB4AA0">
          <w:pPr>
            <w:pStyle w:val="CitaviBibliographyEntry"/>
          </w:pPr>
          <w:r>
            <w:t>65.</w:t>
          </w:r>
          <w:r>
            <w:tab/>
          </w:r>
          <w:bookmarkStart w:id="135" w:name="_CTVL001a0e9cc89e92842f48aa67af2073c98de"/>
          <w:r>
            <w:t>(2019) Digitale Messtechnik. https://de.wikipedia.org/w/index.php?title=Digitale_Messtechnik&amp;oldid=192201419. Zugegriffen: 01. Februar 2021</w:t>
          </w:r>
        </w:p>
        <w:bookmarkEnd w:id="135"/>
        <w:p w14:paraId="2C98A98C" w14:textId="77777777" w:rsidR="00AB4AA0" w:rsidRDefault="00AB4AA0" w:rsidP="00AB4AA0">
          <w:pPr>
            <w:pStyle w:val="CitaviBibliographyEntry"/>
          </w:pPr>
          <w:r>
            <w:lastRenderedPageBreak/>
            <w:t>66.</w:t>
          </w:r>
          <w:r>
            <w:tab/>
          </w:r>
          <w:bookmarkStart w:id="136" w:name="_CTVL0014d23d7ce32fd4cef895878b5453d96ef"/>
          <w:r>
            <w:t>DURAN Group Duran Volumenmessgeräte. https://www.duran-group.com/fileadmin/downloads/laborglas/DURAN_15006_Broschuere_Volumetrie_A5_DE_RZ7-view_01.pdf. Zugegriffen: 24. Februar 2021</w:t>
          </w:r>
        </w:p>
        <w:bookmarkEnd w:id="136"/>
        <w:p w14:paraId="1D512F13" w14:textId="77777777" w:rsidR="00AB4AA0" w:rsidRDefault="00AB4AA0" w:rsidP="00AB4AA0">
          <w:pPr>
            <w:pStyle w:val="CitaviBibliographyEntry"/>
          </w:pPr>
          <w:r>
            <w:t>67.</w:t>
          </w:r>
          <w:r>
            <w:tab/>
          </w:r>
          <w:bookmarkStart w:id="137" w:name="_CTVL001f70ef2a75ac448fe8458ef1f5cd45eef"/>
          <w:r>
            <w:t>(2020) Genauigkeitsklasse. https://de.wikipedia.org/w/index.php?title=Genauigkeitsklasse&amp;oldid=202431191. Zugegriffen: 24. Februar 2021</w:t>
          </w:r>
        </w:p>
        <w:bookmarkEnd w:id="137"/>
        <w:p w14:paraId="121B60CD" w14:textId="77777777" w:rsidR="00AB4AA0" w:rsidRDefault="00AB4AA0" w:rsidP="00AB4AA0">
          <w:pPr>
            <w:pStyle w:val="CitaviBibliographyEntry"/>
          </w:pPr>
          <w:r>
            <w:t>68.</w:t>
          </w:r>
          <w:r>
            <w:tab/>
          </w:r>
          <w:bookmarkStart w:id="138" w:name="_CTVL001dd17362a05394adb8c8db61c305caa3d"/>
          <w:r>
            <w:t>Fuehlersysteme eNET (2021) Genauigkeitsklasse für Thermometer. https://www.fuehlersysteme.de/wiki/genauigkeitsklasse. Zugegriffen: 24. Februar 2021</w:t>
          </w:r>
        </w:p>
        <w:bookmarkEnd w:id="138"/>
        <w:p w14:paraId="39F93F1C" w14:textId="77777777" w:rsidR="00AB4AA0" w:rsidRDefault="00AB4AA0" w:rsidP="00AB4AA0">
          <w:pPr>
            <w:pStyle w:val="CitaviBibliographyEntry"/>
          </w:pPr>
          <w:r>
            <w:t>69.</w:t>
          </w:r>
          <w:r>
            <w:tab/>
          </w:r>
          <w:bookmarkStart w:id="139" w:name="_CTVL00110703135e4db42f79fe614d22f26a80c"/>
          <w:r>
            <w:t>WIKA Genauigkeitsklassen für Manometer. https://www.wika.com/media/30__technical_information/german_6/ds_in0002_de_de.pdf. Zugegriffen: 24. Februar 2021</w:t>
          </w:r>
        </w:p>
        <w:bookmarkEnd w:id="139"/>
        <w:p w14:paraId="30F4E2F2" w14:textId="77777777" w:rsidR="00AB4AA0" w:rsidRDefault="00AB4AA0" w:rsidP="00AB4AA0">
          <w:pPr>
            <w:pStyle w:val="CitaviBibliographyEntry"/>
          </w:pPr>
          <w:r>
            <w:t>70.</w:t>
          </w:r>
          <w:r>
            <w:tab/>
          </w:r>
          <w:bookmarkStart w:id="140" w:name="_CTVL001f9f1e984273045ee942636d2ac2a3e11"/>
          <w:r>
            <w:t>labom Temperaturmesstechnik. Allgemeine Informationen. https://www.labom.com/files/downloads/technische_informationen/allg_technische_hinweise/t1-010_temperaturmesstechnik_allgemein.pdf. Zugegriffen: 24. Februar 2021</w:t>
          </w:r>
        </w:p>
        <w:bookmarkEnd w:id="140"/>
        <w:p w14:paraId="778A0FC2" w14:textId="6A5E1977" w:rsidR="00C7720A" w:rsidRDefault="00AB4AA0" w:rsidP="00AB4AA0">
          <w:pPr>
            <w:pStyle w:val="CitaviBibliographyEntry"/>
          </w:pPr>
          <w:r>
            <w:t>71.</w:t>
          </w:r>
          <w:r>
            <w:tab/>
          </w:r>
          <w:bookmarkStart w:id="141" w:name="_CTVL001c023e58f75524e14b4fb7e4a8bffefbf"/>
          <w:r>
            <w:t>KEYENCE Deutschland (2021) Toleranz und Messgenauigkeit. Glossar der Messtechnik. https://www.keyence.de/ss/products/measure/measurement_library/basic/tolerance/. Zugegriffen: 24. Februar 202</w:t>
          </w:r>
          <w:bookmarkEnd w:id="141"/>
          <w:r>
            <w:t>1</w:t>
          </w:r>
          <w:r w:rsidR="00C7720A">
            <w:fldChar w:fldCharType="end"/>
          </w:r>
        </w:p>
      </w:sdtContent>
    </w:sdt>
    <w:p w14:paraId="381802B2" w14:textId="55381297" w:rsidR="00C7720A" w:rsidRPr="00513719" w:rsidRDefault="00C7720A" w:rsidP="00C7720A"/>
    <w:sectPr w:rsidR="00C7720A" w:rsidRPr="00513719" w:rsidSect="004F444F">
      <w:pgSz w:w="11906" w:h="16838"/>
      <w:pgMar w:top="1134" w:right="1417" w:bottom="1417" w:left="1417" w:header="708"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4715AE5" w14:textId="77777777" w:rsidR="008D6E42" w:rsidRDefault="008D6E42" w:rsidP="00FC6543">
      <w:r>
        <w:separator/>
      </w:r>
    </w:p>
  </w:endnote>
  <w:endnote w:type="continuationSeparator" w:id="0">
    <w:p w14:paraId="45703062" w14:textId="77777777" w:rsidR="008D6E42" w:rsidRDefault="008D6E42" w:rsidP="00FC65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Roboto Slab Light">
    <w:panose1 w:val="00000000000000000000"/>
    <w:charset w:val="00"/>
    <w:family w:val="auto"/>
    <w:pitch w:val="variable"/>
    <w:sig w:usb0="200002FF" w:usb1="0000005B" w:usb2="00000020" w:usb3="00000000" w:csb0="0000019F" w:csb1="00000000"/>
    <w:embedRegular r:id="rId1" w:fontKey="{44220741-1141-4CDB-9BAE-039F6C69DE06}"/>
    <w:embedBold r:id="rId2" w:fontKey="{F2A10CA2-6447-49CA-824D-29E687AD4CD6}"/>
    <w:embedItalic r:id="rId3" w:fontKey="{31EB01C0-D39E-49C6-BE33-D6310EADDB55}"/>
    <w:embedBoldItalic r:id="rId4" w:fontKey="{6D1F16ED-AA01-49AF-B035-95DBE93E3175}"/>
  </w:font>
  <w:font w:name="Calibri">
    <w:panose1 w:val="020F0502020204030204"/>
    <w:charset w:val="00"/>
    <w:family w:val="swiss"/>
    <w:pitch w:val="variable"/>
    <w:sig w:usb0="E4002EFF" w:usb1="C000247B" w:usb2="00000009" w:usb3="00000000" w:csb0="000001FF" w:csb1="00000000"/>
    <w:embedRegular r:id="rId5" w:fontKey="{4BC0F8D3-F26C-4893-9838-28EBAAE3B596}"/>
    <w:embedBold r:id="rId6" w:fontKey="{EC5128F9-5C55-4024-A62C-F27ADE8F201B}"/>
    <w:embedItalic r:id="rId7" w:fontKey="{238B9FEB-1A0D-409D-BBF4-97168D1FBEDB}"/>
    <w:embedBoldItalic r:id="rId8" w:fontKey="{C6CB0875-5E06-4157-9E9E-48C66D723643}"/>
  </w:font>
  <w:font w:name="CMU Serif">
    <w:panose1 w:val="02000603000000000000"/>
    <w:charset w:val="00"/>
    <w:family w:val="auto"/>
    <w:pitch w:val="variable"/>
    <w:sig w:usb0="E10002FF" w:usb1="5201E9EB" w:usb2="02020004" w:usb3="00000000" w:csb0="0000019F" w:csb1="00000000"/>
    <w:embedRegular r:id="rId9" w:fontKey="{2C132E5C-9346-45DB-9BA4-63AA67E9CDF9}"/>
    <w:embedBold r:id="rId10" w:fontKey="{4D3D36D0-90F5-4F3D-B7D5-13E6E7F889BF}"/>
    <w:embedItalic r:id="rId11" w:fontKey="{FF3E33E0-E0D2-4EAA-80D7-3B4F742884F0}"/>
    <w:embedBoldItalic r:id="rId12" w:fontKey="{4C135871-9B70-4A5F-A786-6EF1997E7C5A}"/>
  </w:font>
  <w:font w:name="Roboto">
    <w:panose1 w:val="02000000000000000000"/>
    <w:charset w:val="00"/>
    <w:family w:val="auto"/>
    <w:pitch w:val="variable"/>
    <w:sig w:usb0="E0000AFF" w:usb1="5000217F" w:usb2="00000021" w:usb3="00000000" w:csb0="0000019F" w:csb1="00000000"/>
    <w:embedRegular r:id="rId13" w:fontKey="{F82C4441-DEE2-475E-914A-15F658B7345F}"/>
    <w:embedBold r:id="rId14" w:fontKey="{6B9FAA33-824B-4CFE-A5DF-A1B363EEFA9A}"/>
  </w:font>
  <w:font w:name="Calibri Light">
    <w:panose1 w:val="020F0302020204030204"/>
    <w:charset w:val="00"/>
    <w:family w:val="swiss"/>
    <w:pitch w:val="variable"/>
    <w:sig w:usb0="E4002EFF" w:usb1="C000247B" w:usb2="00000009" w:usb3="00000000" w:csb0="000001FF" w:csb1="00000000"/>
    <w:embedRegular r:id="rId15" w:fontKey="{F6311285-B606-4667-A954-1DB5AD341CBC}"/>
    <w:embedBold r:id="rId16" w:fontKey="{D020585C-2394-4C05-BB0A-5127FBC42339}"/>
    <w:embedItalic r:id="rId17" w:fontKey="{E259E2AA-3FCE-42E1-A731-03E6D8AF60E6}"/>
  </w:font>
  <w:font w:name="CMU Sans Serif">
    <w:panose1 w:val="02000603000000000000"/>
    <w:charset w:val="00"/>
    <w:family w:val="auto"/>
    <w:pitch w:val="variable"/>
    <w:sig w:usb0="E10002FF" w:usb1="5201E9EB" w:usb2="00020004" w:usb3="00000000" w:csb0="0000011F" w:csb1="00000000"/>
    <w:embedRegular r:id="rId18" w:fontKey="{3E9F32C5-B3E2-4452-8687-74892B2EE0E1}"/>
    <w:embedBold r:id="rId19" w:fontKey="{44C6C9D6-36CA-4427-A200-72616BB5AC90}"/>
  </w:font>
  <w:font w:name="cmr10">
    <w:altName w:val="Calibri"/>
    <w:panose1 w:val="020B0500000000000000"/>
    <w:charset w:val="00"/>
    <w:family w:val="swiss"/>
    <w:pitch w:val="variable"/>
    <w:sig w:usb0="00000003" w:usb1="00000000" w:usb2="00000000" w:usb3="00000000" w:csb0="00000001" w:csb1="00000000"/>
    <w:embedRegular r:id="rId20" w:fontKey="{ACBA93F4-37B6-41C5-A57A-0E66F0E93A6E}"/>
  </w:font>
  <w:font w:name="Roboto Slab">
    <w:panose1 w:val="00000000000000000000"/>
    <w:charset w:val="00"/>
    <w:family w:val="auto"/>
    <w:pitch w:val="variable"/>
    <w:sig w:usb0="E00002FF" w:usb1="5000205B" w:usb2="00000020" w:usb3="00000000" w:csb0="0000019F" w:csb1="00000000"/>
    <w:embedRegular r:id="rId21" w:fontKey="{888B279A-3B4A-4B38-9E23-D7AA133AB9A4}"/>
  </w:font>
  <w:font w:name="LMSans10-Bold">
    <w:altName w:val="Cambria"/>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embedRegular r:id="rId22" w:fontKey="{8C3E46B5-D6B4-455E-BD29-5CFEA670DD5A}"/>
  </w:font>
  <w:font w:name="Segoe UI">
    <w:panose1 w:val="020B0502040204020203"/>
    <w:charset w:val="00"/>
    <w:family w:val="swiss"/>
    <w:pitch w:val="variable"/>
    <w:sig w:usb0="E4002EFF" w:usb1="C000E47F" w:usb2="00000009" w:usb3="00000000" w:csb0="000001FF" w:csb1="00000000"/>
    <w:embedRegular r:id="rId23" w:fontKey="{6DFBB37B-4910-4BD9-8FB3-84DF9629F845}"/>
  </w:font>
  <w:font w:name="Roboto Slab Medium">
    <w:panose1 w:val="00000000000000000000"/>
    <w:charset w:val="00"/>
    <w:family w:val="auto"/>
    <w:pitch w:val="variable"/>
    <w:sig w:usb0="200002FF" w:usb1="0000005B" w:usb2="00000020" w:usb3="00000000" w:csb0="0000019F" w:csb1="00000000"/>
    <w:embedBold r:id="rId24" w:fontKey="{1E66F8CF-1062-4617-9C57-9DABA06A27DC}"/>
  </w:font>
  <w:font w:name="Cambria Math">
    <w:panose1 w:val="02040503050406030204"/>
    <w:charset w:val="00"/>
    <w:family w:val="roman"/>
    <w:pitch w:val="variable"/>
    <w:sig w:usb0="E00006FF" w:usb1="420024FF" w:usb2="02000000" w:usb3="00000000" w:csb0="0000019F" w:csb1="00000000"/>
    <w:embedRegular r:id="rId25" w:fontKey="{92CD3D22-474F-4A9A-8EC6-8AF46ECDC703}"/>
    <w:embedItalic r:id="rId26" w:fontKey="{D089B483-1E0B-4022-AA1B-85C2742693E8}"/>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84F06A" w14:textId="77777777" w:rsidR="006262F1" w:rsidRDefault="006262F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CE84EB" w14:textId="35227EFB" w:rsidR="006262F1" w:rsidRPr="00212E06" w:rsidRDefault="006262F1" w:rsidP="00F85402">
    <w:pPr>
      <w:pStyle w:val="Fuzeile"/>
      <w:ind w:left="5108" w:firstLine="1982"/>
    </w:pPr>
    <w:r>
      <w:tab/>
    </w:r>
    <w:sdt>
      <w:sdtPr>
        <w:id w:val="-299229796"/>
        <w:docPartObj>
          <w:docPartGallery w:val="Page Numbers (Bottom of Page)"/>
          <w:docPartUnique/>
        </w:docPartObj>
      </w:sdtPr>
      <w:sdtEndPr/>
      <w:sdtContent>
        <w:sdt>
          <w:sdtPr>
            <w:id w:val="-1769616900"/>
            <w:docPartObj>
              <w:docPartGallery w:val="Page Numbers (Top of Page)"/>
              <w:docPartUnique/>
            </w:docPartObj>
          </w:sdtPr>
          <w:sdtEndPr/>
          <w:sdtContent>
            <w:r w:rsidRPr="00212E06">
              <w:t xml:space="preserve">Seite </w:t>
            </w:r>
            <w:r w:rsidRPr="00212E06">
              <w:fldChar w:fldCharType="begin"/>
            </w:r>
            <w:r w:rsidRPr="00212E06">
              <w:instrText>PAGE</w:instrText>
            </w:r>
            <w:r w:rsidRPr="00212E06">
              <w:fldChar w:fldCharType="separate"/>
            </w:r>
            <w:r w:rsidRPr="00212E06">
              <w:t>2</w:t>
            </w:r>
            <w:r w:rsidRPr="00212E06">
              <w:fldChar w:fldCharType="end"/>
            </w:r>
            <w:r w:rsidRPr="00212E06">
              <w:t xml:space="preserve"> von </w:t>
            </w:r>
            <w:r w:rsidRPr="00212E06">
              <w:fldChar w:fldCharType="begin"/>
            </w:r>
            <w:r w:rsidRPr="00212E06">
              <w:instrText>NUMPAGES</w:instrText>
            </w:r>
            <w:r w:rsidRPr="00212E06">
              <w:fldChar w:fldCharType="separate"/>
            </w:r>
            <w:r w:rsidRPr="00212E06">
              <w:t>2</w:t>
            </w:r>
            <w:r w:rsidRPr="00212E06">
              <w:fldChar w:fldCharType="end"/>
            </w:r>
          </w:sdtContent>
        </w:sdt>
      </w:sdtContent>
    </w:sdt>
  </w:p>
  <w:p w14:paraId="786BAA50" w14:textId="77777777" w:rsidR="006262F1" w:rsidRDefault="006262F1" w:rsidP="00FC6543">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CB5AD9" w14:textId="77777777" w:rsidR="006262F1" w:rsidRDefault="006262F1">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BE07A1" w14:textId="1FD745AA" w:rsidR="006262F1" w:rsidRPr="00212E06" w:rsidRDefault="006262F1" w:rsidP="00F85402">
    <w:pPr>
      <w:pStyle w:val="Fuzeile"/>
      <w:ind w:left="5108" w:firstLine="1982"/>
    </w:pPr>
    <w:r>
      <w:tab/>
    </w:r>
  </w:p>
  <w:p w14:paraId="33377512" w14:textId="77777777" w:rsidR="006262F1" w:rsidRDefault="006262F1" w:rsidP="00FC6543">
    <w:pPr>
      <w:pStyle w:val="Fuzeile"/>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5E6F38" w14:textId="17BD877A" w:rsidR="006262F1" w:rsidRPr="00212E06" w:rsidRDefault="006262F1" w:rsidP="00F85402">
    <w:pPr>
      <w:pStyle w:val="Fuzeile"/>
      <w:ind w:left="5108" w:firstLine="1982"/>
    </w:pPr>
    <w:r>
      <w:tab/>
      <w:t xml:space="preserve">     </w:t>
    </w:r>
    <w:sdt>
      <w:sdtPr>
        <w:id w:val="1600068258"/>
        <w:docPartObj>
          <w:docPartGallery w:val="Page Numbers (Bottom of Page)"/>
          <w:docPartUnique/>
        </w:docPartObj>
      </w:sdtPr>
      <w:sdtEndPr/>
      <w:sdtContent>
        <w:sdt>
          <w:sdtPr>
            <w:id w:val="55676745"/>
            <w:docPartObj>
              <w:docPartGallery w:val="Page Numbers (Top of Page)"/>
              <w:docPartUnique/>
            </w:docPartObj>
          </w:sdtPr>
          <w:sdtEndPr/>
          <w:sdtContent>
            <w:r w:rsidRPr="00212E06">
              <w:t xml:space="preserve">Seite </w:t>
            </w:r>
            <w:r w:rsidRPr="00212E06">
              <w:fldChar w:fldCharType="begin"/>
            </w:r>
            <w:r w:rsidRPr="00212E06">
              <w:instrText>PAGE</w:instrText>
            </w:r>
            <w:r w:rsidRPr="00212E06">
              <w:fldChar w:fldCharType="separate"/>
            </w:r>
            <w:r w:rsidRPr="00212E06">
              <w:t>2</w:t>
            </w:r>
            <w:r w:rsidRPr="00212E06">
              <w:fldChar w:fldCharType="end"/>
            </w:r>
            <w:r w:rsidRPr="00212E06">
              <w:t xml:space="preserve"> von </w:t>
            </w:r>
            <w:r w:rsidRPr="00212E06">
              <w:fldChar w:fldCharType="begin"/>
            </w:r>
            <w:r w:rsidRPr="00212E06">
              <w:instrText>NUMPAGES</w:instrText>
            </w:r>
            <w:r w:rsidRPr="00212E06">
              <w:fldChar w:fldCharType="separate"/>
            </w:r>
            <w:r w:rsidRPr="00212E06">
              <w:t>2</w:t>
            </w:r>
            <w:r w:rsidRPr="00212E06">
              <w:fldChar w:fldCharType="end"/>
            </w:r>
          </w:sdtContent>
        </w:sdt>
      </w:sdtContent>
    </w:sdt>
  </w:p>
  <w:p w14:paraId="55DD8B0A" w14:textId="77777777" w:rsidR="006262F1" w:rsidRDefault="006262F1" w:rsidP="00FC6543">
    <w:pPr>
      <w:pStyle w:val="Fuzeile"/>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836D94" w14:textId="55759EAE" w:rsidR="006262F1" w:rsidRPr="00212E06" w:rsidRDefault="006262F1" w:rsidP="00F85402">
    <w:pPr>
      <w:pStyle w:val="Fuzeile"/>
      <w:ind w:left="5108" w:firstLine="1982"/>
    </w:pPr>
    <w:r>
      <w:tab/>
    </w:r>
    <w:sdt>
      <w:sdtPr>
        <w:id w:val="1357229997"/>
        <w:docPartObj>
          <w:docPartGallery w:val="Page Numbers (Bottom of Page)"/>
          <w:docPartUnique/>
        </w:docPartObj>
      </w:sdtPr>
      <w:sdtEndPr/>
      <w:sdtContent>
        <w:sdt>
          <w:sdtPr>
            <w:id w:val="-371763840"/>
            <w:docPartObj>
              <w:docPartGallery w:val="Page Numbers (Top of Page)"/>
              <w:docPartUnique/>
            </w:docPartObj>
          </w:sdtPr>
          <w:sdtEndPr/>
          <w:sdtContent>
            <w:r w:rsidRPr="00212E06">
              <w:t xml:space="preserve">Seite </w:t>
            </w:r>
            <w:r w:rsidRPr="00212E06">
              <w:fldChar w:fldCharType="begin"/>
            </w:r>
            <w:r w:rsidRPr="00212E06">
              <w:instrText>PAGE</w:instrText>
            </w:r>
            <w:r w:rsidRPr="00212E06">
              <w:fldChar w:fldCharType="separate"/>
            </w:r>
            <w:r w:rsidRPr="00212E06">
              <w:t>2</w:t>
            </w:r>
            <w:r w:rsidRPr="00212E06">
              <w:fldChar w:fldCharType="end"/>
            </w:r>
            <w:r w:rsidRPr="00212E06">
              <w:t xml:space="preserve"> von </w:t>
            </w:r>
            <w:r w:rsidRPr="00212E06">
              <w:fldChar w:fldCharType="begin"/>
            </w:r>
            <w:r w:rsidRPr="00212E06">
              <w:instrText>NUMPAGES</w:instrText>
            </w:r>
            <w:r w:rsidRPr="00212E06">
              <w:fldChar w:fldCharType="separate"/>
            </w:r>
            <w:r w:rsidRPr="00212E06">
              <w:t>2</w:t>
            </w:r>
            <w:r w:rsidRPr="00212E06">
              <w:fldChar w:fldCharType="end"/>
            </w:r>
          </w:sdtContent>
        </w:sdt>
      </w:sdtContent>
    </w:sdt>
  </w:p>
  <w:p w14:paraId="540F90F2" w14:textId="77777777" w:rsidR="006262F1" w:rsidRDefault="006262F1" w:rsidP="00FC6543">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EAD7C85" w14:textId="77777777" w:rsidR="008D6E42" w:rsidRDefault="008D6E42" w:rsidP="00FC6543">
      <w:r>
        <w:separator/>
      </w:r>
    </w:p>
  </w:footnote>
  <w:footnote w:type="continuationSeparator" w:id="0">
    <w:p w14:paraId="7DF007EE" w14:textId="77777777" w:rsidR="008D6E42" w:rsidRDefault="008D6E42" w:rsidP="00FC654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08CB55" w14:textId="77777777" w:rsidR="006262F1" w:rsidRDefault="006262F1">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FB3C09" w14:textId="77777777" w:rsidR="006262F1" w:rsidRDefault="006262F1">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A6E825" w14:textId="77777777" w:rsidR="006262F1" w:rsidRDefault="006262F1">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3" type="#_x0000_t75" alt="Glühlampe Silhouette" style="width:6.7pt;height:9.6pt;visibility:visib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" o:bullet="t">
        <v:imagedata r:id="rId1" o:title="" cropbottom="-1024f" cropleft="-14183f" cropright="-15651f"/>
      </v:shape>
    </w:pict>
  </w:numPicBullet>
  <w:abstractNum w:abstractNumId="0" w15:restartNumberingAfterBreak="0">
    <w:nsid w:val="FFFFFF7C"/>
    <w:multiLevelType w:val="singleLevel"/>
    <w:tmpl w:val="FD2082AA"/>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4964D89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2D22BAD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5CF8035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3B3E0614"/>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DB8035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69C9B6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23CA69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674FD8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E7F42E2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3B14EE0"/>
    <w:multiLevelType w:val="multilevel"/>
    <w:tmpl w:val="897A99B4"/>
    <w:lvl w:ilvl="0">
      <w:start w:val="1"/>
      <w:numFmt w:val="decimal"/>
      <w:lvlText w:val="%1  "/>
      <w:lvlJc w:val="left"/>
      <w:pPr>
        <w:ind w:left="737" w:hanging="340"/>
      </w:pPr>
      <w:rPr>
        <w:rFonts w:hint="default"/>
      </w:rPr>
    </w:lvl>
    <w:lvl w:ilvl="1">
      <w:start w:val="1"/>
      <w:numFmt w:val="decimal"/>
      <w:lvlText w:val="%1.%2"/>
      <w:lvlJc w:val="left"/>
      <w:pPr>
        <w:ind w:left="737" w:hanging="397"/>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 w15:restartNumberingAfterBreak="0">
    <w:nsid w:val="08ED203E"/>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0B86428F"/>
    <w:multiLevelType w:val="hybridMultilevel"/>
    <w:tmpl w:val="3146CC40"/>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3" w15:restartNumberingAfterBreak="0">
    <w:nsid w:val="10FB10E4"/>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5B62A68"/>
    <w:multiLevelType w:val="multilevel"/>
    <w:tmpl w:val="01A2E5E8"/>
    <w:lvl w:ilvl="0">
      <w:start w:val="1"/>
      <w:numFmt w:val="decimal"/>
      <w:pStyle w:val="berschrift1"/>
      <w:lvlText w:val="%1  "/>
      <w:lvlJc w:val="left"/>
      <w:pPr>
        <w:ind w:left="3885" w:hanging="340"/>
      </w:pPr>
      <w:rPr>
        <w:rFonts w:hint="default"/>
      </w:rPr>
    </w:lvl>
    <w:lvl w:ilvl="1">
      <w:start w:val="1"/>
      <w:numFmt w:val="decimal"/>
      <w:pStyle w:val="berschrift2"/>
      <w:lvlText w:val="%1.%2"/>
      <w:lvlJc w:val="left"/>
      <w:pPr>
        <w:ind w:left="7854" w:hanging="340"/>
      </w:pPr>
      <w:rPr>
        <w:rFonts w:hint="default"/>
      </w:rPr>
    </w:lvl>
    <w:lvl w:ilvl="2">
      <w:start w:val="1"/>
      <w:numFmt w:val="none"/>
      <w:pStyle w:val="berschrift3"/>
      <w:lvlText w:val=""/>
      <w:lvlJc w:val="left"/>
      <w:pPr>
        <w:ind w:left="0" w:firstLine="0"/>
      </w:pPr>
      <w:rPr>
        <w:rFonts w:hint="default"/>
      </w:rPr>
    </w:lvl>
    <w:lvl w:ilvl="3">
      <w:start w:val="1"/>
      <w:numFmt w:val="decimal"/>
      <w:pStyle w:val="berschrift4"/>
      <w:lvlText w:val="%1%3%2%4."/>
      <w:lvlJc w:val="left"/>
      <w:pPr>
        <w:ind w:left="340" w:hanging="340"/>
      </w:pPr>
      <w:rPr>
        <w:rFonts w:hint="default"/>
      </w:rPr>
    </w:lvl>
    <w:lvl w:ilvl="4">
      <w:start w:val="1"/>
      <w:numFmt w:val="lowerLetter"/>
      <w:lvlText w:val="%5."/>
      <w:lvlJc w:val="left"/>
      <w:pPr>
        <w:ind w:left="340" w:hanging="340"/>
      </w:pPr>
      <w:rPr>
        <w:rFonts w:hint="default"/>
      </w:rPr>
    </w:lvl>
    <w:lvl w:ilvl="5">
      <w:start w:val="1"/>
      <w:numFmt w:val="lowerRoman"/>
      <w:lvlText w:val="%6."/>
      <w:lvlJc w:val="right"/>
      <w:pPr>
        <w:ind w:left="340" w:hanging="340"/>
      </w:pPr>
      <w:rPr>
        <w:rFonts w:hint="default"/>
      </w:rPr>
    </w:lvl>
    <w:lvl w:ilvl="6">
      <w:start w:val="1"/>
      <w:numFmt w:val="decimal"/>
      <w:lvlText w:val="%7."/>
      <w:lvlJc w:val="left"/>
      <w:pPr>
        <w:ind w:left="340" w:hanging="340"/>
      </w:pPr>
      <w:rPr>
        <w:rFonts w:hint="default"/>
      </w:rPr>
    </w:lvl>
    <w:lvl w:ilvl="7">
      <w:start w:val="1"/>
      <w:numFmt w:val="lowerLetter"/>
      <w:lvlText w:val="%8."/>
      <w:lvlJc w:val="left"/>
      <w:pPr>
        <w:ind w:left="340" w:hanging="340"/>
      </w:pPr>
      <w:rPr>
        <w:rFonts w:hint="default"/>
      </w:rPr>
    </w:lvl>
    <w:lvl w:ilvl="8">
      <w:start w:val="1"/>
      <w:numFmt w:val="lowerRoman"/>
      <w:lvlText w:val="%9."/>
      <w:lvlJc w:val="right"/>
      <w:pPr>
        <w:ind w:left="340" w:hanging="340"/>
      </w:pPr>
      <w:rPr>
        <w:rFonts w:hint="default"/>
      </w:rPr>
    </w:lvl>
  </w:abstractNum>
  <w:abstractNum w:abstractNumId="15" w15:restartNumberingAfterBreak="0">
    <w:nsid w:val="2DD91B4F"/>
    <w:multiLevelType w:val="hybridMultilevel"/>
    <w:tmpl w:val="947CEE3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301C619D"/>
    <w:multiLevelType w:val="hybridMultilevel"/>
    <w:tmpl w:val="38044DE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3AB979A1"/>
    <w:multiLevelType w:val="multilevel"/>
    <w:tmpl w:val="26C0FD50"/>
    <w:lvl w:ilvl="0">
      <w:start w:val="1"/>
      <w:numFmt w:val="decimal"/>
      <w:lvlText w:val="%1  "/>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4B391EA9"/>
    <w:multiLevelType w:val="hybridMultilevel"/>
    <w:tmpl w:val="76646F70"/>
    <w:lvl w:ilvl="0" w:tplc="8FA8AE5C">
      <w:numFmt w:val="bullet"/>
      <w:lvlText w:val="-"/>
      <w:lvlJc w:val="left"/>
      <w:pPr>
        <w:ind w:left="720" w:hanging="360"/>
      </w:pPr>
      <w:rPr>
        <w:rFonts w:ascii="Roboto Slab Light" w:eastAsiaTheme="minorHAnsi" w:hAnsi="Roboto Slab Light" w:cs="CMU Serif"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557538D6"/>
    <w:multiLevelType w:val="hybridMultilevel"/>
    <w:tmpl w:val="BEFA15F6"/>
    <w:lvl w:ilvl="0" w:tplc="8FA8AE5C">
      <w:numFmt w:val="bullet"/>
      <w:lvlText w:val="-"/>
      <w:lvlJc w:val="left"/>
      <w:pPr>
        <w:ind w:left="720" w:hanging="360"/>
      </w:pPr>
      <w:rPr>
        <w:rFonts w:ascii="Roboto Slab Light" w:eastAsiaTheme="minorHAnsi" w:hAnsi="Roboto Slab Light" w:cs="CMU Serif"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64764C98"/>
    <w:multiLevelType w:val="hybridMultilevel"/>
    <w:tmpl w:val="5C1E43AE"/>
    <w:lvl w:ilvl="0" w:tplc="99F84AF8">
      <w:start w:val="20"/>
      <w:numFmt w:val="bullet"/>
      <w:lvlText w:val="-"/>
      <w:lvlJc w:val="left"/>
      <w:pPr>
        <w:ind w:left="720" w:hanging="360"/>
      </w:pPr>
      <w:rPr>
        <w:rFonts w:ascii="Roboto Slab Light" w:eastAsiaTheme="minorHAnsi" w:hAnsi="Roboto Slab Light" w:cs="CMU Serif"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70861C96"/>
    <w:multiLevelType w:val="hybridMultilevel"/>
    <w:tmpl w:val="812A9B32"/>
    <w:lvl w:ilvl="0" w:tplc="8FA8AE5C">
      <w:numFmt w:val="bullet"/>
      <w:lvlText w:val="-"/>
      <w:lvlJc w:val="left"/>
      <w:pPr>
        <w:ind w:left="720" w:hanging="360"/>
      </w:pPr>
      <w:rPr>
        <w:rFonts w:ascii="Roboto Slab Light" w:eastAsiaTheme="minorHAnsi" w:hAnsi="Roboto Slab Light" w:cs="CMU Serif"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738B7407"/>
    <w:multiLevelType w:val="hybridMultilevel"/>
    <w:tmpl w:val="5B4A9AA8"/>
    <w:lvl w:ilvl="0" w:tplc="1D4087E8">
      <w:numFmt w:val="bullet"/>
      <w:lvlText w:val="-"/>
      <w:lvlJc w:val="left"/>
      <w:pPr>
        <w:ind w:left="720" w:hanging="360"/>
      </w:pPr>
      <w:rPr>
        <w:rFonts w:ascii="Roboto Slab Light" w:eastAsiaTheme="minorHAnsi" w:hAnsi="Roboto Slab Light" w:cs="CMU Serif"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756B48CD"/>
    <w:multiLevelType w:val="hybridMultilevel"/>
    <w:tmpl w:val="FFA054DC"/>
    <w:lvl w:ilvl="0" w:tplc="63729246">
      <w:start w:val="1"/>
      <w:numFmt w:val="decimal"/>
      <w:pStyle w:val="Kapitel"/>
      <w:lvlText w:val="%1  "/>
      <w:lvlJc w:val="left"/>
      <w:pPr>
        <w:ind w:left="360" w:hanging="360"/>
      </w:pPr>
      <w:rPr>
        <w:rFonts w:hint="default"/>
      </w:rPr>
    </w:lvl>
    <w:lvl w:ilvl="1" w:tplc="04070019" w:tentative="1">
      <w:start w:val="1"/>
      <w:numFmt w:val="lowerLetter"/>
      <w:lvlText w:val="%2."/>
      <w:lvlJc w:val="left"/>
      <w:pPr>
        <w:ind w:left="2520" w:hanging="360"/>
      </w:pPr>
    </w:lvl>
    <w:lvl w:ilvl="2" w:tplc="0407001B" w:tentative="1">
      <w:start w:val="1"/>
      <w:numFmt w:val="lowerRoman"/>
      <w:lvlText w:val="%3."/>
      <w:lvlJc w:val="right"/>
      <w:pPr>
        <w:ind w:left="3240" w:hanging="180"/>
      </w:pPr>
    </w:lvl>
    <w:lvl w:ilvl="3" w:tplc="0407000F" w:tentative="1">
      <w:start w:val="1"/>
      <w:numFmt w:val="decimal"/>
      <w:lvlText w:val="%4."/>
      <w:lvlJc w:val="left"/>
      <w:pPr>
        <w:ind w:left="3960" w:hanging="360"/>
      </w:pPr>
    </w:lvl>
    <w:lvl w:ilvl="4" w:tplc="04070019" w:tentative="1">
      <w:start w:val="1"/>
      <w:numFmt w:val="lowerLetter"/>
      <w:lvlText w:val="%5."/>
      <w:lvlJc w:val="left"/>
      <w:pPr>
        <w:ind w:left="4680" w:hanging="360"/>
      </w:pPr>
    </w:lvl>
    <w:lvl w:ilvl="5" w:tplc="0407001B" w:tentative="1">
      <w:start w:val="1"/>
      <w:numFmt w:val="lowerRoman"/>
      <w:lvlText w:val="%6."/>
      <w:lvlJc w:val="right"/>
      <w:pPr>
        <w:ind w:left="5400" w:hanging="180"/>
      </w:pPr>
    </w:lvl>
    <w:lvl w:ilvl="6" w:tplc="0407000F" w:tentative="1">
      <w:start w:val="1"/>
      <w:numFmt w:val="decimal"/>
      <w:lvlText w:val="%7."/>
      <w:lvlJc w:val="left"/>
      <w:pPr>
        <w:ind w:left="6120" w:hanging="360"/>
      </w:pPr>
    </w:lvl>
    <w:lvl w:ilvl="7" w:tplc="04070019" w:tentative="1">
      <w:start w:val="1"/>
      <w:numFmt w:val="lowerLetter"/>
      <w:lvlText w:val="%8."/>
      <w:lvlJc w:val="left"/>
      <w:pPr>
        <w:ind w:left="6840" w:hanging="360"/>
      </w:pPr>
    </w:lvl>
    <w:lvl w:ilvl="8" w:tplc="0407001B" w:tentative="1">
      <w:start w:val="1"/>
      <w:numFmt w:val="lowerRoman"/>
      <w:lvlText w:val="%9."/>
      <w:lvlJc w:val="right"/>
      <w:pPr>
        <w:ind w:left="7560" w:hanging="180"/>
      </w:pPr>
    </w:lvl>
  </w:abstractNum>
  <w:abstractNum w:abstractNumId="24" w15:restartNumberingAfterBreak="0">
    <w:nsid w:val="75F61D48"/>
    <w:multiLevelType w:val="hybridMultilevel"/>
    <w:tmpl w:val="D0E0B452"/>
    <w:lvl w:ilvl="0" w:tplc="1B6C81D6">
      <w:start w:val="1"/>
      <w:numFmt w:val="bullet"/>
      <w:pStyle w:val="AllgStichpunkte"/>
      <w:lvlText w:val=""/>
      <w:lvlJc w:val="left"/>
      <w:pPr>
        <w:ind w:left="720" w:hanging="360"/>
      </w:pPr>
      <w:rPr>
        <w:rFonts w:ascii="Symbol" w:hAnsi="Symbol" w:hint="default"/>
        <w:sz w:val="28"/>
        <w:szCs w:val="28"/>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7B705261"/>
    <w:multiLevelType w:val="hybridMultilevel"/>
    <w:tmpl w:val="F49A6A9E"/>
    <w:lvl w:ilvl="0" w:tplc="A5846626">
      <w:start w:val="1"/>
      <w:numFmt w:val="decimal"/>
      <w:pStyle w:val="AllgAufzhlung"/>
      <w:lvlText w:val="%1."/>
      <w:lvlJc w:val="left"/>
      <w:pPr>
        <w:tabs>
          <w:tab w:val="num" w:pos="1145"/>
        </w:tabs>
        <w:ind w:left="1144" w:hanging="360"/>
      </w:pPr>
      <w:rPr>
        <w:rFonts w:hint="default"/>
      </w:rPr>
    </w:lvl>
    <w:lvl w:ilvl="1" w:tplc="04070019" w:tentative="1">
      <w:start w:val="1"/>
      <w:numFmt w:val="lowerLetter"/>
      <w:lvlText w:val="%2."/>
      <w:lvlJc w:val="left"/>
      <w:pPr>
        <w:ind w:left="1864" w:hanging="360"/>
      </w:pPr>
    </w:lvl>
    <w:lvl w:ilvl="2" w:tplc="0407001B" w:tentative="1">
      <w:start w:val="1"/>
      <w:numFmt w:val="lowerRoman"/>
      <w:lvlText w:val="%3."/>
      <w:lvlJc w:val="right"/>
      <w:pPr>
        <w:ind w:left="2584" w:hanging="180"/>
      </w:pPr>
    </w:lvl>
    <w:lvl w:ilvl="3" w:tplc="0407000F" w:tentative="1">
      <w:start w:val="1"/>
      <w:numFmt w:val="decimal"/>
      <w:lvlText w:val="%4."/>
      <w:lvlJc w:val="left"/>
      <w:pPr>
        <w:ind w:left="3304" w:hanging="360"/>
      </w:pPr>
    </w:lvl>
    <w:lvl w:ilvl="4" w:tplc="04070019" w:tentative="1">
      <w:start w:val="1"/>
      <w:numFmt w:val="lowerLetter"/>
      <w:lvlText w:val="%5."/>
      <w:lvlJc w:val="left"/>
      <w:pPr>
        <w:ind w:left="4024" w:hanging="360"/>
      </w:pPr>
    </w:lvl>
    <w:lvl w:ilvl="5" w:tplc="0407001B" w:tentative="1">
      <w:start w:val="1"/>
      <w:numFmt w:val="lowerRoman"/>
      <w:lvlText w:val="%6."/>
      <w:lvlJc w:val="right"/>
      <w:pPr>
        <w:ind w:left="4744" w:hanging="180"/>
      </w:pPr>
    </w:lvl>
    <w:lvl w:ilvl="6" w:tplc="0407000F" w:tentative="1">
      <w:start w:val="1"/>
      <w:numFmt w:val="decimal"/>
      <w:lvlText w:val="%7."/>
      <w:lvlJc w:val="left"/>
      <w:pPr>
        <w:ind w:left="5464" w:hanging="360"/>
      </w:pPr>
    </w:lvl>
    <w:lvl w:ilvl="7" w:tplc="04070019" w:tentative="1">
      <w:start w:val="1"/>
      <w:numFmt w:val="lowerLetter"/>
      <w:lvlText w:val="%8."/>
      <w:lvlJc w:val="left"/>
      <w:pPr>
        <w:ind w:left="6184" w:hanging="360"/>
      </w:pPr>
    </w:lvl>
    <w:lvl w:ilvl="8" w:tplc="0407001B" w:tentative="1">
      <w:start w:val="1"/>
      <w:numFmt w:val="lowerRoman"/>
      <w:lvlText w:val="%9."/>
      <w:lvlJc w:val="right"/>
      <w:pPr>
        <w:ind w:left="6904" w:hanging="180"/>
      </w:pPr>
    </w:lvl>
  </w:abstractNum>
  <w:num w:numId="1">
    <w:abstractNumId w:val="23"/>
  </w:num>
  <w:num w:numId="2">
    <w:abstractNumId w:val="12"/>
  </w:num>
  <w:num w:numId="3">
    <w:abstractNumId w:val="24"/>
  </w:num>
  <w:num w:numId="4">
    <w:abstractNumId w:val="25"/>
  </w:num>
  <w:num w:numId="5">
    <w:abstractNumId w:val="14"/>
  </w:num>
  <w:num w:numId="6">
    <w:abstractNumId w:val="9"/>
  </w:num>
  <w:num w:numId="7">
    <w:abstractNumId w:val="7"/>
  </w:num>
  <w:num w:numId="8">
    <w:abstractNumId w:val="6"/>
  </w:num>
  <w:num w:numId="9">
    <w:abstractNumId w:val="5"/>
  </w:num>
  <w:num w:numId="10">
    <w:abstractNumId w:val="4"/>
  </w:num>
  <w:num w:numId="11">
    <w:abstractNumId w:val="8"/>
  </w:num>
  <w:num w:numId="12">
    <w:abstractNumId w:val="3"/>
  </w:num>
  <w:num w:numId="13">
    <w:abstractNumId w:val="2"/>
  </w:num>
  <w:num w:numId="14">
    <w:abstractNumId w:val="1"/>
  </w:num>
  <w:num w:numId="15">
    <w:abstractNumId w:val="0"/>
  </w:num>
  <w:num w:numId="16">
    <w:abstractNumId w:val="17"/>
  </w:num>
  <w:num w:numId="17">
    <w:abstractNumId w:val="10"/>
  </w:num>
  <w:num w:numId="18">
    <w:abstractNumId w:val="13"/>
  </w:num>
  <w:num w:numId="19">
    <w:abstractNumId w:val="11"/>
  </w:num>
  <w:num w:numId="20">
    <w:abstractNumId w:val="15"/>
  </w:num>
  <w:num w:numId="21">
    <w:abstractNumId w:val="16"/>
  </w:num>
  <w:num w:numId="22">
    <w:abstractNumId w:val="18"/>
  </w:num>
  <w:num w:numId="23">
    <w:abstractNumId w:val="19"/>
  </w:num>
  <w:num w:numId="24">
    <w:abstractNumId w:val="21"/>
  </w:num>
  <w:num w:numId="25">
    <w:abstractNumId w:val="22"/>
  </w:num>
  <w:num w:numId="26">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9"/>
  <w:embedTrueTypeFont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3"/>
  <w:defaultTabStop w:val="709"/>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805E7"/>
    <w:rsid w:val="0000257C"/>
    <w:rsid w:val="00002A31"/>
    <w:rsid w:val="00003C3B"/>
    <w:rsid w:val="00004142"/>
    <w:rsid w:val="000100A3"/>
    <w:rsid w:val="00012948"/>
    <w:rsid w:val="00015029"/>
    <w:rsid w:val="00020007"/>
    <w:rsid w:val="00020D9F"/>
    <w:rsid w:val="00022424"/>
    <w:rsid w:val="00024826"/>
    <w:rsid w:val="00025DE0"/>
    <w:rsid w:val="00025E5F"/>
    <w:rsid w:val="00027EAE"/>
    <w:rsid w:val="000314C5"/>
    <w:rsid w:val="00032112"/>
    <w:rsid w:val="00032E5C"/>
    <w:rsid w:val="00036AF6"/>
    <w:rsid w:val="000409DB"/>
    <w:rsid w:val="00040BED"/>
    <w:rsid w:val="00041192"/>
    <w:rsid w:val="000414B9"/>
    <w:rsid w:val="00042266"/>
    <w:rsid w:val="00042C00"/>
    <w:rsid w:val="00046538"/>
    <w:rsid w:val="0004662A"/>
    <w:rsid w:val="00046C27"/>
    <w:rsid w:val="00052272"/>
    <w:rsid w:val="00056357"/>
    <w:rsid w:val="00060419"/>
    <w:rsid w:val="00060BE5"/>
    <w:rsid w:val="00062A74"/>
    <w:rsid w:val="00064508"/>
    <w:rsid w:val="00065665"/>
    <w:rsid w:val="00065BEE"/>
    <w:rsid w:val="00071295"/>
    <w:rsid w:val="000737A5"/>
    <w:rsid w:val="00075B76"/>
    <w:rsid w:val="00075BA1"/>
    <w:rsid w:val="00076262"/>
    <w:rsid w:val="00076ED7"/>
    <w:rsid w:val="00077E4A"/>
    <w:rsid w:val="00080B16"/>
    <w:rsid w:val="00082E9D"/>
    <w:rsid w:val="00082F28"/>
    <w:rsid w:val="0008538C"/>
    <w:rsid w:val="00086524"/>
    <w:rsid w:val="000869F2"/>
    <w:rsid w:val="00087A0C"/>
    <w:rsid w:val="00090538"/>
    <w:rsid w:val="00090CA8"/>
    <w:rsid w:val="00094165"/>
    <w:rsid w:val="0009499E"/>
    <w:rsid w:val="000951D9"/>
    <w:rsid w:val="00096BA5"/>
    <w:rsid w:val="00096BED"/>
    <w:rsid w:val="000A02BB"/>
    <w:rsid w:val="000A0847"/>
    <w:rsid w:val="000A249B"/>
    <w:rsid w:val="000A27B4"/>
    <w:rsid w:val="000A2EBE"/>
    <w:rsid w:val="000A35C0"/>
    <w:rsid w:val="000A3666"/>
    <w:rsid w:val="000A4D8D"/>
    <w:rsid w:val="000A618B"/>
    <w:rsid w:val="000A626A"/>
    <w:rsid w:val="000A647B"/>
    <w:rsid w:val="000A79D9"/>
    <w:rsid w:val="000B1B83"/>
    <w:rsid w:val="000B31BB"/>
    <w:rsid w:val="000B342F"/>
    <w:rsid w:val="000B556F"/>
    <w:rsid w:val="000B591A"/>
    <w:rsid w:val="000C174D"/>
    <w:rsid w:val="000C18A4"/>
    <w:rsid w:val="000C1BD8"/>
    <w:rsid w:val="000C6E59"/>
    <w:rsid w:val="000C7746"/>
    <w:rsid w:val="000D0A58"/>
    <w:rsid w:val="000D0AF2"/>
    <w:rsid w:val="000D1DDC"/>
    <w:rsid w:val="000D4B02"/>
    <w:rsid w:val="000D551B"/>
    <w:rsid w:val="000D5B35"/>
    <w:rsid w:val="000E15B5"/>
    <w:rsid w:val="000E1686"/>
    <w:rsid w:val="000E2129"/>
    <w:rsid w:val="000E25AB"/>
    <w:rsid w:val="000E32A8"/>
    <w:rsid w:val="000E3522"/>
    <w:rsid w:val="000E3CCD"/>
    <w:rsid w:val="000E3D35"/>
    <w:rsid w:val="000E524A"/>
    <w:rsid w:val="000F00E6"/>
    <w:rsid w:val="000F1997"/>
    <w:rsid w:val="000F2823"/>
    <w:rsid w:val="000F2955"/>
    <w:rsid w:val="000F2D24"/>
    <w:rsid w:val="000F2FA3"/>
    <w:rsid w:val="000F338D"/>
    <w:rsid w:val="000F4723"/>
    <w:rsid w:val="000F6F29"/>
    <w:rsid w:val="000F7880"/>
    <w:rsid w:val="00102BF1"/>
    <w:rsid w:val="00103633"/>
    <w:rsid w:val="0010453A"/>
    <w:rsid w:val="001109C3"/>
    <w:rsid w:val="0011143E"/>
    <w:rsid w:val="00112233"/>
    <w:rsid w:val="001124F0"/>
    <w:rsid w:val="001126B4"/>
    <w:rsid w:val="0011389C"/>
    <w:rsid w:val="00113BCE"/>
    <w:rsid w:val="0011422F"/>
    <w:rsid w:val="001143BF"/>
    <w:rsid w:val="001172E9"/>
    <w:rsid w:val="0012380D"/>
    <w:rsid w:val="001260C8"/>
    <w:rsid w:val="001270C9"/>
    <w:rsid w:val="00131B38"/>
    <w:rsid w:val="00131FCC"/>
    <w:rsid w:val="00132139"/>
    <w:rsid w:val="00133F2C"/>
    <w:rsid w:val="00134DC6"/>
    <w:rsid w:val="001357F5"/>
    <w:rsid w:val="00137591"/>
    <w:rsid w:val="0013768A"/>
    <w:rsid w:val="00141D98"/>
    <w:rsid w:val="001426C0"/>
    <w:rsid w:val="00145123"/>
    <w:rsid w:val="00146607"/>
    <w:rsid w:val="00147ACD"/>
    <w:rsid w:val="001514FB"/>
    <w:rsid w:val="001516FE"/>
    <w:rsid w:val="001519E3"/>
    <w:rsid w:val="00152917"/>
    <w:rsid w:val="001529C5"/>
    <w:rsid w:val="0015451C"/>
    <w:rsid w:val="00156A97"/>
    <w:rsid w:val="00163338"/>
    <w:rsid w:val="001644D9"/>
    <w:rsid w:val="00164BCA"/>
    <w:rsid w:val="00165E8D"/>
    <w:rsid w:val="00166E95"/>
    <w:rsid w:val="001671D6"/>
    <w:rsid w:val="00170D87"/>
    <w:rsid w:val="00172963"/>
    <w:rsid w:val="0017356F"/>
    <w:rsid w:val="00175929"/>
    <w:rsid w:val="00175A3F"/>
    <w:rsid w:val="00180215"/>
    <w:rsid w:val="00181349"/>
    <w:rsid w:val="00181C2C"/>
    <w:rsid w:val="00182DEB"/>
    <w:rsid w:val="00183B7F"/>
    <w:rsid w:val="00184225"/>
    <w:rsid w:val="001855C2"/>
    <w:rsid w:val="001860F7"/>
    <w:rsid w:val="00186F93"/>
    <w:rsid w:val="00190219"/>
    <w:rsid w:val="00191F81"/>
    <w:rsid w:val="001934DA"/>
    <w:rsid w:val="00194863"/>
    <w:rsid w:val="0019527E"/>
    <w:rsid w:val="00197F33"/>
    <w:rsid w:val="001A2A72"/>
    <w:rsid w:val="001A3852"/>
    <w:rsid w:val="001A4185"/>
    <w:rsid w:val="001A491E"/>
    <w:rsid w:val="001A52D1"/>
    <w:rsid w:val="001A7569"/>
    <w:rsid w:val="001B3C13"/>
    <w:rsid w:val="001B7166"/>
    <w:rsid w:val="001B73FC"/>
    <w:rsid w:val="001B74D8"/>
    <w:rsid w:val="001C004A"/>
    <w:rsid w:val="001C0828"/>
    <w:rsid w:val="001C1685"/>
    <w:rsid w:val="001C1975"/>
    <w:rsid w:val="001C48D4"/>
    <w:rsid w:val="001C4CD8"/>
    <w:rsid w:val="001C50C3"/>
    <w:rsid w:val="001C52D1"/>
    <w:rsid w:val="001C6987"/>
    <w:rsid w:val="001C7986"/>
    <w:rsid w:val="001D1EB7"/>
    <w:rsid w:val="001D29C5"/>
    <w:rsid w:val="001D499C"/>
    <w:rsid w:val="001D4A82"/>
    <w:rsid w:val="001D5C38"/>
    <w:rsid w:val="001E0056"/>
    <w:rsid w:val="001E094E"/>
    <w:rsid w:val="001E449A"/>
    <w:rsid w:val="001E5593"/>
    <w:rsid w:val="001E56BA"/>
    <w:rsid w:val="001E6288"/>
    <w:rsid w:val="001E6CAD"/>
    <w:rsid w:val="001E6CFF"/>
    <w:rsid w:val="001E762A"/>
    <w:rsid w:val="001E7715"/>
    <w:rsid w:val="001E7B3C"/>
    <w:rsid w:val="001F1409"/>
    <w:rsid w:val="001F151C"/>
    <w:rsid w:val="001F1645"/>
    <w:rsid w:val="001F2772"/>
    <w:rsid w:val="001F3A1C"/>
    <w:rsid w:val="001F3F48"/>
    <w:rsid w:val="001F4B3F"/>
    <w:rsid w:val="001F5683"/>
    <w:rsid w:val="0020095F"/>
    <w:rsid w:val="002024B8"/>
    <w:rsid w:val="00203054"/>
    <w:rsid w:val="002045FC"/>
    <w:rsid w:val="00205F3C"/>
    <w:rsid w:val="002103EB"/>
    <w:rsid w:val="00210660"/>
    <w:rsid w:val="00212E06"/>
    <w:rsid w:val="00214B88"/>
    <w:rsid w:val="00216338"/>
    <w:rsid w:val="00217511"/>
    <w:rsid w:val="00217EDB"/>
    <w:rsid w:val="00222BDD"/>
    <w:rsid w:val="0022481D"/>
    <w:rsid w:val="00225666"/>
    <w:rsid w:val="00225BF9"/>
    <w:rsid w:val="00226426"/>
    <w:rsid w:val="00231ABE"/>
    <w:rsid w:val="00232FAF"/>
    <w:rsid w:val="00235025"/>
    <w:rsid w:val="002350C0"/>
    <w:rsid w:val="002403C0"/>
    <w:rsid w:val="00242666"/>
    <w:rsid w:val="00242FD6"/>
    <w:rsid w:val="002439F5"/>
    <w:rsid w:val="00244CA9"/>
    <w:rsid w:val="00247090"/>
    <w:rsid w:val="002472BD"/>
    <w:rsid w:val="00247F7F"/>
    <w:rsid w:val="002520F0"/>
    <w:rsid w:val="002533AC"/>
    <w:rsid w:val="00253F38"/>
    <w:rsid w:val="00255E77"/>
    <w:rsid w:val="00257A38"/>
    <w:rsid w:val="00257EA8"/>
    <w:rsid w:val="002614B3"/>
    <w:rsid w:val="00262B81"/>
    <w:rsid w:val="0026454A"/>
    <w:rsid w:val="00264EA4"/>
    <w:rsid w:val="0026609A"/>
    <w:rsid w:val="0026624F"/>
    <w:rsid w:val="00266F28"/>
    <w:rsid w:val="00270380"/>
    <w:rsid w:val="00273DC4"/>
    <w:rsid w:val="00274B78"/>
    <w:rsid w:val="0027579B"/>
    <w:rsid w:val="00275D09"/>
    <w:rsid w:val="00275F1F"/>
    <w:rsid w:val="00276B5E"/>
    <w:rsid w:val="00277688"/>
    <w:rsid w:val="00277C99"/>
    <w:rsid w:val="002805E7"/>
    <w:rsid w:val="002840C2"/>
    <w:rsid w:val="002851C5"/>
    <w:rsid w:val="002859C7"/>
    <w:rsid w:val="002862ED"/>
    <w:rsid w:val="002863EF"/>
    <w:rsid w:val="00286BD5"/>
    <w:rsid w:val="00287168"/>
    <w:rsid w:val="00290DF7"/>
    <w:rsid w:val="002920F5"/>
    <w:rsid w:val="002930B3"/>
    <w:rsid w:val="0029321D"/>
    <w:rsid w:val="00294268"/>
    <w:rsid w:val="00294585"/>
    <w:rsid w:val="002959D2"/>
    <w:rsid w:val="002A3557"/>
    <w:rsid w:val="002A4E58"/>
    <w:rsid w:val="002A5C1B"/>
    <w:rsid w:val="002A5F90"/>
    <w:rsid w:val="002A5FF9"/>
    <w:rsid w:val="002B17A8"/>
    <w:rsid w:val="002B3267"/>
    <w:rsid w:val="002B417A"/>
    <w:rsid w:val="002B47B1"/>
    <w:rsid w:val="002B4C44"/>
    <w:rsid w:val="002B4EAD"/>
    <w:rsid w:val="002B61A9"/>
    <w:rsid w:val="002B62C1"/>
    <w:rsid w:val="002B7EB6"/>
    <w:rsid w:val="002C386E"/>
    <w:rsid w:val="002C3F73"/>
    <w:rsid w:val="002C75C4"/>
    <w:rsid w:val="002D18A7"/>
    <w:rsid w:val="002D3756"/>
    <w:rsid w:val="002D41A7"/>
    <w:rsid w:val="002D4BFC"/>
    <w:rsid w:val="002D588F"/>
    <w:rsid w:val="002D7CC4"/>
    <w:rsid w:val="002E12A2"/>
    <w:rsid w:val="002E1497"/>
    <w:rsid w:val="002E2C13"/>
    <w:rsid w:val="002E2DA9"/>
    <w:rsid w:val="002E328C"/>
    <w:rsid w:val="002E3AD8"/>
    <w:rsid w:val="002E3FD2"/>
    <w:rsid w:val="002E500A"/>
    <w:rsid w:val="002E68F1"/>
    <w:rsid w:val="002F07B1"/>
    <w:rsid w:val="002F1A60"/>
    <w:rsid w:val="002F3122"/>
    <w:rsid w:val="002F3228"/>
    <w:rsid w:val="002F40E2"/>
    <w:rsid w:val="002F476B"/>
    <w:rsid w:val="002F4D3C"/>
    <w:rsid w:val="002F638D"/>
    <w:rsid w:val="002F644B"/>
    <w:rsid w:val="00300147"/>
    <w:rsid w:val="00300CE0"/>
    <w:rsid w:val="00302F52"/>
    <w:rsid w:val="00304419"/>
    <w:rsid w:val="003047C5"/>
    <w:rsid w:val="00307E78"/>
    <w:rsid w:val="00307EBD"/>
    <w:rsid w:val="003112DE"/>
    <w:rsid w:val="003114C1"/>
    <w:rsid w:val="003151F7"/>
    <w:rsid w:val="003236AE"/>
    <w:rsid w:val="00323728"/>
    <w:rsid w:val="003256D9"/>
    <w:rsid w:val="0032720A"/>
    <w:rsid w:val="0032778D"/>
    <w:rsid w:val="00330995"/>
    <w:rsid w:val="00333B27"/>
    <w:rsid w:val="00334C7B"/>
    <w:rsid w:val="00335C26"/>
    <w:rsid w:val="003370FF"/>
    <w:rsid w:val="00337CEB"/>
    <w:rsid w:val="003404CB"/>
    <w:rsid w:val="00340AA1"/>
    <w:rsid w:val="00341C57"/>
    <w:rsid w:val="00341D15"/>
    <w:rsid w:val="003429FA"/>
    <w:rsid w:val="003434F8"/>
    <w:rsid w:val="00343B12"/>
    <w:rsid w:val="00343E0D"/>
    <w:rsid w:val="00346FA2"/>
    <w:rsid w:val="00352497"/>
    <w:rsid w:val="00352C70"/>
    <w:rsid w:val="00353DB0"/>
    <w:rsid w:val="00355D65"/>
    <w:rsid w:val="00356DC2"/>
    <w:rsid w:val="0035753A"/>
    <w:rsid w:val="003617A7"/>
    <w:rsid w:val="00361CF1"/>
    <w:rsid w:val="003627F6"/>
    <w:rsid w:val="00363124"/>
    <w:rsid w:val="0036376A"/>
    <w:rsid w:val="00363BFE"/>
    <w:rsid w:val="00364678"/>
    <w:rsid w:val="00364CDF"/>
    <w:rsid w:val="00364FA8"/>
    <w:rsid w:val="003667E0"/>
    <w:rsid w:val="003723B2"/>
    <w:rsid w:val="00375EBA"/>
    <w:rsid w:val="00380B05"/>
    <w:rsid w:val="003816E2"/>
    <w:rsid w:val="003826BB"/>
    <w:rsid w:val="003866E4"/>
    <w:rsid w:val="00386AD0"/>
    <w:rsid w:val="00386CF9"/>
    <w:rsid w:val="00386FB9"/>
    <w:rsid w:val="00386FC1"/>
    <w:rsid w:val="00387450"/>
    <w:rsid w:val="003910CD"/>
    <w:rsid w:val="0039203A"/>
    <w:rsid w:val="00392B7E"/>
    <w:rsid w:val="00393E79"/>
    <w:rsid w:val="00394CBD"/>
    <w:rsid w:val="0039523B"/>
    <w:rsid w:val="003A0842"/>
    <w:rsid w:val="003A0983"/>
    <w:rsid w:val="003A1459"/>
    <w:rsid w:val="003A3E1F"/>
    <w:rsid w:val="003A3EC6"/>
    <w:rsid w:val="003A4D09"/>
    <w:rsid w:val="003A6884"/>
    <w:rsid w:val="003B0968"/>
    <w:rsid w:val="003B287B"/>
    <w:rsid w:val="003B2FE1"/>
    <w:rsid w:val="003B5A6B"/>
    <w:rsid w:val="003B6C09"/>
    <w:rsid w:val="003B7511"/>
    <w:rsid w:val="003C0936"/>
    <w:rsid w:val="003C0ADF"/>
    <w:rsid w:val="003C16C2"/>
    <w:rsid w:val="003C1ADF"/>
    <w:rsid w:val="003C4980"/>
    <w:rsid w:val="003C5F63"/>
    <w:rsid w:val="003C7341"/>
    <w:rsid w:val="003C7654"/>
    <w:rsid w:val="003C7AEA"/>
    <w:rsid w:val="003D0670"/>
    <w:rsid w:val="003D1870"/>
    <w:rsid w:val="003D227A"/>
    <w:rsid w:val="003D6A59"/>
    <w:rsid w:val="003E0292"/>
    <w:rsid w:val="003E2631"/>
    <w:rsid w:val="003E27B3"/>
    <w:rsid w:val="003E3228"/>
    <w:rsid w:val="003E66FC"/>
    <w:rsid w:val="003E6710"/>
    <w:rsid w:val="003F178F"/>
    <w:rsid w:val="003F1D73"/>
    <w:rsid w:val="003F2981"/>
    <w:rsid w:val="003F44E9"/>
    <w:rsid w:val="003F5009"/>
    <w:rsid w:val="003F5C4A"/>
    <w:rsid w:val="003F6555"/>
    <w:rsid w:val="003F6647"/>
    <w:rsid w:val="003F7D25"/>
    <w:rsid w:val="003F7F1E"/>
    <w:rsid w:val="00401DD8"/>
    <w:rsid w:val="00402E90"/>
    <w:rsid w:val="00405243"/>
    <w:rsid w:val="004064F1"/>
    <w:rsid w:val="004068DC"/>
    <w:rsid w:val="004106B0"/>
    <w:rsid w:val="00410B9D"/>
    <w:rsid w:val="004118E4"/>
    <w:rsid w:val="00412250"/>
    <w:rsid w:val="0041257A"/>
    <w:rsid w:val="00413154"/>
    <w:rsid w:val="00413315"/>
    <w:rsid w:val="00413CB5"/>
    <w:rsid w:val="00416D92"/>
    <w:rsid w:val="00420029"/>
    <w:rsid w:val="0042072E"/>
    <w:rsid w:val="00420DD0"/>
    <w:rsid w:val="00422B89"/>
    <w:rsid w:val="0042576D"/>
    <w:rsid w:val="00426DA9"/>
    <w:rsid w:val="0043038C"/>
    <w:rsid w:val="00430786"/>
    <w:rsid w:val="0043211A"/>
    <w:rsid w:val="00434AFF"/>
    <w:rsid w:val="00434FEA"/>
    <w:rsid w:val="004354A3"/>
    <w:rsid w:val="004368D1"/>
    <w:rsid w:val="00440497"/>
    <w:rsid w:val="004419B1"/>
    <w:rsid w:val="004441C1"/>
    <w:rsid w:val="004446FB"/>
    <w:rsid w:val="00445CD9"/>
    <w:rsid w:val="00446427"/>
    <w:rsid w:val="00446DFB"/>
    <w:rsid w:val="004503D9"/>
    <w:rsid w:val="00450467"/>
    <w:rsid w:val="00450D88"/>
    <w:rsid w:val="0045318E"/>
    <w:rsid w:val="004532FD"/>
    <w:rsid w:val="00453678"/>
    <w:rsid w:val="0045421F"/>
    <w:rsid w:val="0045522E"/>
    <w:rsid w:val="00456F9C"/>
    <w:rsid w:val="00457C8E"/>
    <w:rsid w:val="00462220"/>
    <w:rsid w:val="00463F0E"/>
    <w:rsid w:val="00465137"/>
    <w:rsid w:val="00465627"/>
    <w:rsid w:val="00465648"/>
    <w:rsid w:val="004656ED"/>
    <w:rsid w:val="00465ECF"/>
    <w:rsid w:val="00466637"/>
    <w:rsid w:val="00470C90"/>
    <w:rsid w:val="00471263"/>
    <w:rsid w:val="00471A45"/>
    <w:rsid w:val="00472132"/>
    <w:rsid w:val="004742AA"/>
    <w:rsid w:val="00474FBB"/>
    <w:rsid w:val="004750AF"/>
    <w:rsid w:val="00482DD8"/>
    <w:rsid w:val="00482F55"/>
    <w:rsid w:val="004851B4"/>
    <w:rsid w:val="004859B4"/>
    <w:rsid w:val="00485B67"/>
    <w:rsid w:val="00486121"/>
    <w:rsid w:val="004868C2"/>
    <w:rsid w:val="00487F4F"/>
    <w:rsid w:val="00490F51"/>
    <w:rsid w:val="00491787"/>
    <w:rsid w:val="004917D1"/>
    <w:rsid w:val="00491805"/>
    <w:rsid w:val="00493715"/>
    <w:rsid w:val="00494E6E"/>
    <w:rsid w:val="00496A04"/>
    <w:rsid w:val="004A0460"/>
    <w:rsid w:val="004A0B15"/>
    <w:rsid w:val="004A2E83"/>
    <w:rsid w:val="004A4B47"/>
    <w:rsid w:val="004A520D"/>
    <w:rsid w:val="004A5BC9"/>
    <w:rsid w:val="004A775F"/>
    <w:rsid w:val="004A77FB"/>
    <w:rsid w:val="004B0063"/>
    <w:rsid w:val="004B1C26"/>
    <w:rsid w:val="004B2F23"/>
    <w:rsid w:val="004B4DBD"/>
    <w:rsid w:val="004B65CB"/>
    <w:rsid w:val="004C02C3"/>
    <w:rsid w:val="004C03D1"/>
    <w:rsid w:val="004C0A15"/>
    <w:rsid w:val="004C3A3F"/>
    <w:rsid w:val="004C435C"/>
    <w:rsid w:val="004C5482"/>
    <w:rsid w:val="004C7171"/>
    <w:rsid w:val="004C7E04"/>
    <w:rsid w:val="004D06A1"/>
    <w:rsid w:val="004D3DD6"/>
    <w:rsid w:val="004D593D"/>
    <w:rsid w:val="004E176E"/>
    <w:rsid w:val="004E1F7C"/>
    <w:rsid w:val="004E2D9E"/>
    <w:rsid w:val="004E34F5"/>
    <w:rsid w:val="004E3DAB"/>
    <w:rsid w:val="004E577F"/>
    <w:rsid w:val="004F0567"/>
    <w:rsid w:val="004F3A9A"/>
    <w:rsid w:val="004F444F"/>
    <w:rsid w:val="004F4A38"/>
    <w:rsid w:val="00500A71"/>
    <w:rsid w:val="00501DB5"/>
    <w:rsid w:val="00502B73"/>
    <w:rsid w:val="00503D58"/>
    <w:rsid w:val="005044F7"/>
    <w:rsid w:val="00504768"/>
    <w:rsid w:val="00505B02"/>
    <w:rsid w:val="00506C7B"/>
    <w:rsid w:val="00507FD8"/>
    <w:rsid w:val="00510CFA"/>
    <w:rsid w:val="00513719"/>
    <w:rsid w:val="0051393D"/>
    <w:rsid w:val="00513BF4"/>
    <w:rsid w:val="005144A8"/>
    <w:rsid w:val="005164B9"/>
    <w:rsid w:val="005171D8"/>
    <w:rsid w:val="00522246"/>
    <w:rsid w:val="005236C5"/>
    <w:rsid w:val="005255CE"/>
    <w:rsid w:val="00525789"/>
    <w:rsid w:val="00525F9A"/>
    <w:rsid w:val="00526510"/>
    <w:rsid w:val="005271E6"/>
    <w:rsid w:val="005312EB"/>
    <w:rsid w:val="005333FA"/>
    <w:rsid w:val="00534FAC"/>
    <w:rsid w:val="00537BED"/>
    <w:rsid w:val="0054203E"/>
    <w:rsid w:val="00543246"/>
    <w:rsid w:val="00543E92"/>
    <w:rsid w:val="005449EC"/>
    <w:rsid w:val="0055215D"/>
    <w:rsid w:val="0055283F"/>
    <w:rsid w:val="00553BD5"/>
    <w:rsid w:val="00553D81"/>
    <w:rsid w:val="005551D5"/>
    <w:rsid w:val="005559D0"/>
    <w:rsid w:val="005566F4"/>
    <w:rsid w:val="005607C9"/>
    <w:rsid w:val="0056268F"/>
    <w:rsid w:val="00562A71"/>
    <w:rsid w:val="00562B49"/>
    <w:rsid w:val="00562DF0"/>
    <w:rsid w:val="005640F8"/>
    <w:rsid w:val="0056474E"/>
    <w:rsid w:val="005662F4"/>
    <w:rsid w:val="005732DC"/>
    <w:rsid w:val="00574573"/>
    <w:rsid w:val="00575147"/>
    <w:rsid w:val="00576672"/>
    <w:rsid w:val="00576FE5"/>
    <w:rsid w:val="005774B3"/>
    <w:rsid w:val="00580EFA"/>
    <w:rsid w:val="00581538"/>
    <w:rsid w:val="00581639"/>
    <w:rsid w:val="00581792"/>
    <w:rsid w:val="0058395B"/>
    <w:rsid w:val="00583B85"/>
    <w:rsid w:val="0058634C"/>
    <w:rsid w:val="00587934"/>
    <w:rsid w:val="00587FDD"/>
    <w:rsid w:val="005916DC"/>
    <w:rsid w:val="00595FAB"/>
    <w:rsid w:val="0059625A"/>
    <w:rsid w:val="005967EB"/>
    <w:rsid w:val="00596B59"/>
    <w:rsid w:val="00597096"/>
    <w:rsid w:val="005979D6"/>
    <w:rsid w:val="005A08DE"/>
    <w:rsid w:val="005A2285"/>
    <w:rsid w:val="005A5816"/>
    <w:rsid w:val="005A62FE"/>
    <w:rsid w:val="005B0175"/>
    <w:rsid w:val="005B04CA"/>
    <w:rsid w:val="005B06E5"/>
    <w:rsid w:val="005B1E83"/>
    <w:rsid w:val="005B27F1"/>
    <w:rsid w:val="005B3F02"/>
    <w:rsid w:val="005B4BBC"/>
    <w:rsid w:val="005B7C12"/>
    <w:rsid w:val="005C04E6"/>
    <w:rsid w:val="005C1FB4"/>
    <w:rsid w:val="005C3C7B"/>
    <w:rsid w:val="005C6E9A"/>
    <w:rsid w:val="005C7246"/>
    <w:rsid w:val="005D122B"/>
    <w:rsid w:val="005D16D7"/>
    <w:rsid w:val="005D2B52"/>
    <w:rsid w:val="005D2ED1"/>
    <w:rsid w:val="005D34A6"/>
    <w:rsid w:val="005D62A8"/>
    <w:rsid w:val="005E1689"/>
    <w:rsid w:val="005E19C8"/>
    <w:rsid w:val="005E2D2F"/>
    <w:rsid w:val="005F0CF6"/>
    <w:rsid w:val="005F13F5"/>
    <w:rsid w:val="005F67A1"/>
    <w:rsid w:val="005F6909"/>
    <w:rsid w:val="005F6CCC"/>
    <w:rsid w:val="005F7705"/>
    <w:rsid w:val="00601DB9"/>
    <w:rsid w:val="00603193"/>
    <w:rsid w:val="006054FF"/>
    <w:rsid w:val="006068A7"/>
    <w:rsid w:val="00611193"/>
    <w:rsid w:val="00614522"/>
    <w:rsid w:val="00615467"/>
    <w:rsid w:val="00617495"/>
    <w:rsid w:val="00620271"/>
    <w:rsid w:val="00621307"/>
    <w:rsid w:val="00621F54"/>
    <w:rsid w:val="00622580"/>
    <w:rsid w:val="00622F46"/>
    <w:rsid w:val="00623AD8"/>
    <w:rsid w:val="00624EA9"/>
    <w:rsid w:val="00625DBA"/>
    <w:rsid w:val="006262F1"/>
    <w:rsid w:val="00627C57"/>
    <w:rsid w:val="00627FED"/>
    <w:rsid w:val="00630A11"/>
    <w:rsid w:val="00630AB7"/>
    <w:rsid w:val="00630DE9"/>
    <w:rsid w:val="00633098"/>
    <w:rsid w:val="00634108"/>
    <w:rsid w:val="006360EB"/>
    <w:rsid w:val="006371C2"/>
    <w:rsid w:val="00640E0E"/>
    <w:rsid w:val="006418BA"/>
    <w:rsid w:val="00641C65"/>
    <w:rsid w:val="0064275F"/>
    <w:rsid w:val="00643CF3"/>
    <w:rsid w:val="00646993"/>
    <w:rsid w:val="00647D07"/>
    <w:rsid w:val="00650E26"/>
    <w:rsid w:val="00651BAA"/>
    <w:rsid w:val="00651F69"/>
    <w:rsid w:val="00653C47"/>
    <w:rsid w:val="00654C21"/>
    <w:rsid w:val="00655B03"/>
    <w:rsid w:val="00656973"/>
    <w:rsid w:val="00656FA8"/>
    <w:rsid w:val="006645A8"/>
    <w:rsid w:val="00665B08"/>
    <w:rsid w:val="00666127"/>
    <w:rsid w:val="00666390"/>
    <w:rsid w:val="00671BDF"/>
    <w:rsid w:val="00673A62"/>
    <w:rsid w:val="006800BC"/>
    <w:rsid w:val="00682FC1"/>
    <w:rsid w:val="006836D6"/>
    <w:rsid w:val="00684DED"/>
    <w:rsid w:val="00685661"/>
    <w:rsid w:val="006857B0"/>
    <w:rsid w:val="00685EF3"/>
    <w:rsid w:val="00687D5E"/>
    <w:rsid w:val="00691F52"/>
    <w:rsid w:val="00694F77"/>
    <w:rsid w:val="0069609D"/>
    <w:rsid w:val="0069668F"/>
    <w:rsid w:val="006A0CC3"/>
    <w:rsid w:val="006A0F99"/>
    <w:rsid w:val="006A29C3"/>
    <w:rsid w:val="006A4C57"/>
    <w:rsid w:val="006A5350"/>
    <w:rsid w:val="006A61C2"/>
    <w:rsid w:val="006A6C75"/>
    <w:rsid w:val="006A7555"/>
    <w:rsid w:val="006A7C17"/>
    <w:rsid w:val="006B096F"/>
    <w:rsid w:val="006B2AD8"/>
    <w:rsid w:val="006B2DE0"/>
    <w:rsid w:val="006B3A49"/>
    <w:rsid w:val="006B404F"/>
    <w:rsid w:val="006B42C0"/>
    <w:rsid w:val="006B58FF"/>
    <w:rsid w:val="006B6426"/>
    <w:rsid w:val="006B6EF1"/>
    <w:rsid w:val="006B744E"/>
    <w:rsid w:val="006C2074"/>
    <w:rsid w:val="006C317B"/>
    <w:rsid w:val="006C77D2"/>
    <w:rsid w:val="006D3A0C"/>
    <w:rsid w:val="006D3C79"/>
    <w:rsid w:val="006D4010"/>
    <w:rsid w:val="006D546F"/>
    <w:rsid w:val="006D67ED"/>
    <w:rsid w:val="006D7259"/>
    <w:rsid w:val="006D75A7"/>
    <w:rsid w:val="006D790A"/>
    <w:rsid w:val="006E0171"/>
    <w:rsid w:val="006E1040"/>
    <w:rsid w:val="006E22BB"/>
    <w:rsid w:val="006E48AD"/>
    <w:rsid w:val="006E5001"/>
    <w:rsid w:val="006E59FB"/>
    <w:rsid w:val="006E7E7A"/>
    <w:rsid w:val="006F031F"/>
    <w:rsid w:val="006F1DA9"/>
    <w:rsid w:val="006F28CB"/>
    <w:rsid w:val="006F342E"/>
    <w:rsid w:val="006F412E"/>
    <w:rsid w:val="006F6760"/>
    <w:rsid w:val="006F7290"/>
    <w:rsid w:val="0070155E"/>
    <w:rsid w:val="00702683"/>
    <w:rsid w:val="00704F48"/>
    <w:rsid w:val="007114BE"/>
    <w:rsid w:val="0071244E"/>
    <w:rsid w:val="00712C4D"/>
    <w:rsid w:val="00714084"/>
    <w:rsid w:val="0071457D"/>
    <w:rsid w:val="00714B18"/>
    <w:rsid w:val="007152F1"/>
    <w:rsid w:val="00716349"/>
    <w:rsid w:val="007168BC"/>
    <w:rsid w:val="00716C74"/>
    <w:rsid w:val="00717A58"/>
    <w:rsid w:val="0072057E"/>
    <w:rsid w:val="00722274"/>
    <w:rsid w:val="00722433"/>
    <w:rsid w:val="00722A76"/>
    <w:rsid w:val="00723E1F"/>
    <w:rsid w:val="00724BF2"/>
    <w:rsid w:val="007251E4"/>
    <w:rsid w:val="0072695E"/>
    <w:rsid w:val="00726F61"/>
    <w:rsid w:val="00730C3C"/>
    <w:rsid w:val="00732764"/>
    <w:rsid w:val="007327DF"/>
    <w:rsid w:val="00733049"/>
    <w:rsid w:val="0073404D"/>
    <w:rsid w:val="007344F1"/>
    <w:rsid w:val="0073699C"/>
    <w:rsid w:val="00737C87"/>
    <w:rsid w:val="0074119F"/>
    <w:rsid w:val="00742239"/>
    <w:rsid w:val="00742A60"/>
    <w:rsid w:val="00744A5F"/>
    <w:rsid w:val="00744E39"/>
    <w:rsid w:val="007454B6"/>
    <w:rsid w:val="007473A8"/>
    <w:rsid w:val="0075159F"/>
    <w:rsid w:val="0075224A"/>
    <w:rsid w:val="00752ABE"/>
    <w:rsid w:val="00753FB6"/>
    <w:rsid w:val="00754332"/>
    <w:rsid w:val="00756B50"/>
    <w:rsid w:val="00757EB4"/>
    <w:rsid w:val="00760703"/>
    <w:rsid w:val="0076104A"/>
    <w:rsid w:val="00761EB8"/>
    <w:rsid w:val="0076350A"/>
    <w:rsid w:val="00764209"/>
    <w:rsid w:val="00764AAB"/>
    <w:rsid w:val="0076528C"/>
    <w:rsid w:val="00765EAB"/>
    <w:rsid w:val="00770B22"/>
    <w:rsid w:val="00773297"/>
    <w:rsid w:val="00781152"/>
    <w:rsid w:val="00783010"/>
    <w:rsid w:val="007830DD"/>
    <w:rsid w:val="0078454D"/>
    <w:rsid w:val="00784C87"/>
    <w:rsid w:val="00784CE3"/>
    <w:rsid w:val="00785684"/>
    <w:rsid w:val="00785C08"/>
    <w:rsid w:val="007912D5"/>
    <w:rsid w:val="00791497"/>
    <w:rsid w:val="00791767"/>
    <w:rsid w:val="00793A9E"/>
    <w:rsid w:val="007958AB"/>
    <w:rsid w:val="00796293"/>
    <w:rsid w:val="00796A15"/>
    <w:rsid w:val="007A164A"/>
    <w:rsid w:val="007A1890"/>
    <w:rsid w:val="007A2472"/>
    <w:rsid w:val="007A3D8C"/>
    <w:rsid w:val="007A4088"/>
    <w:rsid w:val="007A4387"/>
    <w:rsid w:val="007A46C6"/>
    <w:rsid w:val="007A4967"/>
    <w:rsid w:val="007A7395"/>
    <w:rsid w:val="007A75F9"/>
    <w:rsid w:val="007B0975"/>
    <w:rsid w:val="007B0A86"/>
    <w:rsid w:val="007B1128"/>
    <w:rsid w:val="007B13E3"/>
    <w:rsid w:val="007B2210"/>
    <w:rsid w:val="007B2B20"/>
    <w:rsid w:val="007B45E0"/>
    <w:rsid w:val="007B7B98"/>
    <w:rsid w:val="007B7F9E"/>
    <w:rsid w:val="007C182B"/>
    <w:rsid w:val="007C196B"/>
    <w:rsid w:val="007C1B5A"/>
    <w:rsid w:val="007C1E96"/>
    <w:rsid w:val="007C25A1"/>
    <w:rsid w:val="007C2E60"/>
    <w:rsid w:val="007C4E9E"/>
    <w:rsid w:val="007C5A42"/>
    <w:rsid w:val="007C615D"/>
    <w:rsid w:val="007C6B12"/>
    <w:rsid w:val="007C6DD8"/>
    <w:rsid w:val="007C796A"/>
    <w:rsid w:val="007D156E"/>
    <w:rsid w:val="007D3940"/>
    <w:rsid w:val="007D4747"/>
    <w:rsid w:val="007D5C5E"/>
    <w:rsid w:val="007E0300"/>
    <w:rsid w:val="007E04E0"/>
    <w:rsid w:val="007E1650"/>
    <w:rsid w:val="007E3DE1"/>
    <w:rsid w:val="007E3FF8"/>
    <w:rsid w:val="007E4A98"/>
    <w:rsid w:val="007E548A"/>
    <w:rsid w:val="007E7560"/>
    <w:rsid w:val="007F2EBE"/>
    <w:rsid w:val="007F45A8"/>
    <w:rsid w:val="007F79B8"/>
    <w:rsid w:val="00800EAD"/>
    <w:rsid w:val="008011A3"/>
    <w:rsid w:val="008018DD"/>
    <w:rsid w:val="0080223B"/>
    <w:rsid w:val="00802701"/>
    <w:rsid w:val="00805876"/>
    <w:rsid w:val="00806688"/>
    <w:rsid w:val="00810A8B"/>
    <w:rsid w:val="008119C3"/>
    <w:rsid w:val="00813A8E"/>
    <w:rsid w:val="00814F9A"/>
    <w:rsid w:val="008151B5"/>
    <w:rsid w:val="00815E4F"/>
    <w:rsid w:val="00816851"/>
    <w:rsid w:val="00820AAE"/>
    <w:rsid w:val="00820C44"/>
    <w:rsid w:val="0082536D"/>
    <w:rsid w:val="00825B9F"/>
    <w:rsid w:val="00825C2F"/>
    <w:rsid w:val="00831C14"/>
    <w:rsid w:val="0083303C"/>
    <w:rsid w:val="00833DF1"/>
    <w:rsid w:val="00833E8C"/>
    <w:rsid w:val="00834638"/>
    <w:rsid w:val="0083580A"/>
    <w:rsid w:val="00835CD9"/>
    <w:rsid w:val="00836240"/>
    <w:rsid w:val="00836440"/>
    <w:rsid w:val="00837F4A"/>
    <w:rsid w:val="00837FE3"/>
    <w:rsid w:val="00840D3B"/>
    <w:rsid w:val="00843792"/>
    <w:rsid w:val="00843FDD"/>
    <w:rsid w:val="00844DD3"/>
    <w:rsid w:val="0084531A"/>
    <w:rsid w:val="00845A57"/>
    <w:rsid w:val="00847414"/>
    <w:rsid w:val="008476DB"/>
    <w:rsid w:val="0084777A"/>
    <w:rsid w:val="00847AAD"/>
    <w:rsid w:val="00847BBF"/>
    <w:rsid w:val="00847EFA"/>
    <w:rsid w:val="0085123C"/>
    <w:rsid w:val="00851F62"/>
    <w:rsid w:val="00854AB8"/>
    <w:rsid w:val="00854C2A"/>
    <w:rsid w:val="00854FFD"/>
    <w:rsid w:val="008554D6"/>
    <w:rsid w:val="00857A4D"/>
    <w:rsid w:val="00861820"/>
    <w:rsid w:val="00861B37"/>
    <w:rsid w:val="00864AA4"/>
    <w:rsid w:val="00864ED1"/>
    <w:rsid w:val="00865025"/>
    <w:rsid w:val="0086578B"/>
    <w:rsid w:val="00866BB2"/>
    <w:rsid w:val="00867E7F"/>
    <w:rsid w:val="00870FBA"/>
    <w:rsid w:val="0087142A"/>
    <w:rsid w:val="008714CD"/>
    <w:rsid w:val="008719A9"/>
    <w:rsid w:val="00871FB8"/>
    <w:rsid w:val="00873E08"/>
    <w:rsid w:val="008740FA"/>
    <w:rsid w:val="00874E74"/>
    <w:rsid w:val="00880792"/>
    <w:rsid w:val="00880CBC"/>
    <w:rsid w:val="008812EC"/>
    <w:rsid w:val="00884504"/>
    <w:rsid w:val="00884621"/>
    <w:rsid w:val="0088478E"/>
    <w:rsid w:val="008855B1"/>
    <w:rsid w:val="00885682"/>
    <w:rsid w:val="0088664F"/>
    <w:rsid w:val="0088765C"/>
    <w:rsid w:val="0089035B"/>
    <w:rsid w:val="00890432"/>
    <w:rsid w:val="00890862"/>
    <w:rsid w:val="0089162C"/>
    <w:rsid w:val="0089266B"/>
    <w:rsid w:val="00892A1B"/>
    <w:rsid w:val="00893464"/>
    <w:rsid w:val="00893BFB"/>
    <w:rsid w:val="008973DE"/>
    <w:rsid w:val="008A0FB6"/>
    <w:rsid w:val="008A15BB"/>
    <w:rsid w:val="008A191C"/>
    <w:rsid w:val="008A2608"/>
    <w:rsid w:val="008A284C"/>
    <w:rsid w:val="008A3592"/>
    <w:rsid w:val="008A3B3C"/>
    <w:rsid w:val="008A3E6E"/>
    <w:rsid w:val="008A4273"/>
    <w:rsid w:val="008A4728"/>
    <w:rsid w:val="008A748F"/>
    <w:rsid w:val="008B0AF7"/>
    <w:rsid w:val="008B1BE3"/>
    <w:rsid w:val="008B48A9"/>
    <w:rsid w:val="008B5116"/>
    <w:rsid w:val="008B5AB5"/>
    <w:rsid w:val="008B5F61"/>
    <w:rsid w:val="008B661C"/>
    <w:rsid w:val="008B73C3"/>
    <w:rsid w:val="008B7976"/>
    <w:rsid w:val="008B79F6"/>
    <w:rsid w:val="008C107D"/>
    <w:rsid w:val="008C21B1"/>
    <w:rsid w:val="008C517F"/>
    <w:rsid w:val="008D019C"/>
    <w:rsid w:val="008D08A4"/>
    <w:rsid w:val="008D170E"/>
    <w:rsid w:val="008D183F"/>
    <w:rsid w:val="008D220A"/>
    <w:rsid w:val="008D2515"/>
    <w:rsid w:val="008D3838"/>
    <w:rsid w:val="008D4C89"/>
    <w:rsid w:val="008D5BD6"/>
    <w:rsid w:val="008D6E42"/>
    <w:rsid w:val="008E05B4"/>
    <w:rsid w:val="008E0A1B"/>
    <w:rsid w:val="008E1168"/>
    <w:rsid w:val="008E32C0"/>
    <w:rsid w:val="008E4254"/>
    <w:rsid w:val="008E5213"/>
    <w:rsid w:val="008F29B6"/>
    <w:rsid w:val="008F2DC2"/>
    <w:rsid w:val="008F56DB"/>
    <w:rsid w:val="008F6FE7"/>
    <w:rsid w:val="0090070D"/>
    <w:rsid w:val="00901595"/>
    <w:rsid w:val="00903CA5"/>
    <w:rsid w:val="009047DF"/>
    <w:rsid w:val="009061FD"/>
    <w:rsid w:val="00906A30"/>
    <w:rsid w:val="00906ADE"/>
    <w:rsid w:val="00907549"/>
    <w:rsid w:val="009102F4"/>
    <w:rsid w:val="00911553"/>
    <w:rsid w:val="009126BA"/>
    <w:rsid w:val="00912C9B"/>
    <w:rsid w:val="00912E52"/>
    <w:rsid w:val="0091312B"/>
    <w:rsid w:val="0091327F"/>
    <w:rsid w:val="0091392C"/>
    <w:rsid w:val="00913C55"/>
    <w:rsid w:val="009153F3"/>
    <w:rsid w:val="009162E1"/>
    <w:rsid w:val="00916F2E"/>
    <w:rsid w:val="00917DD0"/>
    <w:rsid w:val="00922B8D"/>
    <w:rsid w:val="009258FD"/>
    <w:rsid w:val="009262D9"/>
    <w:rsid w:val="009263C5"/>
    <w:rsid w:val="00926C57"/>
    <w:rsid w:val="00926D00"/>
    <w:rsid w:val="00932BBB"/>
    <w:rsid w:val="0093312C"/>
    <w:rsid w:val="0093345F"/>
    <w:rsid w:val="00935EDD"/>
    <w:rsid w:val="0093751A"/>
    <w:rsid w:val="0094023A"/>
    <w:rsid w:val="00942581"/>
    <w:rsid w:val="0094298E"/>
    <w:rsid w:val="00942F1D"/>
    <w:rsid w:val="009445B1"/>
    <w:rsid w:val="0094770F"/>
    <w:rsid w:val="00947BC5"/>
    <w:rsid w:val="009507FA"/>
    <w:rsid w:val="00950DEE"/>
    <w:rsid w:val="00951CEC"/>
    <w:rsid w:val="00952113"/>
    <w:rsid w:val="00952E41"/>
    <w:rsid w:val="0095348B"/>
    <w:rsid w:val="009550B0"/>
    <w:rsid w:val="00957C2C"/>
    <w:rsid w:val="009608E6"/>
    <w:rsid w:val="00963C19"/>
    <w:rsid w:val="0096465A"/>
    <w:rsid w:val="009658C2"/>
    <w:rsid w:val="00966D9B"/>
    <w:rsid w:val="0096780F"/>
    <w:rsid w:val="009715FF"/>
    <w:rsid w:val="00971F0E"/>
    <w:rsid w:val="009731BF"/>
    <w:rsid w:val="009734C7"/>
    <w:rsid w:val="0097377A"/>
    <w:rsid w:val="009753BC"/>
    <w:rsid w:val="00982148"/>
    <w:rsid w:val="00984461"/>
    <w:rsid w:val="00984A5C"/>
    <w:rsid w:val="00991D1F"/>
    <w:rsid w:val="00992017"/>
    <w:rsid w:val="0099232B"/>
    <w:rsid w:val="00992ACF"/>
    <w:rsid w:val="00993BE5"/>
    <w:rsid w:val="009A0168"/>
    <w:rsid w:val="009A2E0A"/>
    <w:rsid w:val="009A34E1"/>
    <w:rsid w:val="009A3A8A"/>
    <w:rsid w:val="009A5324"/>
    <w:rsid w:val="009A5D2F"/>
    <w:rsid w:val="009A6376"/>
    <w:rsid w:val="009A6E8F"/>
    <w:rsid w:val="009A7881"/>
    <w:rsid w:val="009B1836"/>
    <w:rsid w:val="009B235C"/>
    <w:rsid w:val="009B23EE"/>
    <w:rsid w:val="009B33ED"/>
    <w:rsid w:val="009B3D4C"/>
    <w:rsid w:val="009B598D"/>
    <w:rsid w:val="009B62B9"/>
    <w:rsid w:val="009B67B6"/>
    <w:rsid w:val="009B6C1A"/>
    <w:rsid w:val="009C0C10"/>
    <w:rsid w:val="009C14BA"/>
    <w:rsid w:val="009C1C5D"/>
    <w:rsid w:val="009C1C77"/>
    <w:rsid w:val="009C216B"/>
    <w:rsid w:val="009C21BD"/>
    <w:rsid w:val="009C3917"/>
    <w:rsid w:val="009C3E77"/>
    <w:rsid w:val="009C4158"/>
    <w:rsid w:val="009C44DF"/>
    <w:rsid w:val="009C48C8"/>
    <w:rsid w:val="009C6BD7"/>
    <w:rsid w:val="009D3BB3"/>
    <w:rsid w:val="009D3EDE"/>
    <w:rsid w:val="009D593E"/>
    <w:rsid w:val="009D7E71"/>
    <w:rsid w:val="009E02F4"/>
    <w:rsid w:val="009E0B58"/>
    <w:rsid w:val="009E48DF"/>
    <w:rsid w:val="009E6130"/>
    <w:rsid w:val="009E6570"/>
    <w:rsid w:val="009F26B1"/>
    <w:rsid w:val="009F2BA8"/>
    <w:rsid w:val="009F4663"/>
    <w:rsid w:val="009F4684"/>
    <w:rsid w:val="009F778B"/>
    <w:rsid w:val="00A00655"/>
    <w:rsid w:val="00A00F78"/>
    <w:rsid w:val="00A02DF4"/>
    <w:rsid w:val="00A0336F"/>
    <w:rsid w:val="00A03712"/>
    <w:rsid w:val="00A0490A"/>
    <w:rsid w:val="00A06C7B"/>
    <w:rsid w:val="00A070D2"/>
    <w:rsid w:val="00A078BE"/>
    <w:rsid w:val="00A1059C"/>
    <w:rsid w:val="00A10689"/>
    <w:rsid w:val="00A11788"/>
    <w:rsid w:val="00A12776"/>
    <w:rsid w:val="00A13369"/>
    <w:rsid w:val="00A14B33"/>
    <w:rsid w:val="00A160AB"/>
    <w:rsid w:val="00A170FD"/>
    <w:rsid w:val="00A17266"/>
    <w:rsid w:val="00A17F35"/>
    <w:rsid w:val="00A220FA"/>
    <w:rsid w:val="00A22765"/>
    <w:rsid w:val="00A23CC6"/>
    <w:rsid w:val="00A23F46"/>
    <w:rsid w:val="00A253DC"/>
    <w:rsid w:val="00A25E58"/>
    <w:rsid w:val="00A2791F"/>
    <w:rsid w:val="00A27921"/>
    <w:rsid w:val="00A27F17"/>
    <w:rsid w:val="00A3034B"/>
    <w:rsid w:val="00A30367"/>
    <w:rsid w:val="00A31338"/>
    <w:rsid w:val="00A31904"/>
    <w:rsid w:val="00A31A21"/>
    <w:rsid w:val="00A33CAB"/>
    <w:rsid w:val="00A35FFE"/>
    <w:rsid w:val="00A378D6"/>
    <w:rsid w:val="00A41E73"/>
    <w:rsid w:val="00A41E85"/>
    <w:rsid w:val="00A428A9"/>
    <w:rsid w:val="00A439E0"/>
    <w:rsid w:val="00A51CBE"/>
    <w:rsid w:val="00A52039"/>
    <w:rsid w:val="00A53DA6"/>
    <w:rsid w:val="00A55498"/>
    <w:rsid w:val="00A5572E"/>
    <w:rsid w:val="00A56CDE"/>
    <w:rsid w:val="00A605C7"/>
    <w:rsid w:val="00A607D8"/>
    <w:rsid w:val="00A61037"/>
    <w:rsid w:val="00A6137C"/>
    <w:rsid w:val="00A62C91"/>
    <w:rsid w:val="00A63972"/>
    <w:rsid w:val="00A6505D"/>
    <w:rsid w:val="00A650D2"/>
    <w:rsid w:val="00A670EE"/>
    <w:rsid w:val="00A67445"/>
    <w:rsid w:val="00A70871"/>
    <w:rsid w:val="00A71A99"/>
    <w:rsid w:val="00A71AFC"/>
    <w:rsid w:val="00A7258F"/>
    <w:rsid w:val="00A734FA"/>
    <w:rsid w:val="00A7426E"/>
    <w:rsid w:val="00A746CF"/>
    <w:rsid w:val="00A766E7"/>
    <w:rsid w:val="00A76FAD"/>
    <w:rsid w:val="00A80F6E"/>
    <w:rsid w:val="00A81FCE"/>
    <w:rsid w:val="00A82C28"/>
    <w:rsid w:val="00A83183"/>
    <w:rsid w:val="00A86062"/>
    <w:rsid w:val="00A90F93"/>
    <w:rsid w:val="00A913B9"/>
    <w:rsid w:val="00A9398B"/>
    <w:rsid w:val="00A93AE0"/>
    <w:rsid w:val="00A965D6"/>
    <w:rsid w:val="00AA081F"/>
    <w:rsid w:val="00AA0E7E"/>
    <w:rsid w:val="00AA1054"/>
    <w:rsid w:val="00AA166C"/>
    <w:rsid w:val="00AA193F"/>
    <w:rsid w:val="00AA20B9"/>
    <w:rsid w:val="00AA3A5A"/>
    <w:rsid w:val="00AA505C"/>
    <w:rsid w:val="00AA6A04"/>
    <w:rsid w:val="00AA7DB1"/>
    <w:rsid w:val="00AB066F"/>
    <w:rsid w:val="00AB117C"/>
    <w:rsid w:val="00AB1472"/>
    <w:rsid w:val="00AB2E23"/>
    <w:rsid w:val="00AB4AA0"/>
    <w:rsid w:val="00AB4C75"/>
    <w:rsid w:val="00AB53DD"/>
    <w:rsid w:val="00AB5BEE"/>
    <w:rsid w:val="00AC0778"/>
    <w:rsid w:val="00AC24E9"/>
    <w:rsid w:val="00AC316F"/>
    <w:rsid w:val="00AC5338"/>
    <w:rsid w:val="00AC582A"/>
    <w:rsid w:val="00AC6129"/>
    <w:rsid w:val="00AC63FC"/>
    <w:rsid w:val="00AD0B41"/>
    <w:rsid w:val="00AD0E38"/>
    <w:rsid w:val="00AD26F5"/>
    <w:rsid w:val="00AD4670"/>
    <w:rsid w:val="00AD76B0"/>
    <w:rsid w:val="00AE0753"/>
    <w:rsid w:val="00AE0A34"/>
    <w:rsid w:val="00AE0E7A"/>
    <w:rsid w:val="00AE0FC1"/>
    <w:rsid w:val="00AE17A5"/>
    <w:rsid w:val="00AE1E14"/>
    <w:rsid w:val="00AE1F76"/>
    <w:rsid w:val="00AE2C44"/>
    <w:rsid w:val="00AE2EA1"/>
    <w:rsid w:val="00AE423A"/>
    <w:rsid w:val="00AE4376"/>
    <w:rsid w:val="00AE440C"/>
    <w:rsid w:val="00AE6D81"/>
    <w:rsid w:val="00AE7B05"/>
    <w:rsid w:val="00AF00CD"/>
    <w:rsid w:val="00AF0951"/>
    <w:rsid w:val="00AF210A"/>
    <w:rsid w:val="00AF4221"/>
    <w:rsid w:val="00AF4574"/>
    <w:rsid w:val="00AF5936"/>
    <w:rsid w:val="00AF5A7C"/>
    <w:rsid w:val="00AF6B79"/>
    <w:rsid w:val="00AF77F0"/>
    <w:rsid w:val="00B045B3"/>
    <w:rsid w:val="00B048B3"/>
    <w:rsid w:val="00B05EC5"/>
    <w:rsid w:val="00B07730"/>
    <w:rsid w:val="00B10637"/>
    <w:rsid w:val="00B10B61"/>
    <w:rsid w:val="00B13846"/>
    <w:rsid w:val="00B15D23"/>
    <w:rsid w:val="00B173E2"/>
    <w:rsid w:val="00B2096A"/>
    <w:rsid w:val="00B212EA"/>
    <w:rsid w:val="00B2215E"/>
    <w:rsid w:val="00B22293"/>
    <w:rsid w:val="00B22D03"/>
    <w:rsid w:val="00B2535D"/>
    <w:rsid w:val="00B270E1"/>
    <w:rsid w:val="00B30074"/>
    <w:rsid w:val="00B30C54"/>
    <w:rsid w:val="00B32A34"/>
    <w:rsid w:val="00B32CE8"/>
    <w:rsid w:val="00B330BB"/>
    <w:rsid w:val="00B341FA"/>
    <w:rsid w:val="00B34582"/>
    <w:rsid w:val="00B346CF"/>
    <w:rsid w:val="00B35E1E"/>
    <w:rsid w:val="00B36356"/>
    <w:rsid w:val="00B36A2E"/>
    <w:rsid w:val="00B37555"/>
    <w:rsid w:val="00B37E6C"/>
    <w:rsid w:val="00B403C3"/>
    <w:rsid w:val="00B42367"/>
    <w:rsid w:val="00B42DFA"/>
    <w:rsid w:val="00B433FC"/>
    <w:rsid w:val="00B4490F"/>
    <w:rsid w:val="00B45F4F"/>
    <w:rsid w:val="00B51249"/>
    <w:rsid w:val="00B5178E"/>
    <w:rsid w:val="00B55D2A"/>
    <w:rsid w:val="00B5751B"/>
    <w:rsid w:val="00B57A7D"/>
    <w:rsid w:val="00B60306"/>
    <w:rsid w:val="00B60D83"/>
    <w:rsid w:val="00B61674"/>
    <w:rsid w:val="00B61B84"/>
    <w:rsid w:val="00B62863"/>
    <w:rsid w:val="00B6322B"/>
    <w:rsid w:val="00B63CE3"/>
    <w:rsid w:val="00B6492E"/>
    <w:rsid w:val="00B64939"/>
    <w:rsid w:val="00B65B6B"/>
    <w:rsid w:val="00B70F9B"/>
    <w:rsid w:val="00B72027"/>
    <w:rsid w:val="00B72300"/>
    <w:rsid w:val="00B727EE"/>
    <w:rsid w:val="00B7320B"/>
    <w:rsid w:val="00B73347"/>
    <w:rsid w:val="00B772CD"/>
    <w:rsid w:val="00B77CFC"/>
    <w:rsid w:val="00B77EE7"/>
    <w:rsid w:val="00B8127C"/>
    <w:rsid w:val="00B825FD"/>
    <w:rsid w:val="00B82DAF"/>
    <w:rsid w:val="00B918AD"/>
    <w:rsid w:val="00B91C06"/>
    <w:rsid w:val="00B93E41"/>
    <w:rsid w:val="00B94D96"/>
    <w:rsid w:val="00B965D6"/>
    <w:rsid w:val="00BA1990"/>
    <w:rsid w:val="00BA3361"/>
    <w:rsid w:val="00BA3969"/>
    <w:rsid w:val="00BA410F"/>
    <w:rsid w:val="00BA48D1"/>
    <w:rsid w:val="00BA563F"/>
    <w:rsid w:val="00BA7403"/>
    <w:rsid w:val="00BA7977"/>
    <w:rsid w:val="00BB0509"/>
    <w:rsid w:val="00BB1BC1"/>
    <w:rsid w:val="00BB2791"/>
    <w:rsid w:val="00BB7AB3"/>
    <w:rsid w:val="00BB7F4A"/>
    <w:rsid w:val="00BC0D7C"/>
    <w:rsid w:val="00BC2357"/>
    <w:rsid w:val="00BC575A"/>
    <w:rsid w:val="00BC6274"/>
    <w:rsid w:val="00BC723E"/>
    <w:rsid w:val="00BD0E76"/>
    <w:rsid w:val="00BD1346"/>
    <w:rsid w:val="00BD1553"/>
    <w:rsid w:val="00BD2AAC"/>
    <w:rsid w:val="00BD3AF9"/>
    <w:rsid w:val="00BD3E69"/>
    <w:rsid w:val="00BD47D4"/>
    <w:rsid w:val="00BD6C72"/>
    <w:rsid w:val="00BD722E"/>
    <w:rsid w:val="00BE00F3"/>
    <w:rsid w:val="00BE08E9"/>
    <w:rsid w:val="00BE0D44"/>
    <w:rsid w:val="00BE1C7C"/>
    <w:rsid w:val="00BE1F35"/>
    <w:rsid w:val="00BE2045"/>
    <w:rsid w:val="00BE2146"/>
    <w:rsid w:val="00BE4144"/>
    <w:rsid w:val="00BE49AC"/>
    <w:rsid w:val="00BE4EF8"/>
    <w:rsid w:val="00BE63FF"/>
    <w:rsid w:val="00BF236B"/>
    <w:rsid w:val="00BF33F4"/>
    <w:rsid w:val="00BF386B"/>
    <w:rsid w:val="00BF4A96"/>
    <w:rsid w:val="00BF63CD"/>
    <w:rsid w:val="00C0232E"/>
    <w:rsid w:val="00C03342"/>
    <w:rsid w:val="00C047EC"/>
    <w:rsid w:val="00C04D31"/>
    <w:rsid w:val="00C05690"/>
    <w:rsid w:val="00C06593"/>
    <w:rsid w:val="00C0686C"/>
    <w:rsid w:val="00C0773C"/>
    <w:rsid w:val="00C101A9"/>
    <w:rsid w:val="00C138AF"/>
    <w:rsid w:val="00C17384"/>
    <w:rsid w:val="00C20B10"/>
    <w:rsid w:val="00C21044"/>
    <w:rsid w:val="00C2179F"/>
    <w:rsid w:val="00C21C12"/>
    <w:rsid w:val="00C23536"/>
    <w:rsid w:val="00C23667"/>
    <w:rsid w:val="00C2578D"/>
    <w:rsid w:val="00C27451"/>
    <w:rsid w:val="00C27885"/>
    <w:rsid w:val="00C32FA4"/>
    <w:rsid w:val="00C35E69"/>
    <w:rsid w:val="00C40172"/>
    <w:rsid w:val="00C41747"/>
    <w:rsid w:val="00C43CE2"/>
    <w:rsid w:val="00C4412A"/>
    <w:rsid w:val="00C4536C"/>
    <w:rsid w:val="00C507B4"/>
    <w:rsid w:val="00C50B7C"/>
    <w:rsid w:val="00C50E93"/>
    <w:rsid w:val="00C52B62"/>
    <w:rsid w:val="00C5322A"/>
    <w:rsid w:val="00C546BD"/>
    <w:rsid w:val="00C54DB3"/>
    <w:rsid w:val="00C56632"/>
    <w:rsid w:val="00C56A45"/>
    <w:rsid w:val="00C56D01"/>
    <w:rsid w:val="00C57B89"/>
    <w:rsid w:val="00C6038C"/>
    <w:rsid w:val="00C61091"/>
    <w:rsid w:val="00C639E7"/>
    <w:rsid w:val="00C64ECA"/>
    <w:rsid w:val="00C6652F"/>
    <w:rsid w:val="00C66683"/>
    <w:rsid w:val="00C67737"/>
    <w:rsid w:val="00C708F5"/>
    <w:rsid w:val="00C71906"/>
    <w:rsid w:val="00C73475"/>
    <w:rsid w:val="00C75275"/>
    <w:rsid w:val="00C752D7"/>
    <w:rsid w:val="00C75769"/>
    <w:rsid w:val="00C759DE"/>
    <w:rsid w:val="00C75E7F"/>
    <w:rsid w:val="00C7720A"/>
    <w:rsid w:val="00C77D86"/>
    <w:rsid w:val="00C83651"/>
    <w:rsid w:val="00C860C2"/>
    <w:rsid w:val="00C87063"/>
    <w:rsid w:val="00C87392"/>
    <w:rsid w:val="00C87866"/>
    <w:rsid w:val="00C91BAA"/>
    <w:rsid w:val="00C922B4"/>
    <w:rsid w:val="00C93777"/>
    <w:rsid w:val="00C9382D"/>
    <w:rsid w:val="00C94AA7"/>
    <w:rsid w:val="00C9577E"/>
    <w:rsid w:val="00C969D8"/>
    <w:rsid w:val="00C973A1"/>
    <w:rsid w:val="00CA0273"/>
    <w:rsid w:val="00CA0F05"/>
    <w:rsid w:val="00CA17CA"/>
    <w:rsid w:val="00CA1967"/>
    <w:rsid w:val="00CA34A1"/>
    <w:rsid w:val="00CA4F6A"/>
    <w:rsid w:val="00CA6B24"/>
    <w:rsid w:val="00CB09D3"/>
    <w:rsid w:val="00CB24B5"/>
    <w:rsid w:val="00CB3532"/>
    <w:rsid w:val="00CB37E1"/>
    <w:rsid w:val="00CB41A5"/>
    <w:rsid w:val="00CB639A"/>
    <w:rsid w:val="00CB71F3"/>
    <w:rsid w:val="00CB73BD"/>
    <w:rsid w:val="00CC2019"/>
    <w:rsid w:val="00CC421C"/>
    <w:rsid w:val="00CD151D"/>
    <w:rsid w:val="00CD2332"/>
    <w:rsid w:val="00CD27C1"/>
    <w:rsid w:val="00CD7BD5"/>
    <w:rsid w:val="00CE21D3"/>
    <w:rsid w:val="00CE413C"/>
    <w:rsid w:val="00CE5250"/>
    <w:rsid w:val="00CE6E39"/>
    <w:rsid w:val="00CF1647"/>
    <w:rsid w:val="00CF63D7"/>
    <w:rsid w:val="00CF74FA"/>
    <w:rsid w:val="00D00EED"/>
    <w:rsid w:val="00D0251C"/>
    <w:rsid w:val="00D031C1"/>
    <w:rsid w:val="00D03D00"/>
    <w:rsid w:val="00D0455A"/>
    <w:rsid w:val="00D048DB"/>
    <w:rsid w:val="00D04B67"/>
    <w:rsid w:val="00D063EA"/>
    <w:rsid w:val="00D0741E"/>
    <w:rsid w:val="00D07D30"/>
    <w:rsid w:val="00D10681"/>
    <w:rsid w:val="00D10C0E"/>
    <w:rsid w:val="00D10F9D"/>
    <w:rsid w:val="00D15D79"/>
    <w:rsid w:val="00D206A3"/>
    <w:rsid w:val="00D221AE"/>
    <w:rsid w:val="00D22F17"/>
    <w:rsid w:val="00D22FE8"/>
    <w:rsid w:val="00D25C04"/>
    <w:rsid w:val="00D26105"/>
    <w:rsid w:val="00D267C4"/>
    <w:rsid w:val="00D26857"/>
    <w:rsid w:val="00D3085C"/>
    <w:rsid w:val="00D335DC"/>
    <w:rsid w:val="00D3361E"/>
    <w:rsid w:val="00D3484C"/>
    <w:rsid w:val="00D363C4"/>
    <w:rsid w:val="00D3678D"/>
    <w:rsid w:val="00D41177"/>
    <w:rsid w:val="00D41F8C"/>
    <w:rsid w:val="00D4289E"/>
    <w:rsid w:val="00D45366"/>
    <w:rsid w:val="00D459AA"/>
    <w:rsid w:val="00D46305"/>
    <w:rsid w:val="00D46743"/>
    <w:rsid w:val="00D46CE7"/>
    <w:rsid w:val="00D478AB"/>
    <w:rsid w:val="00D478B1"/>
    <w:rsid w:val="00D47D7F"/>
    <w:rsid w:val="00D50508"/>
    <w:rsid w:val="00D50529"/>
    <w:rsid w:val="00D50810"/>
    <w:rsid w:val="00D52018"/>
    <w:rsid w:val="00D52C4B"/>
    <w:rsid w:val="00D53046"/>
    <w:rsid w:val="00D5309D"/>
    <w:rsid w:val="00D54148"/>
    <w:rsid w:val="00D54316"/>
    <w:rsid w:val="00D551F9"/>
    <w:rsid w:val="00D56339"/>
    <w:rsid w:val="00D57642"/>
    <w:rsid w:val="00D57658"/>
    <w:rsid w:val="00D61BA9"/>
    <w:rsid w:val="00D6207A"/>
    <w:rsid w:val="00D621EF"/>
    <w:rsid w:val="00D63581"/>
    <w:rsid w:val="00D66DE2"/>
    <w:rsid w:val="00D675D8"/>
    <w:rsid w:val="00D70FB3"/>
    <w:rsid w:val="00D711B9"/>
    <w:rsid w:val="00D71AC6"/>
    <w:rsid w:val="00D72119"/>
    <w:rsid w:val="00D7259C"/>
    <w:rsid w:val="00D73A6A"/>
    <w:rsid w:val="00D74CFC"/>
    <w:rsid w:val="00D75011"/>
    <w:rsid w:val="00D7507C"/>
    <w:rsid w:val="00D809DC"/>
    <w:rsid w:val="00D8132A"/>
    <w:rsid w:val="00D81BA0"/>
    <w:rsid w:val="00D83798"/>
    <w:rsid w:val="00D850F3"/>
    <w:rsid w:val="00D85D4A"/>
    <w:rsid w:val="00D86761"/>
    <w:rsid w:val="00D906B5"/>
    <w:rsid w:val="00D90A2D"/>
    <w:rsid w:val="00D92225"/>
    <w:rsid w:val="00D924C2"/>
    <w:rsid w:val="00D932D9"/>
    <w:rsid w:val="00D93886"/>
    <w:rsid w:val="00D93D63"/>
    <w:rsid w:val="00D95242"/>
    <w:rsid w:val="00D95DD8"/>
    <w:rsid w:val="00D9621F"/>
    <w:rsid w:val="00D97152"/>
    <w:rsid w:val="00D97DBF"/>
    <w:rsid w:val="00DA00CC"/>
    <w:rsid w:val="00DA0158"/>
    <w:rsid w:val="00DA11A8"/>
    <w:rsid w:val="00DA1600"/>
    <w:rsid w:val="00DA18E4"/>
    <w:rsid w:val="00DA2770"/>
    <w:rsid w:val="00DA326B"/>
    <w:rsid w:val="00DA36A9"/>
    <w:rsid w:val="00DA3E43"/>
    <w:rsid w:val="00DA4FEF"/>
    <w:rsid w:val="00DA6726"/>
    <w:rsid w:val="00DA71CE"/>
    <w:rsid w:val="00DB6756"/>
    <w:rsid w:val="00DB7A70"/>
    <w:rsid w:val="00DB7BE8"/>
    <w:rsid w:val="00DB7CB1"/>
    <w:rsid w:val="00DC3512"/>
    <w:rsid w:val="00DC3E12"/>
    <w:rsid w:val="00DC43B1"/>
    <w:rsid w:val="00DC53C7"/>
    <w:rsid w:val="00DC59A0"/>
    <w:rsid w:val="00DD02F0"/>
    <w:rsid w:val="00DD4BC4"/>
    <w:rsid w:val="00DD4F24"/>
    <w:rsid w:val="00DD7615"/>
    <w:rsid w:val="00DE1E3A"/>
    <w:rsid w:val="00DE2DAA"/>
    <w:rsid w:val="00DE37EF"/>
    <w:rsid w:val="00DE50F9"/>
    <w:rsid w:val="00DE6A2A"/>
    <w:rsid w:val="00DE7CCC"/>
    <w:rsid w:val="00DE7FDE"/>
    <w:rsid w:val="00DF0E86"/>
    <w:rsid w:val="00DF145E"/>
    <w:rsid w:val="00DF19F7"/>
    <w:rsid w:val="00DF4828"/>
    <w:rsid w:val="00DF6079"/>
    <w:rsid w:val="00DF6EDB"/>
    <w:rsid w:val="00DF72A0"/>
    <w:rsid w:val="00DF74A2"/>
    <w:rsid w:val="00DF7ABF"/>
    <w:rsid w:val="00E003C0"/>
    <w:rsid w:val="00E003EB"/>
    <w:rsid w:val="00E011BB"/>
    <w:rsid w:val="00E01679"/>
    <w:rsid w:val="00E0181A"/>
    <w:rsid w:val="00E02DC0"/>
    <w:rsid w:val="00E0353F"/>
    <w:rsid w:val="00E042FF"/>
    <w:rsid w:val="00E1294F"/>
    <w:rsid w:val="00E13AD3"/>
    <w:rsid w:val="00E14113"/>
    <w:rsid w:val="00E14EDC"/>
    <w:rsid w:val="00E16408"/>
    <w:rsid w:val="00E16F61"/>
    <w:rsid w:val="00E23AB6"/>
    <w:rsid w:val="00E267BC"/>
    <w:rsid w:val="00E269A5"/>
    <w:rsid w:val="00E27A3E"/>
    <w:rsid w:val="00E30D00"/>
    <w:rsid w:val="00E30D6B"/>
    <w:rsid w:val="00E31A65"/>
    <w:rsid w:val="00E32304"/>
    <w:rsid w:val="00E33B95"/>
    <w:rsid w:val="00E35C4B"/>
    <w:rsid w:val="00E36BCA"/>
    <w:rsid w:val="00E37EF3"/>
    <w:rsid w:val="00E40D33"/>
    <w:rsid w:val="00E427AB"/>
    <w:rsid w:val="00E43327"/>
    <w:rsid w:val="00E4347D"/>
    <w:rsid w:val="00E43AFD"/>
    <w:rsid w:val="00E459C9"/>
    <w:rsid w:val="00E46F5E"/>
    <w:rsid w:val="00E47B1D"/>
    <w:rsid w:val="00E50DBD"/>
    <w:rsid w:val="00E51C17"/>
    <w:rsid w:val="00E533BD"/>
    <w:rsid w:val="00E53F01"/>
    <w:rsid w:val="00E54FE3"/>
    <w:rsid w:val="00E57B9F"/>
    <w:rsid w:val="00E601F9"/>
    <w:rsid w:val="00E61179"/>
    <w:rsid w:val="00E61381"/>
    <w:rsid w:val="00E6165D"/>
    <w:rsid w:val="00E62C37"/>
    <w:rsid w:val="00E6645C"/>
    <w:rsid w:val="00E70CCE"/>
    <w:rsid w:val="00E7232E"/>
    <w:rsid w:val="00E72766"/>
    <w:rsid w:val="00E729DF"/>
    <w:rsid w:val="00E7363F"/>
    <w:rsid w:val="00E73ADC"/>
    <w:rsid w:val="00E7442B"/>
    <w:rsid w:val="00E779D5"/>
    <w:rsid w:val="00E81FAD"/>
    <w:rsid w:val="00E82B9C"/>
    <w:rsid w:val="00E8426A"/>
    <w:rsid w:val="00E84990"/>
    <w:rsid w:val="00E91117"/>
    <w:rsid w:val="00E925CE"/>
    <w:rsid w:val="00E92F13"/>
    <w:rsid w:val="00E938FE"/>
    <w:rsid w:val="00E977D7"/>
    <w:rsid w:val="00E97F5B"/>
    <w:rsid w:val="00EA12F8"/>
    <w:rsid w:val="00EA1795"/>
    <w:rsid w:val="00EA19B0"/>
    <w:rsid w:val="00EA2C42"/>
    <w:rsid w:val="00EA4ABE"/>
    <w:rsid w:val="00EA4E36"/>
    <w:rsid w:val="00EB2330"/>
    <w:rsid w:val="00EB2B7A"/>
    <w:rsid w:val="00EB46B1"/>
    <w:rsid w:val="00EB67B7"/>
    <w:rsid w:val="00EB67D5"/>
    <w:rsid w:val="00EB70A9"/>
    <w:rsid w:val="00EB71BF"/>
    <w:rsid w:val="00EC0E41"/>
    <w:rsid w:val="00EC2184"/>
    <w:rsid w:val="00EC2829"/>
    <w:rsid w:val="00EC3E54"/>
    <w:rsid w:val="00EC5136"/>
    <w:rsid w:val="00EC56B0"/>
    <w:rsid w:val="00EC60E5"/>
    <w:rsid w:val="00EC6712"/>
    <w:rsid w:val="00EC753E"/>
    <w:rsid w:val="00EC7792"/>
    <w:rsid w:val="00ED005C"/>
    <w:rsid w:val="00ED0EA9"/>
    <w:rsid w:val="00ED3B8E"/>
    <w:rsid w:val="00ED7C74"/>
    <w:rsid w:val="00EE0499"/>
    <w:rsid w:val="00EE0D5E"/>
    <w:rsid w:val="00EE2BAF"/>
    <w:rsid w:val="00EE33D7"/>
    <w:rsid w:val="00EE349D"/>
    <w:rsid w:val="00EE44DC"/>
    <w:rsid w:val="00EE5663"/>
    <w:rsid w:val="00EE64F4"/>
    <w:rsid w:val="00EE6C4A"/>
    <w:rsid w:val="00EE76EA"/>
    <w:rsid w:val="00EF062E"/>
    <w:rsid w:val="00EF10C6"/>
    <w:rsid w:val="00EF1D92"/>
    <w:rsid w:val="00EF2301"/>
    <w:rsid w:val="00EF37EA"/>
    <w:rsid w:val="00EF3B5C"/>
    <w:rsid w:val="00EF4E4F"/>
    <w:rsid w:val="00EF5B48"/>
    <w:rsid w:val="00EF6FDD"/>
    <w:rsid w:val="00F000D9"/>
    <w:rsid w:val="00F01132"/>
    <w:rsid w:val="00F01DFA"/>
    <w:rsid w:val="00F01E2B"/>
    <w:rsid w:val="00F02C48"/>
    <w:rsid w:val="00F038D9"/>
    <w:rsid w:val="00F050F4"/>
    <w:rsid w:val="00F061FC"/>
    <w:rsid w:val="00F12E58"/>
    <w:rsid w:val="00F13B15"/>
    <w:rsid w:val="00F140FA"/>
    <w:rsid w:val="00F15EDD"/>
    <w:rsid w:val="00F169D9"/>
    <w:rsid w:val="00F16EC1"/>
    <w:rsid w:val="00F2106D"/>
    <w:rsid w:val="00F221DC"/>
    <w:rsid w:val="00F25911"/>
    <w:rsid w:val="00F26022"/>
    <w:rsid w:val="00F30BA6"/>
    <w:rsid w:val="00F30CAB"/>
    <w:rsid w:val="00F30DCF"/>
    <w:rsid w:val="00F322ED"/>
    <w:rsid w:val="00F33696"/>
    <w:rsid w:val="00F33F8E"/>
    <w:rsid w:val="00F3755A"/>
    <w:rsid w:val="00F40D0D"/>
    <w:rsid w:val="00F40E05"/>
    <w:rsid w:val="00F41BD8"/>
    <w:rsid w:val="00F43819"/>
    <w:rsid w:val="00F44028"/>
    <w:rsid w:val="00F45C29"/>
    <w:rsid w:val="00F45FF5"/>
    <w:rsid w:val="00F466FC"/>
    <w:rsid w:val="00F4686B"/>
    <w:rsid w:val="00F4687B"/>
    <w:rsid w:val="00F5036F"/>
    <w:rsid w:val="00F5096E"/>
    <w:rsid w:val="00F52CF5"/>
    <w:rsid w:val="00F54ECB"/>
    <w:rsid w:val="00F560FB"/>
    <w:rsid w:val="00F576EE"/>
    <w:rsid w:val="00F61221"/>
    <w:rsid w:val="00F6140F"/>
    <w:rsid w:val="00F61E59"/>
    <w:rsid w:val="00F62E6F"/>
    <w:rsid w:val="00F6425B"/>
    <w:rsid w:val="00F664FD"/>
    <w:rsid w:val="00F66864"/>
    <w:rsid w:val="00F70B24"/>
    <w:rsid w:val="00F71D88"/>
    <w:rsid w:val="00F71FC5"/>
    <w:rsid w:val="00F7236B"/>
    <w:rsid w:val="00F7248C"/>
    <w:rsid w:val="00F725F7"/>
    <w:rsid w:val="00F74288"/>
    <w:rsid w:val="00F74D8B"/>
    <w:rsid w:val="00F83440"/>
    <w:rsid w:val="00F83B25"/>
    <w:rsid w:val="00F849AC"/>
    <w:rsid w:val="00F85402"/>
    <w:rsid w:val="00F854E7"/>
    <w:rsid w:val="00F8579B"/>
    <w:rsid w:val="00F8752D"/>
    <w:rsid w:val="00F93AA8"/>
    <w:rsid w:val="00F9422B"/>
    <w:rsid w:val="00F9478F"/>
    <w:rsid w:val="00F965F1"/>
    <w:rsid w:val="00FA0461"/>
    <w:rsid w:val="00FA30F7"/>
    <w:rsid w:val="00FA3FBA"/>
    <w:rsid w:val="00FA42FD"/>
    <w:rsid w:val="00FA54AD"/>
    <w:rsid w:val="00FA5E58"/>
    <w:rsid w:val="00FA6DCB"/>
    <w:rsid w:val="00FA77A0"/>
    <w:rsid w:val="00FA7D23"/>
    <w:rsid w:val="00FB01EB"/>
    <w:rsid w:val="00FB0D15"/>
    <w:rsid w:val="00FB1A1A"/>
    <w:rsid w:val="00FB373F"/>
    <w:rsid w:val="00FB4CF1"/>
    <w:rsid w:val="00FB57FE"/>
    <w:rsid w:val="00FC165D"/>
    <w:rsid w:val="00FC291D"/>
    <w:rsid w:val="00FC3214"/>
    <w:rsid w:val="00FC4880"/>
    <w:rsid w:val="00FC4D0D"/>
    <w:rsid w:val="00FC6543"/>
    <w:rsid w:val="00FC7A53"/>
    <w:rsid w:val="00FC7B18"/>
    <w:rsid w:val="00FC7D67"/>
    <w:rsid w:val="00FD1151"/>
    <w:rsid w:val="00FD1AF6"/>
    <w:rsid w:val="00FD26BB"/>
    <w:rsid w:val="00FD2B32"/>
    <w:rsid w:val="00FD42A6"/>
    <w:rsid w:val="00FD46C4"/>
    <w:rsid w:val="00FD4718"/>
    <w:rsid w:val="00FD47F4"/>
    <w:rsid w:val="00FD565D"/>
    <w:rsid w:val="00FE0051"/>
    <w:rsid w:val="00FE091D"/>
    <w:rsid w:val="00FE370E"/>
    <w:rsid w:val="00FE4CA1"/>
    <w:rsid w:val="00FE5272"/>
    <w:rsid w:val="00FE72E9"/>
    <w:rsid w:val="00FF2DBB"/>
    <w:rsid w:val="00FF47AE"/>
    <w:rsid w:val="00FF49E3"/>
    <w:rsid w:val="00FF4B8E"/>
    <w:rsid w:val="00FF5153"/>
    <w:rsid w:val="00FF519C"/>
    <w:rsid w:val="00FF6A40"/>
    <w:rsid w:val="00FF735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08F38B"/>
  <w15:chartTrackingRefBased/>
  <w15:docId w15:val="{58E7D772-BA42-42CA-89D4-A3097670A4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0E1686"/>
    <w:pPr>
      <w:suppressAutoHyphens/>
      <w:spacing w:after="240" w:line="276" w:lineRule="auto"/>
      <w:jc w:val="both"/>
    </w:pPr>
    <w:rPr>
      <w:rFonts w:ascii="Roboto Slab Light" w:hAnsi="Roboto Slab Light" w:cs="CMU Serif"/>
      <w:sz w:val="24"/>
      <w:szCs w:val="28"/>
    </w:rPr>
  </w:style>
  <w:style w:type="paragraph" w:styleId="berschrift1">
    <w:name w:val="heading 1"/>
    <w:basedOn w:val="Standard"/>
    <w:next w:val="Standard"/>
    <w:link w:val="berschrift1Zchn"/>
    <w:uiPriority w:val="9"/>
    <w:qFormat/>
    <w:rsid w:val="009C0C10"/>
    <w:pPr>
      <w:keepLines/>
      <w:numPr>
        <w:numId w:val="5"/>
      </w:numPr>
      <w:spacing w:before="240" w:after="0"/>
      <w:ind w:left="340"/>
      <w:outlineLvl w:val="0"/>
    </w:pPr>
    <w:rPr>
      <w:rFonts w:ascii="Roboto" w:eastAsiaTheme="majorEastAsia" w:hAnsi="Roboto" w:cstheme="majorBidi"/>
      <w:b/>
      <w:sz w:val="44"/>
      <w:szCs w:val="32"/>
    </w:rPr>
  </w:style>
  <w:style w:type="paragraph" w:styleId="berschrift2">
    <w:name w:val="heading 2"/>
    <w:basedOn w:val="Standard"/>
    <w:next w:val="Standard"/>
    <w:link w:val="berschrift2Zchn"/>
    <w:uiPriority w:val="9"/>
    <w:unhideWhenUsed/>
    <w:qFormat/>
    <w:rsid w:val="000E1686"/>
    <w:pPr>
      <w:keepNext/>
      <w:numPr>
        <w:ilvl w:val="1"/>
        <w:numId w:val="5"/>
      </w:numPr>
      <w:tabs>
        <w:tab w:val="left" w:pos="851"/>
      </w:tabs>
      <w:spacing w:before="160" w:after="120"/>
      <w:ind w:left="0" w:firstLine="0"/>
      <w:outlineLvl w:val="1"/>
    </w:pPr>
    <w:rPr>
      <w:rFonts w:ascii="Roboto" w:eastAsiaTheme="majorEastAsia" w:hAnsi="Roboto" w:cstheme="majorBidi"/>
      <w:b/>
      <w:sz w:val="36"/>
      <w:szCs w:val="26"/>
    </w:rPr>
  </w:style>
  <w:style w:type="paragraph" w:styleId="berschrift3">
    <w:name w:val="heading 3"/>
    <w:basedOn w:val="Standard"/>
    <w:next w:val="Standard"/>
    <w:link w:val="berschrift3Zchn"/>
    <w:uiPriority w:val="9"/>
    <w:unhideWhenUsed/>
    <w:qFormat/>
    <w:rsid w:val="000E1686"/>
    <w:pPr>
      <w:keepNext/>
      <w:keepLines/>
      <w:numPr>
        <w:ilvl w:val="2"/>
        <w:numId w:val="5"/>
      </w:numPr>
      <w:spacing w:before="40" w:after="0"/>
      <w:outlineLvl w:val="2"/>
    </w:pPr>
    <w:rPr>
      <w:rFonts w:ascii="Roboto" w:eastAsiaTheme="majorEastAsia" w:hAnsi="Roboto" w:cstheme="majorBidi"/>
      <w:sz w:val="32"/>
      <w:szCs w:val="24"/>
    </w:rPr>
  </w:style>
  <w:style w:type="paragraph" w:styleId="berschrift4">
    <w:name w:val="heading 4"/>
    <w:basedOn w:val="Standard"/>
    <w:next w:val="Standard"/>
    <w:link w:val="berschrift4Zchn"/>
    <w:uiPriority w:val="9"/>
    <w:semiHidden/>
    <w:unhideWhenUsed/>
    <w:rsid w:val="00CF74FA"/>
    <w:pPr>
      <w:keepLines/>
      <w:numPr>
        <w:ilvl w:val="3"/>
        <w:numId w:val="5"/>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957C2C"/>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957C2C"/>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957C2C"/>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957C2C"/>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957C2C"/>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link w:val="ListenabsatzZchn"/>
    <w:uiPriority w:val="34"/>
    <w:rsid w:val="00012948"/>
    <w:pPr>
      <w:ind w:left="720"/>
      <w:contextualSpacing/>
    </w:pPr>
  </w:style>
  <w:style w:type="paragraph" w:customStyle="1" w:styleId="Kapitel">
    <w:name w:val="Kapitel"/>
    <w:basedOn w:val="berschrift1"/>
    <w:next w:val="Standard"/>
    <w:link w:val="KapitelZchn"/>
    <w:rsid w:val="008D5BD6"/>
    <w:pPr>
      <w:numPr>
        <w:numId w:val="1"/>
      </w:numPr>
      <w:spacing w:before="120" w:after="120"/>
    </w:pPr>
    <w:rPr>
      <w:b w:val="0"/>
    </w:rPr>
  </w:style>
  <w:style w:type="paragraph" w:styleId="Kopfzeile">
    <w:name w:val="header"/>
    <w:basedOn w:val="Standard"/>
    <w:link w:val="KopfzeileZchn"/>
    <w:uiPriority w:val="99"/>
    <w:unhideWhenUsed/>
    <w:rsid w:val="00F71D88"/>
    <w:pPr>
      <w:tabs>
        <w:tab w:val="center" w:pos="4536"/>
        <w:tab w:val="right" w:pos="9072"/>
      </w:tabs>
      <w:spacing w:after="0" w:line="240" w:lineRule="auto"/>
    </w:pPr>
  </w:style>
  <w:style w:type="character" w:customStyle="1" w:styleId="ListenabsatzZchn">
    <w:name w:val="Listenabsatz Zchn"/>
    <w:basedOn w:val="Absatz-Standardschriftart"/>
    <w:link w:val="Listenabsatz"/>
    <w:uiPriority w:val="34"/>
    <w:rsid w:val="00C9382D"/>
  </w:style>
  <w:style w:type="character" w:customStyle="1" w:styleId="KapitelZchn">
    <w:name w:val="Kapitel Zchn"/>
    <w:basedOn w:val="ListenabsatzZchn"/>
    <w:link w:val="Kapitel"/>
    <w:rsid w:val="00DA6726"/>
    <w:rPr>
      <w:rFonts w:ascii="CMU Sans Serif" w:eastAsiaTheme="majorEastAsia" w:hAnsi="CMU Sans Serif" w:cstheme="majorBidi"/>
      <w:b/>
      <w:sz w:val="48"/>
      <w:szCs w:val="32"/>
    </w:rPr>
  </w:style>
  <w:style w:type="character" w:customStyle="1" w:styleId="berschrift1Zchn">
    <w:name w:val="Überschrift 1 Zchn"/>
    <w:basedOn w:val="Absatz-Standardschriftart"/>
    <w:link w:val="berschrift1"/>
    <w:uiPriority w:val="9"/>
    <w:rsid w:val="009C0C10"/>
    <w:rPr>
      <w:rFonts w:ascii="Roboto" w:eastAsiaTheme="majorEastAsia" w:hAnsi="Roboto" w:cstheme="majorBidi"/>
      <w:b/>
      <w:sz w:val="44"/>
      <w:szCs w:val="32"/>
    </w:rPr>
  </w:style>
  <w:style w:type="character" w:customStyle="1" w:styleId="KopfzeileZchn">
    <w:name w:val="Kopfzeile Zchn"/>
    <w:basedOn w:val="Absatz-Standardschriftart"/>
    <w:link w:val="Kopfzeile"/>
    <w:uiPriority w:val="99"/>
    <w:rsid w:val="00F71D88"/>
    <w:rPr>
      <w:rFonts w:ascii="cmr10" w:hAnsi="cmr10"/>
      <w:sz w:val="28"/>
    </w:rPr>
  </w:style>
  <w:style w:type="paragraph" w:styleId="Fuzeile">
    <w:name w:val="footer"/>
    <w:basedOn w:val="Standard"/>
    <w:link w:val="FuzeileZchn"/>
    <w:uiPriority w:val="99"/>
    <w:unhideWhenUsed/>
    <w:rsid w:val="00F71D88"/>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F71D88"/>
    <w:rPr>
      <w:rFonts w:ascii="cmr10" w:hAnsi="cmr10"/>
      <w:sz w:val="28"/>
    </w:rPr>
  </w:style>
  <w:style w:type="paragraph" w:customStyle="1" w:styleId="AllgStichpunkte">
    <w:name w:val="Allg. Stichpunkte"/>
    <w:basedOn w:val="Listenabsatz"/>
    <w:link w:val="AllgStichpunkteZchn"/>
    <w:qFormat/>
    <w:rsid w:val="002D18A7"/>
    <w:pPr>
      <w:numPr>
        <w:numId w:val="3"/>
      </w:numPr>
      <w:spacing w:after="120"/>
      <w:ind w:hanging="357"/>
      <w:contextualSpacing w:val="0"/>
    </w:pPr>
  </w:style>
  <w:style w:type="paragraph" w:customStyle="1" w:styleId="AllgAufzhlung">
    <w:name w:val="Allg. Aufzählung"/>
    <w:basedOn w:val="Listenabsatz"/>
    <w:link w:val="AllgAufzhlungZchn"/>
    <w:qFormat/>
    <w:rsid w:val="002D18A7"/>
    <w:pPr>
      <w:numPr>
        <w:numId w:val="4"/>
      </w:numPr>
      <w:tabs>
        <w:tab w:val="clear" w:pos="1145"/>
        <w:tab w:val="left" w:pos="709"/>
      </w:tabs>
      <w:spacing w:after="120"/>
      <w:ind w:left="709" w:hanging="425"/>
      <w:contextualSpacing w:val="0"/>
    </w:pPr>
  </w:style>
  <w:style w:type="character" w:customStyle="1" w:styleId="AllgStichpunkteZchn">
    <w:name w:val="Allg. Stichpunkte Zchn"/>
    <w:basedOn w:val="ListenabsatzZchn"/>
    <w:link w:val="AllgStichpunkte"/>
    <w:rsid w:val="002D18A7"/>
    <w:rPr>
      <w:rFonts w:ascii="CMU Serif" w:hAnsi="CMU Serif" w:cs="CMU Serif"/>
      <w:sz w:val="28"/>
      <w:szCs w:val="28"/>
    </w:rPr>
  </w:style>
  <w:style w:type="character" w:customStyle="1" w:styleId="AllgAufzhlungZchn">
    <w:name w:val="Allg. Aufzählung Zchn"/>
    <w:basedOn w:val="ListenabsatzZchn"/>
    <w:link w:val="AllgAufzhlung"/>
    <w:rsid w:val="002D18A7"/>
    <w:rPr>
      <w:rFonts w:ascii="CMU Serif" w:hAnsi="CMU Serif" w:cs="CMU Serif"/>
      <w:sz w:val="28"/>
      <w:szCs w:val="28"/>
    </w:rPr>
  </w:style>
  <w:style w:type="paragraph" w:customStyle="1" w:styleId="Section">
    <w:name w:val="Section"/>
    <w:basedOn w:val="berschrift2"/>
    <w:link w:val="SectionZchn"/>
    <w:rsid w:val="00FB01EB"/>
  </w:style>
  <w:style w:type="paragraph" w:customStyle="1" w:styleId="Subsection">
    <w:name w:val="Subsection"/>
    <w:basedOn w:val="berschrift3"/>
    <w:link w:val="SubsectionZchn"/>
    <w:rsid w:val="002C3F73"/>
    <w:pPr>
      <w:spacing w:after="60"/>
      <w:jc w:val="left"/>
    </w:pPr>
    <w:rPr>
      <w:rFonts w:cs="CMU Sans Serif"/>
      <w:b/>
      <w:bCs/>
      <w:szCs w:val="32"/>
    </w:rPr>
  </w:style>
  <w:style w:type="character" w:customStyle="1" w:styleId="SectionZchn">
    <w:name w:val="Section Zchn"/>
    <w:basedOn w:val="Absatz-Standardschriftart"/>
    <w:link w:val="Section"/>
    <w:rsid w:val="00FB01EB"/>
    <w:rPr>
      <w:rFonts w:ascii="CMU Sans Serif" w:eastAsiaTheme="majorEastAsia" w:hAnsi="CMU Sans Serif" w:cstheme="majorBidi"/>
      <w:b/>
      <w:sz w:val="36"/>
      <w:szCs w:val="26"/>
    </w:rPr>
  </w:style>
  <w:style w:type="paragraph" w:customStyle="1" w:styleId="Eigennahme">
    <w:name w:val="Eigennahme"/>
    <w:basedOn w:val="Standard"/>
    <w:link w:val="EigennahmeZchn"/>
    <w:qFormat/>
    <w:rsid w:val="00060BE5"/>
    <w:rPr>
      <w:smallCaps/>
      <w:sz w:val="26"/>
    </w:rPr>
  </w:style>
  <w:style w:type="character" w:customStyle="1" w:styleId="SubsectionZchn">
    <w:name w:val="Subsection Zchn"/>
    <w:basedOn w:val="Absatz-Standardschriftart"/>
    <w:link w:val="Subsection"/>
    <w:rsid w:val="002C3F73"/>
    <w:rPr>
      <w:rFonts w:ascii="CMU Sans Serif" w:eastAsiaTheme="majorEastAsia" w:hAnsi="CMU Sans Serif" w:cs="CMU Sans Serif"/>
      <w:b/>
      <w:bCs/>
      <w:sz w:val="32"/>
      <w:szCs w:val="32"/>
    </w:rPr>
  </w:style>
  <w:style w:type="paragraph" w:styleId="Beschriftung">
    <w:name w:val="caption"/>
    <w:basedOn w:val="Standard"/>
    <w:next w:val="Standard"/>
    <w:link w:val="BeschriftungZchn"/>
    <w:uiPriority w:val="35"/>
    <w:unhideWhenUsed/>
    <w:qFormat/>
    <w:rsid w:val="000D5B35"/>
    <w:pPr>
      <w:spacing w:after="120" w:line="240" w:lineRule="auto"/>
      <w:jc w:val="center"/>
    </w:pPr>
    <w:rPr>
      <w:iCs/>
      <w:color w:val="000000" w:themeColor="text1"/>
      <w:sz w:val="20"/>
      <w:szCs w:val="18"/>
    </w:rPr>
  </w:style>
  <w:style w:type="character" w:customStyle="1" w:styleId="EigennahmeZchn">
    <w:name w:val="Eigennahme Zchn"/>
    <w:basedOn w:val="Absatz-Standardschriftart"/>
    <w:link w:val="Eigennahme"/>
    <w:rsid w:val="00060BE5"/>
    <w:rPr>
      <w:rFonts w:ascii="Roboto Slab Light" w:hAnsi="Roboto Slab Light" w:cs="CMU Serif"/>
      <w:smallCaps/>
      <w:sz w:val="26"/>
      <w:szCs w:val="28"/>
    </w:rPr>
  </w:style>
  <w:style w:type="character" w:customStyle="1" w:styleId="berschrift2Zchn">
    <w:name w:val="Überschrift 2 Zchn"/>
    <w:basedOn w:val="Absatz-Standardschriftart"/>
    <w:link w:val="berschrift2"/>
    <w:uiPriority w:val="9"/>
    <w:rsid w:val="000E1686"/>
    <w:rPr>
      <w:rFonts w:ascii="Roboto" w:eastAsiaTheme="majorEastAsia" w:hAnsi="Roboto" w:cstheme="majorBidi"/>
      <w:b/>
      <w:sz w:val="36"/>
      <w:szCs w:val="26"/>
    </w:rPr>
  </w:style>
  <w:style w:type="character" w:customStyle="1" w:styleId="berschrift3Zchn">
    <w:name w:val="Überschrift 3 Zchn"/>
    <w:basedOn w:val="Absatz-Standardschriftart"/>
    <w:link w:val="berschrift3"/>
    <w:uiPriority w:val="9"/>
    <w:rsid w:val="000E1686"/>
    <w:rPr>
      <w:rFonts w:ascii="Roboto" w:eastAsiaTheme="majorEastAsia" w:hAnsi="Roboto" w:cstheme="majorBidi"/>
      <w:sz w:val="32"/>
      <w:szCs w:val="24"/>
    </w:rPr>
  </w:style>
  <w:style w:type="character" w:customStyle="1" w:styleId="berschrift4Zchn">
    <w:name w:val="Überschrift 4 Zchn"/>
    <w:basedOn w:val="Absatz-Standardschriftart"/>
    <w:link w:val="berschrift4"/>
    <w:uiPriority w:val="9"/>
    <w:semiHidden/>
    <w:rsid w:val="00CF74FA"/>
    <w:rPr>
      <w:rFonts w:asciiTheme="majorHAnsi" w:eastAsiaTheme="majorEastAsia" w:hAnsiTheme="majorHAnsi" w:cstheme="majorBidi"/>
      <w:i/>
      <w:iCs/>
      <w:color w:val="2F5496" w:themeColor="accent1" w:themeShade="BF"/>
      <w:sz w:val="28"/>
      <w:szCs w:val="28"/>
    </w:rPr>
  </w:style>
  <w:style w:type="table" w:styleId="Tabellenraster">
    <w:name w:val="Table Grid"/>
    <w:basedOn w:val="NormaleTabelle"/>
    <w:uiPriority w:val="39"/>
    <w:rsid w:val="00C666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itternetztabelle1hell">
    <w:name w:val="Grid Table 1 Light"/>
    <w:basedOn w:val="NormaleTabelle"/>
    <w:uiPriority w:val="46"/>
    <w:rsid w:val="000B591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itternetztabelle2">
    <w:name w:val="Grid Table 2"/>
    <w:basedOn w:val="NormaleTabelle"/>
    <w:uiPriority w:val="47"/>
    <w:rsid w:val="000B591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3">
    <w:name w:val="Grid Table 3"/>
    <w:basedOn w:val="NormaleTabelle"/>
    <w:uiPriority w:val="48"/>
    <w:rsid w:val="000B591A"/>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itternetztabelle4">
    <w:name w:val="Grid Table 4"/>
    <w:basedOn w:val="NormaleTabelle"/>
    <w:uiPriority w:val="49"/>
    <w:rsid w:val="001F3F48"/>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6farbig">
    <w:name w:val="Grid Table 6 Colorful"/>
    <w:basedOn w:val="NormaleTabelle"/>
    <w:uiPriority w:val="51"/>
    <w:rsid w:val="001F3F48"/>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Verzeichnis2">
    <w:name w:val="toc 2"/>
    <w:basedOn w:val="Standard"/>
    <w:next w:val="Standard"/>
    <w:autoRedefine/>
    <w:uiPriority w:val="39"/>
    <w:unhideWhenUsed/>
    <w:rsid w:val="00BE1C7C"/>
    <w:pPr>
      <w:tabs>
        <w:tab w:val="left" w:pos="1100"/>
        <w:tab w:val="right" w:leader="dot" w:pos="9062"/>
      </w:tabs>
      <w:spacing w:after="100"/>
      <w:ind w:left="278"/>
    </w:pPr>
  </w:style>
  <w:style w:type="paragraph" w:styleId="Verzeichnis1">
    <w:name w:val="toc 1"/>
    <w:basedOn w:val="Standard"/>
    <w:next w:val="Standard"/>
    <w:autoRedefine/>
    <w:uiPriority w:val="39"/>
    <w:unhideWhenUsed/>
    <w:rsid w:val="009C3E77"/>
    <w:pPr>
      <w:spacing w:after="100"/>
    </w:pPr>
    <w:rPr>
      <w:rFonts w:ascii="Roboto" w:hAnsi="Roboto"/>
      <w:b/>
      <w:sz w:val="32"/>
    </w:rPr>
  </w:style>
  <w:style w:type="paragraph" w:styleId="Verzeichnis3">
    <w:name w:val="toc 3"/>
    <w:basedOn w:val="Standard"/>
    <w:next w:val="Standard"/>
    <w:autoRedefine/>
    <w:uiPriority w:val="39"/>
    <w:unhideWhenUsed/>
    <w:rsid w:val="00445CD9"/>
    <w:pPr>
      <w:spacing w:after="100"/>
      <w:ind w:left="560"/>
    </w:pPr>
  </w:style>
  <w:style w:type="character" w:styleId="Hyperlink">
    <w:name w:val="Hyperlink"/>
    <w:basedOn w:val="Absatz-Standardschriftart"/>
    <w:uiPriority w:val="99"/>
    <w:unhideWhenUsed/>
    <w:rsid w:val="00445CD9"/>
    <w:rPr>
      <w:color w:val="0563C1" w:themeColor="hyperlink"/>
      <w:u w:val="single"/>
    </w:rPr>
  </w:style>
  <w:style w:type="paragraph" w:customStyle="1" w:styleId="Tabelleberschrift">
    <w:name w:val="Tabelle Überschrift"/>
    <w:basedOn w:val="Standard"/>
    <w:link w:val="TabelleberschriftZchn"/>
    <w:qFormat/>
    <w:rsid w:val="00BB0509"/>
    <w:pPr>
      <w:spacing w:after="0" w:line="240" w:lineRule="auto"/>
      <w:jc w:val="center"/>
    </w:pPr>
    <w:rPr>
      <w:rFonts w:ascii="Roboto" w:hAnsi="Roboto" w:cs="CMU Sans Serif"/>
      <w:b/>
      <w:bCs/>
      <w:sz w:val="20"/>
      <w:szCs w:val="20"/>
    </w:rPr>
  </w:style>
  <w:style w:type="paragraph" w:customStyle="1" w:styleId="TabelleText">
    <w:name w:val="Tabelle Text"/>
    <w:basedOn w:val="Tabelleberschrift"/>
    <w:link w:val="TabelleTextZchn"/>
    <w:qFormat/>
    <w:rsid w:val="009445B1"/>
    <w:rPr>
      <w:rFonts w:ascii="Roboto Slab" w:hAnsi="Roboto Slab"/>
      <w:b w:val="0"/>
      <w:bCs w:val="0"/>
    </w:rPr>
  </w:style>
  <w:style w:type="character" w:customStyle="1" w:styleId="TabelleberschriftZchn">
    <w:name w:val="Tabelle Überschrift Zchn"/>
    <w:basedOn w:val="Absatz-Standardschriftart"/>
    <w:link w:val="Tabelleberschrift"/>
    <w:rsid w:val="00BB0509"/>
    <w:rPr>
      <w:rFonts w:ascii="Roboto" w:hAnsi="Roboto" w:cs="CMU Sans Serif"/>
      <w:b/>
      <w:bCs/>
      <w:sz w:val="20"/>
      <w:szCs w:val="20"/>
    </w:rPr>
  </w:style>
  <w:style w:type="table" w:customStyle="1" w:styleId="LatexTabelle">
    <w:name w:val="Latex Tabelle"/>
    <w:basedOn w:val="NormaleTabelle"/>
    <w:uiPriority w:val="99"/>
    <w:rsid w:val="006F031F"/>
    <w:pPr>
      <w:spacing w:after="0" w:line="240" w:lineRule="auto"/>
      <w:jc w:val="center"/>
    </w:pPr>
    <w:rPr>
      <w:rFonts w:ascii="CMU Serif" w:hAnsi="CMU Serif"/>
    </w:rPr>
    <w:tblPr>
      <w:jc w:val="center"/>
      <w:tblBorders>
        <w:top w:val="single" w:sz="4" w:space="0" w:color="auto"/>
        <w:bottom w:val="single" w:sz="4" w:space="0" w:color="auto"/>
        <w:insideH w:val="single" w:sz="4" w:space="0" w:color="auto"/>
        <w:insideV w:val="single" w:sz="4" w:space="0" w:color="auto"/>
      </w:tblBorders>
    </w:tblPr>
    <w:trPr>
      <w:jc w:val="center"/>
    </w:trPr>
    <w:tcPr>
      <w:vAlign w:val="center"/>
    </w:tcPr>
    <w:tblStylePr w:type="firstRow">
      <w:rPr>
        <w:rFonts w:ascii="Roboto" w:hAnsi="Roboto"/>
        <w:b/>
        <w:sz w:val="20"/>
      </w:rPr>
    </w:tblStylePr>
    <w:tblStylePr w:type="firstCol">
      <w:rPr>
        <w:rFonts w:ascii="CMU Sans Serif" w:hAnsi="CMU Sans Serif"/>
        <w:b w:val="0"/>
        <w:sz w:val="24"/>
      </w:rPr>
      <w:tblPr>
        <w:jc w:val="center"/>
      </w:tblPr>
      <w:trPr>
        <w:jc w:val="center"/>
      </w:trPr>
    </w:tblStylePr>
  </w:style>
  <w:style w:type="character" w:customStyle="1" w:styleId="TabelleTextZchn">
    <w:name w:val="Tabelle Text Zchn"/>
    <w:basedOn w:val="TabelleberschriftZchn"/>
    <w:link w:val="TabelleText"/>
    <w:rsid w:val="009445B1"/>
    <w:rPr>
      <w:rFonts w:ascii="Roboto Slab" w:hAnsi="Roboto Slab" w:cs="CMU Sans Serif"/>
      <w:b w:val="0"/>
      <w:bCs w:val="0"/>
      <w:sz w:val="20"/>
      <w:szCs w:val="20"/>
    </w:rPr>
  </w:style>
  <w:style w:type="character" w:customStyle="1" w:styleId="fontstyle01">
    <w:name w:val="fontstyle01"/>
    <w:basedOn w:val="Absatz-Standardschriftart"/>
    <w:rsid w:val="00A6137C"/>
    <w:rPr>
      <w:rFonts w:ascii="LMSans10-Bold" w:hAnsi="LMSans10-Bold" w:hint="default"/>
      <w:b/>
      <w:bCs/>
      <w:i w:val="0"/>
      <w:iCs w:val="0"/>
      <w:color w:val="000000"/>
      <w:sz w:val="24"/>
      <w:szCs w:val="24"/>
    </w:rPr>
  </w:style>
  <w:style w:type="character" w:customStyle="1" w:styleId="acopre">
    <w:name w:val="acopre"/>
    <w:basedOn w:val="Absatz-Standardschriftart"/>
    <w:rsid w:val="006B6EF1"/>
  </w:style>
  <w:style w:type="character" w:styleId="Hervorhebung">
    <w:name w:val="Emphasis"/>
    <w:basedOn w:val="Absatz-Standardschriftart"/>
    <w:uiPriority w:val="20"/>
    <w:qFormat/>
    <w:rsid w:val="006B6EF1"/>
    <w:rPr>
      <w:i/>
      <w:iCs/>
    </w:rPr>
  </w:style>
  <w:style w:type="character" w:styleId="Platzhaltertext">
    <w:name w:val="Placeholder Text"/>
    <w:basedOn w:val="Absatz-Standardschriftart"/>
    <w:uiPriority w:val="99"/>
    <w:semiHidden/>
    <w:rsid w:val="00864AA4"/>
    <w:rPr>
      <w:color w:val="808080"/>
    </w:rPr>
  </w:style>
  <w:style w:type="paragraph" w:customStyle="1" w:styleId="CitaviBibliographyEntry">
    <w:name w:val="Citavi Bibliography Entry"/>
    <w:basedOn w:val="Standard"/>
    <w:link w:val="CitaviBibliographyEntryZchn"/>
    <w:uiPriority w:val="99"/>
    <w:rsid w:val="00FA7D23"/>
    <w:pPr>
      <w:tabs>
        <w:tab w:val="left" w:pos="397"/>
      </w:tabs>
      <w:spacing w:after="0"/>
      <w:ind w:left="397" w:hanging="397"/>
      <w:jc w:val="left"/>
    </w:pPr>
    <w:rPr>
      <w:color w:val="000000" w:themeColor="text1"/>
      <w:sz w:val="22"/>
    </w:rPr>
  </w:style>
  <w:style w:type="character" w:customStyle="1" w:styleId="BeschriftungZchn">
    <w:name w:val="Beschriftung Zchn"/>
    <w:basedOn w:val="Absatz-Standardschriftart"/>
    <w:link w:val="Beschriftung"/>
    <w:uiPriority w:val="35"/>
    <w:rsid w:val="000D5B35"/>
    <w:rPr>
      <w:rFonts w:ascii="Roboto Slab Light" w:hAnsi="Roboto Slab Light" w:cs="CMU Serif"/>
      <w:iCs/>
      <w:color w:val="000000" w:themeColor="text1"/>
      <w:sz w:val="20"/>
      <w:szCs w:val="18"/>
    </w:rPr>
  </w:style>
  <w:style w:type="character" w:customStyle="1" w:styleId="CitaviBibliographyEntryZchn">
    <w:name w:val="Citavi Bibliography Entry Zchn"/>
    <w:basedOn w:val="BeschriftungZchn"/>
    <w:link w:val="CitaviBibliographyEntry"/>
    <w:uiPriority w:val="99"/>
    <w:rsid w:val="00FA7D23"/>
    <w:rPr>
      <w:rFonts w:ascii="Roboto Slab Light" w:hAnsi="Roboto Slab Light" w:cs="CMU Serif"/>
      <w:iCs w:val="0"/>
      <w:color w:val="000000" w:themeColor="text1"/>
      <w:sz w:val="20"/>
      <w:szCs w:val="28"/>
    </w:rPr>
  </w:style>
  <w:style w:type="paragraph" w:customStyle="1" w:styleId="CitaviBibliographyHeading">
    <w:name w:val="Citavi Bibliography Heading"/>
    <w:basedOn w:val="berschrift1"/>
    <w:link w:val="CitaviBibliographyHeadingZchn"/>
    <w:uiPriority w:val="99"/>
    <w:rsid w:val="00957C2C"/>
    <w:pPr>
      <w:jc w:val="left"/>
    </w:pPr>
  </w:style>
  <w:style w:type="character" w:customStyle="1" w:styleId="CitaviBibliographyHeadingZchn">
    <w:name w:val="Citavi Bibliography Heading Zchn"/>
    <w:basedOn w:val="BeschriftungZchn"/>
    <w:link w:val="CitaviBibliographyHeading"/>
    <w:uiPriority w:val="99"/>
    <w:rsid w:val="00957C2C"/>
    <w:rPr>
      <w:rFonts w:ascii="Roboto" w:eastAsiaTheme="majorEastAsia" w:hAnsi="Roboto" w:cstheme="majorBidi"/>
      <w:b/>
      <w:iCs w:val="0"/>
      <w:color w:val="000000" w:themeColor="text1"/>
      <w:sz w:val="44"/>
      <w:szCs w:val="32"/>
    </w:rPr>
  </w:style>
  <w:style w:type="paragraph" w:customStyle="1" w:styleId="CitaviChapterBibliographyHeading">
    <w:name w:val="Citavi Chapter Bibliography Heading"/>
    <w:basedOn w:val="berschrift2"/>
    <w:link w:val="CitaviChapterBibliographyHeadingZchn"/>
    <w:uiPriority w:val="99"/>
    <w:rsid w:val="00957C2C"/>
    <w:pPr>
      <w:jc w:val="left"/>
    </w:pPr>
  </w:style>
  <w:style w:type="character" w:customStyle="1" w:styleId="CitaviChapterBibliographyHeadingZchn">
    <w:name w:val="Citavi Chapter Bibliography Heading Zchn"/>
    <w:basedOn w:val="BeschriftungZchn"/>
    <w:link w:val="CitaviChapterBibliographyHeading"/>
    <w:uiPriority w:val="99"/>
    <w:rsid w:val="00957C2C"/>
    <w:rPr>
      <w:rFonts w:ascii="Roboto" w:eastAsiaTheme="majorEastAsia" w:hAnsi="Roboto" w:cstheme="majorBidi"/>
      <w:b/>
      <w:iCs w:val="0"/>
      <w:color w:val="000000" w:themeColor="text1"/>
      <w:sz w:val="36"/>
      <w:szCs w:val="26"/>
    </w:rPr>
  </w:style>
  <w:style w:type="paragraph" w:customStyle="1" w:styleId="CitaviBibliographySubheading1">
    <w:name w:val="Citavi Bibliography Subheading 1"/>
    <w:basedOn w:val="berschrift2"/>
    <w:link w:val="CitaviBibliographySubheading1Zchn"/>
    <w:uiPriority w:val="99"/>
    <w:rsid w:val="00957C2C"/>
    <w:pPr>
      <w:jc w:val="left"/>
      <w:outlineLvl w:val="9"/>
    </w:pPr>
    <w:rPr>
      <w:color w:val="000000" w:themeColor="text1"/>
    </w:rPr>
  </w:style>
  <w:style w:type="character" w:customStyle="1" w:styleId="CitaviBibliographySubheading1Zchn">
    <w:name w:val="Citavi Bibliography Subheading 1 Zchn"/>
    <w:basedOn w:val="BeschriftungZchn"/>
    <w:link w:val="CitaviBibliographySubheading1"/>
    <w:uiPriority w:val="99"/>
    <w:rsid w:val="00957C2C"/>
    <w:rPr>
      <w:rFonts w:ascii="Roboto" w:eastAsiaTheme="majorEastAsia" w:hAnsi="Roboto" w:cstheme="majorBidi"/>
      <w:b/>
      <w:iCs w:val="0"/>
      <w:color w:val="000000" w:themeColor="text1"/>
      <w:sz w:val="36"/>
      <w:szCs w:val="26"/>
    </w:rPr>
  </w:style>
  <w:style w:type="paragraph" w:customStyle="1" w:styleId="CitaviBibliographySubheading2">
    <w:name w:val="Citavi Bibliography Subheading 2"/>
    <w:basedOn w:val="berschrift3"/>
    <w:link w:val="CitaviBibliographySubheading2Zchn"/>
    <w:uiPriority w:val="99"/>
    <w:rsid w:val="00957C2C"/>
    <w:pPr>
      <w:jc w:val="left"/>
      <w:outlineLvl w:val="9"/>
    </w:pPr>
    <w:rPr>
      <w:color w:val="000000" w:themeColor="text1"/>
    </w:rPr>
  </w:style>
  <w:style w:type="character" w:customStyle="1" w:styleId="CitaviBibliographySubheading2Zchn">
    <w:name w:val="Citavi Bibliography Subheading 2 Zchn"/>
    <w:basedOn w:val="BeschriftungZchn"/>
    <w:link w:val="CitaviBibliographySubheading2"/>
    <w:uiPriority w:val="99"/>
    <w:rsid w:val="00957C2C"/>
    <w:rPr>
      <w:rFonts w:ascii="Roboto" w:eastAsiaTheme="majorEastAsia" w:hAnsi="Roboto" w:cstheme="majorBidi"/>
      <w:iCs w:val="0"/>
      <w:color w:val="000000" w:themeColor="text1"/>
      <w:sz w:val="32"/>
      <w:szCs w:val="24"/>
    </w:rPr>
  </w:style>
  <w:style w:type="paragraph" w:customStyle="1" w:styleId="CitaviBibliographySubheading3">
    <w:name w:val="Citavi Bibliography Subheading 3"/>
    <w:basedOn w:val="berschrift4"/>
    <w:link w:val="CitaviBibliographySubheading3Zchn"/>
    <w:uiPriority w:val="99"/>
    <w:rsid w:val="00957C2C"/>
    <w:pPr>
      <w:jc w:val="left"/>
      <w:outlineLvl w:val="9"/>
    </w:pPr>
  </w:style>
  <w:style w:type="character" w:customStyle="1" w:styleId="CitaviBibliographySubheading3Zchn">
    <w:name w:val="Citavi Bibliography Subheading 3 Zchn"/>
    <w:basedOn w:val="BeschriftungZchn"/>
    <w:link w:val="CitaviBibliographySubheading3"/>
    <w:uiPriority w:val="99"/>
    <w:rsid w:val="00957C2C"/>
    <w:rPr>
      <w:rFonts w:asciiTheme="majorHAnsi" w:eastAsiaTheme="majorEastAsia" w:hAnsiTheme="majorHAnsi" w:cstheme="majorBidi"/>
      <w:i/>
      <w:iCs/>
      <w:color w:val="2F5496" w:themeColor="accent1" w:themeShade="BF"/>
      <w:sz w:val="24"/>
      <w:szCs w:val="28"/>
    </w:rPr>
  </w:style>
  <w:style w:type="paragraph" w:customStyle="1" w:styleId="CitaviBibliographySubheading4">
    <w:name w:val="Citavi Bibliography Subheading 4"/>
    <w:basedOn w:val="berschrift5"/>
    <w:link w:val="CitaviBibliographySubheading4Zchn"/>
    <w:uiPriority w:val="99"/>
    <w:rsid w:val="00957C2C"/>
    <w:pPr>
      <w:jc w:val="left"/>
      <w:outlineLvl w:val="9"/>
    </w:pPr>
  </w:style>
  <w:style w:type="character" w:customStyle="1" w:styleId="CitaviBibliographySubheading4Zchn">
    <w:name w:val="Citavi Bibliography Subheading 4 Zchn"/>
    <w:basedOn w:val="BeschriftungZchn"/>
    <w:link w:val="CitaviBibliographySubheading4"/>
    <w:uiPriority w:val="99"/>
    <w:rsid w:val="00957C2C"/>
    <w:rPr>
      <w:rFonts w:asciiTheme="majorHAnsi" w:eastAsiaTheme="majorEastAsia" w:hAnsiTheme="majorHAnsi" w:cstheme="majorBidi"/>
      <w:iCs w:val="0"/>
      <w:color w:val="2F5496" w:themeColor="accent1" w:themeShade="BF"/>
      <w:sz w:val="24"/>
      <w:szCs w:val="28"/>
    </w:rPr>
  </w:style>
  <w:style w:type="character" w:customStyle="1" w:styleId="berschrift5Zchn">
    <w:name w:val="Überschrift 5 Zchn"/>
    <w:basedOn w:val="Absatz-Standardschriftart"/>
    <w:link w:val="berschrift5"/>
    <w:uiPriority w:val="9"/>
    <w:semiHidden/>
    <w:rsid w:val="00957C2C"/>
    <w:rPr>
      <w:rFonts w:asciiTheme="majorHAnsi" w:eastAsiaTheme="majorEastAsia" w:hAnsiTheme="majorHAnsi" w:cstheme="majorBidi"/>
      <w:color w:val="2F5496" w:themeColor="accent1" w:themeShade="BF"/>
      <w:sz w:val="24"/>
      <w:szCs w:val="28"/>
    </w:rPr>
  </w:style>
  <w:style w:type="paragraph" w:customStyle="1" w:styleId="CitaviBibliographySubheading5">
    <w:name w:val="Citavi Bibliography Subheading 5"/>
    <w:basedOn w:val="berschrift6"/>
    <w:link w:val="CitaviBibliographySubheading5Zchn"/>
    <w:uiPriority w:val="99"/>
    <w:rsid w:val="00957C2C"/>
    <w:pPr>
      <w:jc w:val="left"/>
      <w:outlineLvl w:val="9"/>
    </w:pPr>
  </w:style>
  <w:style w:type="character" w:customStyle="1" w:styleId="CitaviBibliographySubheading5Zchn">
    <w:name w:val="Citavi Bibliography Subheading 5 Zchn"/>
    <w:basedOn w:val="BeschriftungZchn"/>
    <w:link w:val="CitaviBibliographySubheading5"/>
    <w:uiPriority w:val="99"/>
    <w:rsid w:val="00957C2C"/>
    <w:rPr>
      <w:rFonts w:asciiTheme="majorHAnsi" w:eastAsiaTheme="majorEastAsia" w:hAnsiTheme="majorHAnsi" w:cstheme="majorBidi"/>
      <w:iCs w:val="0"/>
      <w:color w:val="1F3763" w:themeColor="accent1" w:themeShade="7F"/>
      <w:sz w:val="24"/>
      <w:szCs w:val="28"/>
    </w:rPr>
  </w:style>
  <w:style w:type="character" w:customStyle="1" w:styleId="berschrift6Zchn">
    <w:name w:val="Überschrift 6 Zchn"/>
    <w:basedOn w:val="Absatz-Standardschriftart"/>
    <w:link w:val="berschrift6"/>
    <w:uiPriority w:val="9"/>
    <w:semiHidden/>
    <w:rsid w:val="00957C2C"/>
    <w:rPr>
      <w:rFonts w:asciiTheme="majorHAnsi" w:eastAsiaTheme="majorEastAsia" w:hAnsiTheme="majorHAnsi" w:cstheme="majorBidi"/>
      <w:color w:val="1F3763" w:themeColor="accent1" w:themeShade="7F"/>
      <w:sz w:val="24"/>
      <w:szCs w:val="28"/>
    </w:rPr>
  </w:style>
  <w:style w:type="paragraph" w:customStyle="1" w:styleId="CitaviBibliographySubheading6">
    <w:name w:val="Citavi Bibliography Subheading 6"/>
    <w:basedOn w:val="berschrift7"/>
    <w:link w:val="CitaviBibliographySubheading6Zchn"/>
    <w:uiPriority w:val="99"/>
    <w:rsid w:val="00957C2C"/>
    <w:pPr>
      <w:jc w:val="left"/>
      <w:outlineLvl w:val="9"/>
    </w:pPr>
  </w:style>
  <w:style w:type="character" w:customStyle="1" w:styleId="CitaviBibliographySubheading6Zchn">
    <w:name w:val="Citavi Bibliography Subheading 6 Zchn"/>
    <w:basedOn w:val="BeschriftungZchn"/>
    <w:link w:val="CitaviBibliographySubheading6"/>
    <w:uiPriority w:val="99"/>
    <w:rsid w:val="00957C2C"/>
    <w:rPr>
      <w:rFonts w:asciiTheme="majorHAnsi" w:eastAsiaTheme="majorEastAsia" w:hAnsiTheme="majorHAnsi" w:cstheme="majorBidi"/>
      <w:i/>
      <w:iCs/>
      <w:color w:val="1F3763" w:themeColor="accent1" w:themeShade="7F"/>
      <w:sz w:val="24"/>
      <w:szCs w:val="28"/>
    </w:rPr>
  </w:style>
  <w:style w:type="character" w:customStyle="1" w:styleId="berschrift7Zchn">
    <w:name w:val="Überschrift 7 Zchn"/>
    <w:basedOn w:val="Absatz-Standardschriftart"/>
    <w:link w:val="berschrift7"/>
    <w:uiPriority w:val="9"/>
    <w:semiHidden/>
    <w:rsid w:val="00957C2C"/>
    <w:rPr>
      <w:rFonts w:asciiTheme="majorHAnsi" w:eastAsiaTheme="majorEastAsia" w:hAnsiTheme="majorHAnsi" w:cstheme="majorBidi"/>
      <w:i/>
      <w:iCs/>
      <w:color w:val="1F3763" w:themeColor="accent1" w:themeShade="7F"/>
      <w:sz w:val="24"/>
      <w:szCs w:val="28"/>
    </w:rPr>
  </w:style>
  <w:style w:type="paragraph" w:customStyle="1" w:styleId="CitaviBibliographySubheading7">
    <w:name w:val="Citavi Bibliography Subheading 7"/>
    <w:basedOn w:val="berschrift8"/>
    <w:link w:val="CitaviBibliographySubheading7Zchn"/>
    <w:uiPriority w:val="99"/>
    <w:rsid w:val="00957C2C"/>
    <w:pPr>
      <w:jc w:val="left"/>
      <w:outlineLvl w:val="9"/>
    </w:pPr>
  </w:style>
  <w:style w:type="character" w:customStyle="1" w:styleId="CitaviBibliographySubheading7Zchn">
    <w:name w:val="Citavi Bibliography Subheading 7 Zchn"/>
    <w:basedOn w:val="BeschriftungZchn"/>
    <w:link w:val="CitaviBibliographySubheading7"/>
    <w:uiPriority w:val="99"/>
    <w:rsid w:val="00957C2C"/>
    <w:rPr>
      <w:rFonts w:asciiTheme="majorHAnsi" w:eastAsiaTheme="majorEastAsia" w:hAnsiTheme="majorHAnsi" w:cstheme="majorBidi"/>
      <w:iCs w:val="0"/>
      <w:color w:val="272727" w:themeColor="text1" w:themeTint="D8"/>
      <w:sz w:val="21"/>
      <w:szCs w:val="21"/>
    </w:rPr>
  </w:style>
  <w:style w:type="character" w:customStyle="1" w:styleId="berschrift8Zchn">
    <w:name w:val="Überschrift 8 Zchn"/>
    <w:basedOn w:val="Absatz-Standardschriftart"/>
    <w:link w:val="berschrift8"/>
    <w:uiPriority w:val="9"/>
    <w:semiHidden/>
    <w:rsid w:val="00957C2C"/>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957C2C"/>
    <w:pPr>
      <w:jc w:val="left"/>
      <w:outlineLvl w:val="9"/>
    </w:pPr>
  </w:style>
  <w:style w:type="character" w:customStyle="1" w:styleId="CitaviBibliographySubheading8Zchn">
    <w:name w:val="Citavi Bibliography Subheading 8 Zchn"/>
    <w:basedOn w:val="BeschriftungZchn"/>
    <w:link w:val="CitaviBibliographySubheading8"/>
    <w:uiPriority w:val="99"/>
    <w:rsid w:val="00957C2C"/>
    <w:rPr>
      <w:rFonts w:asciiTheme="majorHAnsi" w:eastAsiaTheme="majorEastAsia" w:hAnsiTheme="majorHAnsi" w:cstheme="majorBidi"/>
      <w:i/>
      <w:iCs/>
      <w:color w:val="272727" w:themeColor="text1" w:themeTint="D8"/>
      <w:sz w:val="21"/>
      <w:szCs w:val="21"/>
    </w:rPr>
  </w:style>
  <w:style w:type="character" w:customStyle="1" w:styleId="berschrift9Zchn">
    <w:name w:val="Überschrift 9 Zchn"/>
    <w:basedOn w:val="Absatz-Standardschriftart"/>
    <w:link w:val="berschrift9"/>
    <w:uiPriority w:val="9"/>
    <w:semiHidden/>
    <w:rsid w:val="00957C2C"/>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semiHidden/>
    <w:unhideWhenUsed/>
    <w:qFormat/>
    <w:rsid w:val="00B62863"/>
    <w:pPr>
      <w:keepNext/>
      <w:numPr>
        <w:numId w:val="0"/>
      </w:numPr>
      <w:outlineLvl w:val="9"/>
    </w:pPr>
    <w:rPr>
      <w:rFonts w:asciiTheme="majorHAnsi" w:hAnsiTheme="majorHAnsi"/>
      <w:b w:val="0"/>
      <w:color w:val="2F5496" w:themeColor="accent1" w:themeShade="BF"/>
      <w:sz w:val="32"/>
    </w:rPr>
  </w:style>
  <w:style w:type="paragraph" w:styleId="Literaturverzeichnis">
    <w:name w:val="Bibliography"/>
    <w:basedOn w:val="Standard"/>
    <w:next w:val="Standard"/>
    <w:uiPriority w:val="37"/>
    <w:semiHidden/>
    <w:unhideWhenUsed/>
    <w:rsid w:val="00B62863"/>
  </w:style>
  <w:style w:type="character" w:styleId="Buchtitel">
    <w:name w:val="Book Title"/>
    <w:basedOn w:val="Absatz-Standardschriftart"/>
    <w:uiPriority w:val="33"/>
    <w:rsid w:val="00B62863"/>
    <w:rPr>
      <w:b/>
      <w:bCs/>
      <w:i/>
      <w:iCs/>
      <w:spacing w:val="5"/>
    </w:rPr>
  </w:style>
  <w:style w:type="character" w:styleId="IntensiverVerweis">
    <w:name w:val="Intense Reference"/>
    <w:basedOn w:val="Absatz-Standardschriftart"/>
    <w:uiPriority w:val="32"/>
    <w:rsid w:val="00B62863"/>
    <w:rPr>
      <w:b/>
      <w:bCs/>
      <w:smallCaps/>
      <w:color w:val="4472C4" w:themeColor="accent1"/>
      <w:spacing w:val="5"/>
    </w:rPr>
  </w:style>
  <w:style w:type="character" w:styleId="SchwacherVerweis">
    <w:name w:val="Subtle Reference"/>
    <w:basedOn w:val="Absatz-Standardschriftart"/>
    <w:uiPriority w:val="31"/>
    <w:rsid w:val="00B62863"/>
    <w:rPr>
      <w:smallCaps/>
      <w:color w:val="5A5A5A" w:themeColor="text1" w:themeTint="A5"/>
    </w:rPr>
  </w:style>
  <w:style w:type="character" w:styleId="IntensiveHervorhebung">
    <w:name w:val="Intense Emphasis"/>
    <w:basedOn w:val="Absatz-Standardschriftart"/>
    <w:uiPriority w:val="21"/>
    <w:rsid w:val="00B62863"/>
    <w:rPr>
      <w:i/>
      <w:iCs/>
      <w:color w:val="4472C4" w:themeColor="accent1"/>
    </w:rPr>
  </w:style>
  <w:style w:type="character" w:styleId="SchwacheHervorhebung">
    <w:name w:val="Subtle Emphasis"/>
    <w:basedOn w:val="Absatz-Standardschriftart"/>
    <w:uiPriority w:val="19"/>
    <w:rsid w:val="00B62863"/>
    <w:rPr>
      <w:i/>
      <w:iCs/>
      <w:color w:val="404040" w:themeColor="text1" w:themeTint="BF"/>
    </w:rPr>
  </w:style>
  <w:style w:type="paragraph" w:styleId="IntensivesZitat">
    <w:name w:val="Intense Quote"/>
    <w:basedOn w:val="Standard"/>
    <w:next w:val="Standard"/>
    <w:link w:val="IntensivesZitatZchn"/>
    <w:uiPriority w:val="30"/>
    <w:rsid w:val="00B62863"/>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B62863"/>
    <w:rPr>
      <w:rFonts w:ascii="Roboto Slab Light" w:hAnsi="Roboto Slab Light" w:cs="CMU Serif"/>
      <w:i/>
      <w:iCs/>
      <w:color w:val="4472C4" w:themeColor="accent1"/>
      <w:sz w:val="24"/>
      <w:szCs w:val="28"/>
    </w:rPr>
  </w:style>
  <w:style w:type="paragraph" w:styleId="Zitat">
    <w:name w:val="Quote"/>
    <w:basedOn w:val="Standard"/>
    <w:next w:val="Standard"/>
    <w:link w:val="ZitatZchn"/>
    <w:uiPriority w:val="29"/>
    <w:rsid w:val="00B62863"/>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B62863"/>
    <w:rPr>
      <w:rFonts w:ascii="Roboto Slab Light" w:hAnsi="Roboto Slab Light" w:cs="CMU Serif"/>
      <w:i/>
      <w:iCs/>
      <w:color w:val="404040" w:themeColor="text1" w:themeTint="BF"/>
      <w:sz w:val="24"/>
      <w:szCs w:val="28"/>
    </w:rPr>
  </w:style>
  <w:style w:type="table" w:styleId="MittlereListe1-Akzent1">
    <w:name w:val="Medium List 1 Accent 1"/>
    <w:basedOn w:val="NormaleTabelle"/>
    <w:uiPriority w:val="65"/>
    <w:semiHidden/>
    <w:unhideWhenUsed/>
    <w:rsid w:val="00B62863"/>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B6286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B62863"/>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B6286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B6286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B62863"/>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B6286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B6286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B62863"/>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B6286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B6286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B6286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B6286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B6286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B6286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B6286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B6286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B6286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B6286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B6286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B62863"/>
    <w:pPr>
      <w:suppressAutoHyphens/>
      <w:spacing w:after="0" w:line="240" w:lineRule="auto"/>
      <w:jc w:val="both"/>
    </w:pPr>
    <w:rPr>
      <w:rFonts w:ascii="Roboto Slab Light" w:hAnsi="Roboto Slab Light" w:cs="CMU Serif"/>
      <w:sz w:val="24"/>
      <w:szCs w:val="28"/>
    </w:rPr>
  </w:style>
  <w:style w:type="character" w:styleId="HTMLVariable">
    <w:name w:val="HTML Variable"/>
    <w:basedOn w:val="Absatz-Standardschriftart"/>
    <w:uiPriority w:val="99"/>
    <w:semiHidden/>
    <w:unhideWhenUsed/>
    <w:rsid w:val="00B62863"/>
    <w:rPr>
      <w:i/>
      <w:iCs/>
    </w:rPr>
  </w:style>
  <w:style w:type="character" w:styleId="HTMLSchreibmaschine">
    <w:name w:val="HTML Typewriter"/>
    <w:basedOn w:val="Absatz-Standardschriftart"/>
    <w:uiPriority w:val="99"/>
    <w:semiHidden/>
    <w:unhideWhenUsed/>
    <w:rsid w:val="00B62863"/>
    <w:rPr>
      <w:rFonts w:ascii="Consolas" w:hAnsi="Consolas"/>
      <w:sz w:val="20"/>
      <w:szCs w:val="20"/>
    </w:rPr>
  </w:style>
  <w:style w:type="character" w:styleId="HTMLBeispiel">
    <w:name w:val="HTML Sample"/>
    <w:basedOn w:val="Absatz-Standardschriftart"/>
    <w:uiPriority w:val="99"/>
    <w:semiHidden/>
    <w:unhideWhenUsed/>
    <w:rsid w:val="00B62863"/>
    <w:rPr>
      <w:rFonts w:ascii="Consolas" w:hAnsi="Consolas"/>
      <w:sz w:val="24"/>
      <w:szCs w:val="24"/>
    </w:rPr>
  </w:style>
  <w:style w:type="paragraph" w:styleId="HTMLVorformatiert">
    <w:name w:val="HTML Preformatted"/>
    <w:basedOn w:val="Standard"/>
    <w:link w:val="HTMLVorformatiertZchn"/>
    <w:uiPriority w:val="99"/>
    <w:semiHidden/>
    <w:unhideWhenUsed/>
    <w:rsid w:val="00B62863"/>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B62863"/>
    <w:rPr>
      <w:rFonts w:ascii="Consolas" w:hAnsi="Consolas" w:cs="CMU Serif"/>
      <w:sz w:val="20"/>
      <w:szCs w:val="20"/>
    </w:rPr>
  </w:style>
  <w:style w:type="character" w:styleId="HTMLTastatur">
    <w:name w:val="HTML Keyboard"/>
    <w:basedOn w:val="Absatz-Standardschriftart"/>
    <w:uiPriority w:val="99"/>
    <w:semiHidden/>
    <w:unhideWhenUsed/>
    <w:rsid w:val="00B62863"/>
    <w:rPr>
      <w:rFonts w:ascii="Consolas" w:hAnsi="Consolas"/>
      <w:sz w:val="20"/>
      <w:szCs w:val="20"/>
    </w:rPr>
  </w:style>
  <w:style w:type="character" w:styleId="HTMLDefinition">
    <w:name w:val="HTML Definition"/>
    <w:basedOn w:val="Absatz-Standardschriftart"/>
    <w:uiPriority w:val="99"/>
    <w:semiHidden/>
    <w:unhideWhenUsed/>
    <w:rsid w:val="00B62863"/>
    <w:rPr>
      <w:i/>
      <w:iCs/>
    </w:rPr>
  </w:style>
  <w:style w:type="character" w:styleId="HTMLCode">
    <w:name w:val="HTML Code"/>
    <w:basedOn w:val="Absatz-Standardschriftart"/>
    <w:uiPriority w:val="99"/>
    <w:semiHidden/>
    <w:unhideWhenUsed/>
    <w:rsid w:val="00B62863"/>
    <w:rPr>
      <w:rFonts w:ascii="Consolas" w:hAnsi="Consolas"/>
      <w:sz w:val="20"/>
      <w:szCs w:val="20"/>
    </w:rPr>
  </w:style>
  <w:style w:type="character" w:styleId="HTMLZitat">
    <w:name w:val="HTML Cite"/>
    <w:basedOn w:val="Absatz-Standardschriftart"/>
    <w:uiPriority w:val="99"/>
    <w:semiHidden/>
    <w:unhideWhenUsed/>
    <w:rsid w:val="00B62863"/>
    <w:rPr>
      <w:i/>
      <w:iCs/>
    </w:rPr>
  </w:style>
  <w:style w:type="paragraph" w:styleId="HTMLAdresse">
    <w:name w:val="HTML Address"/>
    <w:basedOn w:val="Standard"/>
    <w:link w:val="HTMLAdresseZchn"/>
    <w:uiPriority w:val="99"/>
    <w:semiHidden/>
    <w:unhideWhenUsed/>
    <w:rsid w:val="00B62863"/>
    <w:pPr>
      <w:spacing w:after="0" w:line="240" w:lineRule="auto"/>
    </w:pPr>
    <w:rPr>
      <w:i/>
      <w:iCs/>
    </w:rPr>
  </w:style>
  <w:style w:type="character" w:customStyle="1" w:styleId="HTMLAdresseZchn">
    <w:name w:val="HTML Adresse Zchn"/>
    <w:basedOn w:val="Absatz-Standardschriftart"/>
    <w:link w:val="HTMLAdresse"/>
    <w:uiPriority w:val="99"/>
    <w:semiHidden/>
    <w:rsid w:val="00B62863"/>
    <w:rPr>
      <w:rFonts w:ascii="Roboto Slab Light" w:hAnsi="Roboto Slab Light" w:cs="CMU Serif"/>
      <w:i/>
      <w:iCs/>
      <w:sz w:val="24"/>
      <w:szCs w:val="28"/>
    </w:rPr>
  </w:style>
  <w:style w:type="character" w:styleId="HTMLAkronym">
    <w:name w:val="HTML Acronym"/>
    <w:basedOn w:val="Absatz-Standardschriftart"/>
    <w:uiPriority w:val="99"/>
    <w:semiHidden/>
    <w:unhideWhenUsed/>
    <w:rsid w:val="00B62863"/>
  </w:style>
  <w:style w:type="paragraph" w:styleId="StandardWeb">
    <w:name w:val="Normal (Web)"/>
    <w:basedOn w:val="Standard"/>
    <w:uiPriority w:val="99"/>
    <w:semiHidden/>
    <w:unhideWhenUsed/>
    <w:rsid w:val="00B62863"/>
    <w:rPr>
      <w:rFonts w:ascii="Times New Roman" w:hAnsi="Times New Roman" w:cs="Times New Roman"/>
      <w:szCs w:val="24"/>
    </w:rPr>
  </w:style>
  <w:style w:type="paragraph" w:styleId="NurText">
    <w:name w:val="Plain Text"/>
    <w:basedOn w:val="Standard"/>
    <w:link w:val="NurTextZchn"/>
    <w:uiPriority w:val="99"/>
    <w:semiHidden/>
    <w:unhideWhenUsed/>
    <w:rsid w:val="00B62863"/>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B62863"/>
    <w:rPr>
      <w:rFonts w:ascii="Consolas" w:hAnsi="Consolas" w:cs="CMU Serif"/>
      <w:sz w:val="21"/>
      <w:szCs w:val="21"/>
    </w:rPr>
  </w:style>
  <w:style w:type="paragraph" w:styleId="Dokumentstruktur">
    <w:name w:val="Document Map"/>
    <w:basedOn w:val="Standard"/>
    <w:link w:val="DokumentstrukturZchn"/>
    <w:uiPriority w:val="99"/>
    <w:semiHidden/>
    <w:unhideWhenUsed/>
    <w:rsid w:val="00B62863"/>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B62863"/>
    <w:rPr>
      <w:rFonts w:ascii="Segoe UI" w:hAnsi="Segoe UI" w:cs="Segoe UI"/>
      <w:sz w:val="16"/>
      <w:szCs w:val="16"/>
    </w:rPr>
  </w:style>
  <w:style w:type="character" w:styleId="Fett">
    <w:name w:val="Strong"/>
    <w:basedOn w:val="Absatz-Standardschriftart"/>
    <w:uiPriority w:val="22"/>
    <w:rsid w:val="00B62863"/>
    <w:rPr>
      <w:b/>
      <w:bCs/>
    </w:rPr>
  </w:style>
  <w:style w:type="character" w:styleId="BesuchterLink">
    <w:name w:val="FollowedHyperlink"/>
    <w:basedOn w:val="Absatz-Standardschriftart"/>
    <w:uiPriority w:val="99"/>
    <w:semiHidden/>
    <w:unhideWhenUsed/>
    <w:rsid w:val="00B62863"/>
    <w:rPr>
      <w:color w:val="954F72" w:themeColor="followedHyperlink"/>
      <w:u w:val="single"/>
    </w:rPr>
  </w:style>
  <w:style w:type="paragraph" w:styleId="Blocktext">
    <w:name w:val="Block Text"/>
    <w:basedOn w:val="Standard"/>
    <w:uiPriority w:val="99"/>
    <w:semiHidden/>
    <w:unhideWhenUsed/>
    <w:rsid w:val="00B62863"/>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cstheme="minorBidi"/>
      <w:i/>
      <w:iCs/>
      <w:color w:val="4472C4" w:themeColor="accent1"/>
    </w:rPr>
  </w:style>
  <w:style w:type="paragraph" w:styleId="Textkrper-Einzug3">
    <w:name w:val="Body Text Indent 3"/>
    <w:basedOn w:val="Standard"/>
    <w:link w:val="Textkrper-Einzug3Zchn"/>
    <w:uiPriority w:val="99"/>
    <w:semiHidden/>
    <w:unhideWhenUsed/>
    <w:rsid w:val="00B6286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B62863"/>
    <w:rPr>
      <w:rFonts w:ascii="Roboto Slab Light" w:hAnsi="Roboto Slab Light" w:cs="CMU Serif"/>
      <w:sz w:val="16"/>
      <w:szCs w:val="16"/>
    </w:rPr>
  </w:style>
  <w:style w:type="paragraph" w:styleId="Textkrper-Einzug2">
    <w:name w:val="Body Text Indent 2"/>
    <w:basedOn w:val="Standard"/>
    <w:link w:val="Textkrper-Einzug2Zchn"/>
    <w:uiPriority w:val="99"/>
    <w:semiHidden/>
    <w:unhideWhenUsed/>
    <w:rsid w:val="00B6286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B62863"/>
    <w:rPr>
      <w:rFonts w:ascii="Roboto Slab Light" w:hAnsi="Roboto Slab Light" w:cs="CMU Serif"/>
      <w:sz w:val="24"/>
      <w:szCs w:val="28"/>
    </w:rPr>
  </w:style>
  <w:style w:type="paragraph" w:styleId="Textkrper3">
    <w:name w:val="Body Text 3"/>
    <w:basedOn w:val="Standard"/>
    <w:link w:val="Textkrper3Zchn"/>
    <w:uiPriority w:val="99"/>
    <w:semiHidden/>
    <w:unhideWhenUsed/>
    <w:rsid w:val="00B62863"/>
    <w:pPr>
      <w:spacing w:after="120"/>
    </w:pPr>
    <w:rPr>
      <w:sz w:val="16"/>
      <w:szCs w:val="16"/>
    </w:rPr>
  </w:style>
  <w:style w:type="character" w:customStyle="1" w:styleId="Textkrper3Zchn">
    <w:name w:val="Textkörper 3 Zchn"/>
    <w:basedOn w:val="Absatz-Standardschriftart"/>
    <w:link w:val="Textkrper3"/>
    <w:uiPriority w:val="99"/>
    <w:semiHidden/>
    <w:rsid w:val="00B62863"/>
    <w:rPr>
      <w:rFonts w:ascii="Roboto Slab Light" w:hAnsi="Roboto Slab Light" w:cs="CMU Serif"/>
      <w:sz w:val="16"/>
      <w:szCs w:val="16"/>
    </w:rPr>
  </w:style>
  <w:style w:type="paragraph" w:styleId="Textkrper2">
    <w:name w:val="Body Text 2"/>
    <w:basedOn w:val="Standard"/>
    <w:link w:val="Textkrper2Zchn"/>
    <w:uiPriority w:val="99"/>
    <w:semiHidden/>
    <w:unhideWhenUsed/>
    <w:rsid w:val="00B62863"/>
    <w:pPr>
      <w:spacing w:after="120" w:line="480" w:lineRule="auto"/>
    </w:pPr>
  </w:style>
  <w:style w:type="character" w:customStyle="1" w:styleId="Textkrper2Zchn">
    <w:name w:val="Textkörper 2 Zchn"/>
    <w:basedOn w:val="Absatz-Standardschriftart"/>
    <w:link w:val="Textkrper2"/>
    <w:uiPriority w:val="99"/>
    <w:semiHidden/>
    <w:rsid w:val="00B62863"/>
    <w:rPr>
      <w:rFonts w:ascii="Roboto Slab Light" w:hAnsi="Roboto Slab Light" w:cs="CMU Serif"/>
      <w:sz w:val="24"/>
      <w:szCs w:val="28"/>
    </w:rPr>
  </w:style>
  <w:style w:type="paragraph" w:styleId="Fu-Endnotenberschrift">
    <w:name w:val="Note Heading"/>
    <w:basedOn w:val="Standard"/>
    <w:next w:val="Standard"/>
    <w:link w:val="Fu-EndnotenberschriftZchn"/>
    <w:uiPriority w:val="99"/>
    <w:semiHidden/>
    <w:unhideWhenUsed/>
    <w:rsid w:val="00B62863"/>
    <w:pPr>
      <w:spacing w:after="0" w:line="240" w:lineRule="auto"/>
    </w:pPr>
  </w:style>
  <w:style w:type="character" w:customStyle="1" w:styleId="Fu-EndnotenberschriftZchn">
    <w:name w:val="Fuß/-Endnotenüberschrift Zchn"/>
    <w:basedOn w:val="Absatz-Standardschriftart"/>
    <w:link w:val="Fu-Endnotenberschrift"/>
    <w:uiPriority w:val="99"/>
    <w:semiHidden/>
    <w:rsid w:val="00B62863"/>
    <w:rPr>
      <w:rFonts w:ascii="Roboto Slab Light" w:hAnsi="Roboto Slab Light" w:cs="CMU Serif"/>
      <w:sz w:val="24"/>
      <w:szCs w:val="28"/>
    </w:rPr>
  </w:style>
  <w:style w:type="paragraph" w:styleId="Textkrper-Zeileneinzug">
    <w:name w:val="Body Text Indent"/>
    <w:basedOn w:val="Standard"/>
    <w:link w:val="Textkrper-ZeileneinzugZchn"/>
    <w:uiPriority w:val="99"/>
    <w:semiHidden/>
    <w:unhideWhenUsed/>
    <w:rsid w:val="00B62863"/>
    <w:pPr>
      <w:spacing w:after="120"/>
      <w:ind w:left="283"/>
    </w:pPr>
  </w:style>
  <w:style w:type="character" w:customStyle="1" w:styleId="Textkrper-ZeileneinzugZchn">
    <w:name w:val="Textkörper-Zeileneinzug Zchn"/>
    <w:basedOn w:val="Absatz-Standardschriftart"/>
    <w:link w:val="Textkrper-Zeileneinzug"/>
    <w:uiPriority w:val="99"/>
    <w:semiHidden/>
    <w:rsid w:val="00B62863"/>
    <w:rPr>
      <w:rFonts w:ascii="Roboto Slab Light" w:hAnsi="Roboto Slab Light" w:cs="CMU Serif"/>
      <w:sz w:val="24"/>
      <w:szCs w:val="28"/>
    </w:rPr>
  </w:style>
  <w:style w:type="paragraph" w:styleId="Textkrper-Erstzeileneinzug2">
    <w:name w:val="Body Text First Indent 2"/>
    <w:basedOn w:val="Textkrper-Zeileneinzug"/>
    <w:link w:val="Textkrper-Erstzeileneinzug2Zchn"/>
    <w:uiPriority w:val="99"/>
    <w:semiHidden/>
    <w:unhideWhenUsed/>
    <w:rsid w:val="00B62863"/>
    <w:pPr>
      <w:spacing w:after="24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B62863"/>
    <w:rPr>
      <w:rFonts w:ascii="Roboto Slab Light" w:hAnsi="Roboto Slab Light" w:cs="CMU Serif"/>
      <w:sz w:val="24"/>
      <w:szCs w:val="28"/>
    </w:rPr>
  </w:style>
  <w:style w:type="paragraph" w:styleId="Textkrper">
    <w:name w:val="Body Text"/>
    <w:basedOn w:val="Standard"/>
    <w:link w:val="TextkrperZchn"/>
    <w:uiPriority w:val="99"/>
    <w:semiHidden/>
    <w:unhideWhenUsed/>
    <w:rsid w:val="00B62863"/>
    <w:pPr>
      <w:spacing w:after="120"/>
    </w:pPr>
  </w:style>
  <w:style w:type="character" w:customStyle="1" w:styleId="TextkrperZchn">
    <w:name w:val="Textkörper Zchn"/>
    <w:basedOn w:val="Absatz-Standardschriftart"/>
    <w:link w:val="Textkrper"/>
    <w:uiPriority w:val="99"/>
    <w:semiHidden/>
    <w:rsid w:val="00B62863"/>
    <w:rPr>
      <w:rFonts w:ascii="Roboto Slab Light" w:hAnsi="Roboto Slab Light" w:cs="CMU Serif"/>
      <w:sz w:val="24"/>
      <w:szCs w:val="28"/>
    </w:rPr>
  </w:style>
  <w:style w:type="paragraph" w:styleId="Textkrper-Erstzeileneinzug">
    <w:name w:val="Body Text First Indent"/>
    <w:basedOn w:val="Textkrper"/>
    <w:link w:val="Textkrper-ErstzeileneinzugZchn"/>
    <w:uiPriority w:val="99"/>
    <w:semiHidden/>
    <w:unhideWhenUsed/>
    <w:rsid w:val="00B62863"/>
    <w:pPr>
      <w:spacing w:after="240"/>
      <w:ind w:firstLine="360"/>
    </w:pPr>
  </w:style>
  <w:style w:type="character" w:customStyle="1" w:styleId="Textkrper-ErstzeileneinzugZchn">
    <w:name w:val="Textkörper-Erstzeileneinzug Zchn"/>
    <w:basedOn w:val="TextkrperZchn"/>
    <w:link w:val="Textkrper-Erstzeileneinzug"/>
    <w:uiPriority w:val="99"/>
    <w:semiHidden/>
    <w:rsid w:val="00B62863"/>
    <w:rPr>
      <w:rFonts w:ascii="Roboto Slab Light" w:hAnsi="Roboto Slab Light" w:cs="CMU Serif"/>
      <w:sz w:val="24"/>
      <w:szCs w:val="28"/>
    </w:rPr>
  </w:style>
  <w:style w:type="paragraph" w:styleId="Datum">
    <w:name w:val="Date"/>
    <w:basedOn w:val="Standard"/>
    <w:next w:val="Standard"/>
    <w:link w:val="DatumZchn"/>
    <w:uiPriority w:val="99"/>
    <w:semiHidden/>
    <w:unhideWhenUsed/>
    <w:rsid w:val="00B62863"/>
  </w:style>
  <w:style w:type="character" w:customStyle="1" w:styleId="DatumZchn">
    <w:name w:val="Datum Zchn"/>
    <w:basedOn w:val="Absatz-Standardschriftart"/>
    <w:link w:val="Datum"/>
    <w:uiPriority w:val="99"/>
    <w:semiHidden/>
    <w:rsid w:val="00B62863"/>
    <w:rPr>
      <w:rFonts w:ascii="Roboto Slab Light" w:hAnsi="Roboto Slab Light" w:cs="CMU Serif"/>
      <w:sz w:val="24"/>
      <w:szCs w:val="28"/>
    </w:rPr>
  </w:style>
  <w:style w:type="paragraph" w:styleId="Anrede">
    <w:name w:val="Salutation"/>
    <w:basedOn w:val="Standard"/>
    <w:next w:val="Standard"/>
    <w:link w:val="AnredeZchn"/>
    <w:uiPriority w:val="99"/>
    <w:semiHidden/>
    <w:unhideWhenUsed/>
    <w:rsid w:val="00B62863"/>
  </w:style>
  <w:style w:type="character" w:customStyle="1" w:styleId="AnredeZchn">
    <w:name w:val="Anrede Zchn"/>
    <w:basedOn w:val="Absatz-Standardschriftart"/>
    <w:link w:val="Anrede"/>
    <w:uiPriority w:val="99"/>
    <w:semiHidden/>
    <w:rsid w:val="00B62863"/>
    <w:rPr>
      <w:rFonts w:ascii="Roboto Slab Light" w:hAnsi="Roboto Slab Light" w:cs="CMU Serif"/>
      <w:sz w:val="24"/>
      <w:szCs w:val="28"/>
    </w:rPr>
  </w:style>
  <w:style w:type="paragraph" w:styleId="Untertitel">
    <w:name w:val="Subtitle"/>
    <w:basedOn w:val="Standard"/>
    <w:next w:val="Standard"/>
    <w:link w:val="UntertitelZchn"/>
    <w:uiPriority w:val="11"/>
    <w:rsid w:val="00B62863"/>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UntertitelZchn">
    <w:name w:val="Untertitel Zchn"/>
    <w:basedOn w:val="Absatz-Standardschriftart"/>
    <w:link w:val="Untertitel"/>
    <w:uiPriority w:val="11"/>
    <w:rsid w:val="00B62863"/>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B62863"/>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B62863"/>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B62863"/>
    <w:pPr>
      <w:spacing w:after="120"/>
      <w:ind w:left="1415"/>
      <w:contextualSpacing/>
    </w:pPr>
  </w:style>
  <w:style w:type="paragraph" w:styleId="Listenfortsetzung4">
    <w:name w:val="List Continue 4"/>
    <w:basedOn w:val="Standard"/>
    <w:uiPriority w:val="99"/>
    <w:semiHidden/>
    <w:unhideWhenUsed/>
    <w:rsid w:val="00B62863"/>
    <w:pPr>
      <w:spacing w:after="120"/>
      <w:ind w:left="1132"/>
      <w:contextualSpacing/>
    </w:pPr>
  </w:style>
  <w:style w:type="paragraph" w:styleId="Listenfortsetzung3">
    <w:name w:val="List Continue 3"/>
    <w:basedOn w:val="Standard"/>
    <w:uiPriority w:val="99"/>
    <w:semiHidden/>
    <w:unhideWhenUsed/>
    <w:rsid w:val="00B62863"/>
    <w:pPr>
      <w:spacing w:after="120"/>
      <w:ind w:left="849"/>
      <w:contextualSpacing/>
    </w:pPr>
  </w:style>
  <w:style w:type="paragraph" w:styleId="Listenfortsetzung2">
    <w:name w:val="List Continue 2"/>
    <w:basedOn w:val="Standard"/>
    <w:uiPriority w:val="99"/>
    <w:semiHidden/>
    <w:unhideWhenUsed/>
    <w:rsid w:val="00B62863"/>
    <w:pPr>
      <w:spacing w:after="120"/>
      <w:ind w:left="566"/>
      <w:contextualSpacing/>
    </w:pPr>
  </w:style>
  <w:style w:type="paragraph" w:styleId="Listenfortsetzung">
    <w:name w:val="List Continue"/>
    <w:basedOn w:val="Standard"/>
    <w:uiPriority w:val="99"/>
    <w:semiHidden/>
    <w:unhideWhenUsed/>
    <w:rsid w:val="00B62863"/>
    <w:pPr>
      <w:spacing w:after="120"/>
      <w:ind w:left="283"/>
      <w:contextualSpacing/>
    </w:pPr>
  </w:style>
  <w:style w:type="paragraph" w:styleId="Unterschrift">
    <w:name w:val="Signature"/>
    <w:basedOn w:val="Standard"/>
    <w:link w:val="UnterschriftZchn"/>
    <w:uiPriority w:val="99"/>
    <w:semiHidden/>
    <w:unhideWhenUsed/>
    <w:rsid w:val="00B62863"/>
    <w:pPr>
      <w:spacing w:after="0" w:line="240" w:lineRule="auto"/>
      <w:ind w:left="4252"/>
    </w:pPr>
  </w:style>
  <w:style w:type="character" w:customStyle="1" w:styleId="UnterschriftZchn">
    <w:name w:val="Unterschrift Zchn"/>
    <w:basedOn w:val="Absatz-Standardschriftart"/>
    <w:link w:val="Unterschrift"/>
    <w:uiPriority w:val="99"/>
    <w:semiHidden/>
    <w:rsid w:val="00B62863"/>
    <w:rPr>
      <w:rFonts w:ascii="Roboto Slab Light" w:hAnsi="Roboto Slab Light" w:cs="CMU Serif"/>
      <w:sz w:val="24"/>
      <w:szCs w:val="28"/>
    </w:rPr>
  </w:style>
  <w:style w:type="paragraph" w:styleId="Gruformel">
    <w:name w:val="Closing"/>
    <w:basedOn w:val="Standard"/>
    <w:link w:val="GruformelZchn"/>
    <w:uiPriority w:val="99"/>
    <w:semiHidden/>
    <w:unhideWhenUsed/>
    <w:rsid w:val="00B62863"/>
    <w:pPr>
      <w:spacing w:after="0" w:line="240" w:lineRule="auto"/>
      <w:ind w:left="4252"/>
    </w:pPr>
  </w:style>
  <w:style w:type="character" w:customStyle="1" w:styleId="GruformelZchn">
    <w:name w:val="Grußformel Zchn"/>
    <w:basedOn w:val="Absatz-Standardschriftart"/>
    <w:link w:val="Gruformel"/>
    <w:uiPriority w:val="99"/>
    <w:semiHidden/>
    <w:rsid w:val="00B62863"/>
    <w:rPr>
      <w:rFonts w:ascii="Roboto Slab Light" w:hAnsi="Roboto Slab Light" w:cs="CMU Serif"/>
      <w:sz w:val="24"/>
      <w:szCs w:val="28"/>
    </w:rPr>
  </w:style>
  <w:style w:type="paragraph" w:styleId="Titel">
    <w:name w:val="Title"/>
    <w:basedOn w:val="Standard"/>
    <w:next w:val="Standard"/>
    <w:link w:val="TitelZchn"/>
    <w:uiPriority w:val="10"/>
    <w:rsid w:val="00B6286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B62863"/>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B62863"/>
    <w:pPr>
      <w:numPr>
        <w:numId w:val="15"/>
      </w:numPr>
      <w:contextualSpacing/>
    </w:pPr>
  </w:style>
  <w:style w:type="paragraph" w:styleId="Listennummer4">
    <w:name w:val="List Number 4"/>
    <w:basedOn w:val="Standard"/>
    <w:uiPriority w:val="99"/>
    <w:semiHidden/>
    <w:unhideWhenUsed/>
    <w:rsid w:val="00B62863"/>
    <w:pPr>
      <w:numPr>
        <w:numId w:val="14"/>
      </w:numPr>
      <w:contextualSpacing/>
    </w:pPr>
  </w:style>
  <w:style w:type="paragraph" w:styleId="Listennummer3">
    <w:name w:val="List Number 3"/>
    <w:basedOn w:val="Standard"/>
    <w:uiPriority w:val="99"/>
    <w:semiHidden/>
    <w:unhideWhenUsed/>
    <w:rsid w:val="00B62863"/>
    <w:pPr>
      <w:numPr>
        <w:numId w:val="13"/>
      </w:numPr>
      <w:contextualSpacing/>
    </w:pPr>
  </w:style>
  <w:style w:type="paragraph" w:styleId="Listennummer2">
    <w:name w:val="List Number 2"/>
    <w:basedOn w:val="Standard"/>
    <w:uiPriority w:val="99"/>
    <w:semiHidden/>
    <w:unhideWhenUsed/>
    <w:rsid w:val="00B62863"/>
    <w:pPr>
      <w:numPr>
        <w:numId w:val="12"/>
      </w:numPr>
      <w:contextualSpacing/>
    </w:pPr>
  </w:style>
  <w:style w:type="paragraph" w:styleId="Aufzhlungszeichen5">
    <w:name w:val="List Bullet 5"/>
    <w:basedOn w:val="Standard"/>
    <w:uiPriority w:val="99"/>
    <w:semiHidden/>
    <w:unhideWhenUsed/>
    <w:rsid w:val="00B62863"/>
    <w:pPr>
      <w:numPr>
        <w:numId w:val="10"/>
      </w:numPr>
      <w:contextualSpacing/>
    </w:pPr>
  </w:style>
  <w:style w:type="paragraph" w:styleId="Aufzhlungszeichen4">
    <w:name w:val="List Bullet 4"/>
    <w:basedOn w:val="Standard"/>
    <w:uiPriority w:val="99"/>
    <w:semiHidden/>
    <w:unhideWhenUsed/>
    <w:rsid w:val="00B62863"/>
    <w:pPr>
      <w:numPr>
        <w:numId w:val="9"/>
      </w:numPr>
      <w:contextualSpacing/>
    </w:pPr>
  </w:style>
  <w:style w:type="paragraph" w:styleId="Aufzhlungszeichen3">
    <w:name w:val="List Bullet 3"/>
    <w:basedOn w:val="Standard"/>
    <w:uiPriority w:val="99"/>
    <w:semiHidden/>
    <w:unhideWhenUsed/>
    <w:rsid w:val="00B62863"/>
    <w:pPr>
      <w:numPr>
        <w:numId w:val="8"/>
      </w:numPr>
      <w:contextualSpacing/>
    </w:pPr>
  </w:style>
  <w:style w:type="paragraph" w:styleId="Aufzhlungszeichen2">
    <w:name w:val="List Bullet 2"/>
    <w:basedOn w:val="Standard"/>
    <w:uiPriority w:val="99"/>
    <w:semiHidden/>
    <w:unhideWhenUsed/>
    <w:rsid w:val="00B62863"/>
    <w:pPr>
      <w:numPr>
        <w:numId w:val="7"/>
      </w:numPr>
      <w:contextualSpacing/>
    </w:pPr>
  </w:style>
  <w:style w:type="paragraph" w:styleId="Liste5">
    <w:name w:val="List 5"/>
    <w:basedOn w:val="Standard"/>
    <w:uiPriority w:val="99"/>
    <w:semiHidden/>
    <w:unhideWhenUsed/>
    <w:rsid w:val="00B62863"/>
    <w:pPr>
      <w:ind w:left="1415" w:hanging="283"/>
      <w:contextualSpacing/>
    </w:pPr>
  </w:style>
  <w:style w:type="paragraph" w:styleId="Liste4">
    <w:name w:val="List 4"/>
    <w:basedOn w:val="Standard"/>
    <w:uiPriority w:val="99"/>
    <w:semiHidden/>
    <w:unhideWhenUsed/>
    <w:rsid w:val="00B62863"/>
    <w:pPr>
      <w:ind w:left="1132" w:hanging="283"/>
      <w:contextualSpacing/>
    </w:pPr>
  </w:style>
  <w:style w:type="paragraph" w:styleId="Liste3">
    <w:name w:val="List 3"/>
    <w:basedOn w:val="Standard"/>
    <w:uiPriority w:val="99"/>
    <w:semiHidden/>
    <w:unhideWhenUsed/>
    <w:rsid w:val="00B62863"/>
    <w:pPr>
      <w:ind w:left="849" w:hanging="283"/>
      <w:contextualSpacing/>
    </w:pPr>
  </w:style>
  <w:style w:type="paragraph" w:styleId="Liste2">
    <w:name w:val="List 2"/>
    <w:basedOn w:val="Standard"/>
    <w:uiPriority w:val="99"/>
    <w:semiHidden/>
    <w:unhideWhenUsed/>
    <w:rsid w:val="00B62863"/>
    <w:pPr>
      <w:ind w:left="566" w:hanging="283"/>
      <w:contextualSpacing/>
    </w:pPr>
  </w:style>
  <w:style w:type="paragraph" w:styleId="Listennummer">
    <w:name w:val="List Number"/>
    <w:basedOn w:val="Standard"/>
    <w:uiPriority w:val="99"/>
    <w:semiHidden/>
    <w:unhideWhenUsed/>
    <w:rsid w:val="00B62863"/>
    <w:pPr>
      <w:numPr>
        <w:numId w:val="11"/>
      </w:numPr>
      <w:contextualSpacing/>
    </w:pPr>
  </w:style>
  <w:style w:type="paragraph" w:styleId="Aufzhlungszeichen">
    <w:name w:val="List Bullet"/>
    <w:basedOn w:val="Standard"/>
    <w:uiPriority w:val="99"/>
    <w:semiHidden/>
    <w:unhideWhenUsed/>
    <w:rsid w:val="00B62863"/>
    <w:pPr>
      <w:numPr>
        <w:numId w:val="6"/>
      </w:numPr>
      <w:contextualSpacing/>
    </w:pPr>
  </w:style>
  <w:style w:type="paragraph" w:styleId="Liste">
    <w:name w:val="List"/>
    <w:basedOn w:val="Standard"/>
    <w:uiPriority w:val="99"/>
    <w:semiHidden/>
    <w:unhideWhenUsed/>
    <w:rsid w:val="00B62863"/>
    <w:pPr>
      <w:ind w:left="283" w:hanging="283"/>
      <w:contextualSpacing/>
    </w:pPr>
  </w:style>
  <w:style w:type="paragraph" w:styleId="RGV-berschrift">
    <w:name w:val="toa heading"/>
    <w:basedOn w:val="Standard"/>
    <w:next w:val="Standard"/>
    <w:uiPriority w:val="99"/>
    <w:semiHidden/>
    <w:unhideWhenUsed/>
    <w:rsid w:val="00B62863"/>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B62863"/>
    <w:pPr>
      <w:tabs>
        <w:tab w:val="left" w:pos="480"/>
        <w:tab w:val="left" w:pos="960"/>
        <w:tab w:val="left" w:pos="1440"/>
        <w:tab w:val="left" w:pos="1920"/>
        <w:tab w:val="left" w:pos="2400"/>
        <w:tab w:val="left" w:pos="2880"/>
        <w:tab w:val="left" w:pos="3360"/>
        <w:tab w:val="left" w:pos="3840"/>
        <w:tab w:val="left" w:pos="4320"/>
      </w:tabs>
      <w:suppressAutoHyphens/>
      <w:spacing w:after="0" w:line="276" w:lineRule="auto"/>
      <w:jc w:val="both"/>
    </w:pPr>
    <w:rPr>
      <w:rFonts w:ascii="Consolas" w:hAnsi="Consolas" w:cs="CMU Serif"/>
      <w:sz w:val="20"/>
      <w:szCs w:val="20"/>
    </w:rPr>
  </w:style>
  <w:style w:type="character" w:customStyle="1" w:styleId="MakrotextZchn">
    <w:name w:val="Makrotext Zchn"/>
    <w:basedOn w:val="Absatz-Standardschriftart"/>
    <w:link w:val="Makrotext"/>
    <w:uiPriority w:val="99"/>
    <w:semiHidden/>
    <w:rsid w:val="00B62863"/>
    <w:rPr>
      <w:rFonts w:ascii="Consolas" w:hAnsi="Consolas" w:cs="CMU Serif"/>
      <w:sz w:val="20"/>
      <w:szCs w:val="20"/>
    </w:rPr>
  </w:style>
  <w:style w:type="paragraph" w:styleId="Rechtsgrundlagenverzeichnis">
    <w:name w:val="table of authorities"/>
    <w:basedOn w:val="Standard"/>
    <w:next w:val="Standard"/>
    <w:uiPriority w:val="99"/>
    <w:semiHidden/>
    <w:unhideWhenUsed/>
    <w:rsid w:val="00B62863"/>
    <w:pPr>
      <w:spacing w:after="0"/>
      <w:ind w:left="240" w:hanging="240"/>
    </w:pPr>
  </w:style>
  <w:style w:type="paragraph" w:styleId="Endnotentext">
    <w:name w:val="endnote text"/>
    <w:basedOn w:val="Standard"/>
    <w:link w:val="EndnotentextZchn"/>
    <w:uiPriority w:val="99"/>
    <w:semiHidden/>
    <w:unhideWhenUsed/>
    <w:rsid w:val="00B62863"/>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B62863"/>
    <w:rPr>
      <w:rFonts w:ascii="Roboto Slab Light" w:hAnsi="Roboto Slab Light" w:cs="CMU Serif"/>
      <w:sz w:val="20"/>
      <w:szCs w:val="20"/>
    </w:rPr>
  </w:style>
  <w:style w:type="character" w:styleId="Endnotenzeichen">
    <w:name w:val="endnote reference"/>
    <w:basedOn w:val="Absatz-Standardschriftart"/>
    <w:uiPriority w:val="99"/>
    <w:semiHidden/>
    <w:unhideWhenUsed/>
    <w:rsid w:val="00B62863"/>
    <w:rPr>
      <w:vertAlign w:val="superscript"/>
    </w:rPr>
  </w:style>
  <w:style w:type="character" w:styleId="Seitenzahl">
    <w:name w:val="page number"/>
    <w:basedOn w:val="Absatz-Standardschriftart"/>
    <w:uiPriority w:val="99"/>
    <w:semiHidden/>
    <w:unhideWhenUsed/>
    <w:rsid w:val="00B62863"/>
  </w:style>
  <w:style w:type="character" w:styleId="Zeilennummer">
    <w:name w:val="line number"/>
    <w:basedOn w:val="Absatz-Standardschriftart"/>
    <w:uiPriority w:val="99"/>
    <w:semiHidden/>
    <w:unhideWhenUsed/>
    <w:rsid w:val="00B62863"/>
  </w:style>
  <w:style w:type="character" w:styleId="Kommentarzeichen">
    <w:name w:val="annotation reference"/>
    <w:basedOn w:val="Absatz-Standardschriftart"/>
    <w:uiPriority w:val="99"/>
    <w:semiHidden/>
    <w:unhideWhenUsed/>
    <w:rsid w:val="00B62863"/>
    <w:rPr>
      <w:sz w:val="16"/>
      <w:szCs w:val="16"/>
    </w:rPr>
  </w:style>
  <w:style w:type="character" w:styleId="Funotenzeichen">
    <w:name w:val="footnote reference"/>
    <w:basedOn w:val="Absatz-Standardschriftart"/>
    <w:uiPriority w:val="99"/>
    <w:semiHidden/>
    <w:unhideWhenUsed/>
    <w:rsid w:val="00B62863"/>
    <w:rPr>
      <w:vertAlign w:val="superscript"/>
    </w:rPr>
  </w:style>
  <w:style w:type="paragraph" w:styleId="Umschlagabsenderadresse">
    <w:name w:val="envelope return"/>
    <w:basedOn w:val="Standard"/>
    <w:uiPriority w:val="99"/>
    <w:semiHidden/>
    <w:unhideWhenUsed/>
    <w:rsid w:val="00B62863"/>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B62863"/>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Abbildungsverzeichnis">
    <w:name w:val="table of figures"/>
    <w:basedOn w:val="Standard"/>
    <w:next w:val="Standard"/>
    <w:uiPriority w:val="99"/>
    <w:semiHidden/>
    <w:unhideWhenUsed/>
    <w:rsid w:val="00B62863"/>
    <w:pPr>
      <w:spacing w:after="0"/>
    </w:pPr>
  </w:style>
  <w:style w:type="paragraph" w:styleId="Index1">
    <w:name w:val="index 1"/>
    <w:basedOn w:val="Standard"/>
    <w:next w:val="Standard"/>
    <w:autoRedefine/>
    <w:uiPriority w:val="99"/>
    <w:semiHidden/>
    <w:unhideWhenUsed/>
    <w:rsid w:val="00B62863"/>
    <w:pPr>
      <w:spacing w:after="0" w:line="240" w:lineRule="auto"/>
      <w:ind w:left="240" w:hanging="240"/>
    </w:pPr>
  </w:style>
  <w:style w:type="paragraph" w:styleId="Indexberschrift">
    <w:name w:val="index heading"/>
    <w:basedOn w:val="Standard"/>
    <w:next w:val="Index1"/>
    <w:uiPriority w:val="99"/>
    <w:semiHidden/>
    <w:unhideWhenUsed/>
    <w:rsid w:val="00B62863"/>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B6286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B62863"/>
    <w:rPr>
      <w:rFonts w:ascii="Roboto Slab Light" w:hAnsi="Roboto Slab Light" w:cs="CMU Serif"/>
      <w:sz w:val="20"/>
      <w:szCs w:val="20"/>
    </w:rPr>
  </w:style>
  <w:style w:type="paragraph" w:styleId="Funotentext">
    <w:name w:val="footnote text"/>
    <w:basedOn w:val="Standard"/>
    <w:link w:val="FunotentextZchn"/>
    <w:uiPriority w:val="99"/>
    <w:semiHidden/>
    <w:unhideWhenUsed/>
    <w:rsid w:val="00B6286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B62863"/>
    <w:rPr>
      <w:rFonts w:ascii="Roboto Slab Light" w:hAnsi="Roboto Slab Light" w:cs="CMU Serif"/>
      <w:sz w:val="20"/>
      <w:szCs w:val="20"/>
    </w:rPr>
  </w:style>
  <w:style w:type="paragraph" w:styleId="Standardeinzug">
    <w:name w:val="Normal Indent"/>
    <w:basedOn w:val="Standard"/>
    <w:uiPriority w:val="99"/>
    <w:semiHidden/>
    <w:unhideWhenUsed/>
    <w:rsid w:val="00B62863"/>
    <w:pPr>
      <w:ind w:left="708"/>
    </w:pPr>
  </w:style>
  <w:style w:type="paragraph" w:styleId="Verzeichnis9">
    <w:name w:val="toc 9"/>
    <w:basedOn w:val="Standard"/>
    <w:next w:val="Standard"/>
    <w:autoRedefine/>
    <w:uiPriority w:val="39"/>
    <w:semiHidden/>
    <w:unhideWhenUsed/>
    <w:rsid w:val="00B62863"/>
    <w:pPr>
      <w:spacing w:after="100"/>
      <w:ind w:left="1920"/>
    </w:pPr>
  </w:style>
  <w:style w:type="paragraph" w:styleId="Verzeichnis8">
    <w:name w:val="toc 8"/>
    <w:basedOn w:val="Standard"/>
    <w:next w:val="Standard"/>
    <w:autoRedefine/>
    <w:uiPriority w:val="39"/>
    <w:semiHidden/>
    <w:unhideWhenUsed/>
    <w:rsid w:val="00B62863"/>
    <w:pPr>
      <w:spacing w:after="100"/>
      <w:ind w:left="1680"/>
    </w:pPr>
  </w:style>
  <w:style w:type="paragraph" w:styleId="Verzeichnis7">
    <w:name w:val="toc 7"/>
    <w:basedOn w:val="Standard"/>
    <w:next w:val="Standard"/>
    <w:autoRedefine/>
    <w:uiPriority w:val="39"/>
    <w:semiHidden/>
    <w:unhideWhenUsed/>
    <w:rsid w:val="00B62863"/>
    <w:pPr>
      <w:spacing w:after="100"/>
      <w:ind w:left="1440"/>
    </w:pPr>
  </w:style>
  <w:style w:type="paragraph" w:styleId="Verzeichnis6">
    <w:name w:val="toc 6"/>
    <w:basedOn w:val="Standard"/>
    <w:next w:val="Standard"/>
    <w:autoRedefine/>
    <w:uiPriority w:val="39"/>
    <w:semiHidden/>
    <w:unhideWhenUsed/>
    <w:rsid w:val="00B62863"/>
    <w:pPr>
      <w:spacing w:after="100"/>
      <w:ind w:left="1200"/>
    </w:pPr>
  </w:style>
  <w:style w:type="paragraph" w:styleId="Verzeichnis5">
    <w:name w:val="toc 5"/>
    <w:basedOn w:val="Standard"/>
    <w:next w:val="Standard"/>
    <w:autoRedefine/>
    <w:uiPriority w:val="39"/>
    <w:semiHidden/>
    <w:unhideWhenUsed/>
    <w:rsid w:val="00B62863"/>
    <w:pPr>
      <w:spacing w:after="100"/>
      <w:ind w:left="960"/>
    </w:pPr>
  </w:style>
  <w:style w:type="paragraph" w:styleId="Verzeichnis4">
    <w:name w:val="toc 4"/>
    <w:basedOn w:val="Standard"/>
    <w:next w:val="Standard"/>
    <w:autoRedefine/>
    <w:uiPriority w:val="39"/>
    <w:semiHidden/>
    <w:unhideWhenUsed/>
    <w:rsid w:val="00B62863"/>
    <w:pPr>
      <w:spacing w:after="100"/>
      <w:ind w:left="720"/>
    </w:pPr>
  </w:style>
  <w:style w:type="paragraph" w:styleId="Index9">
    <w:name w:val="index 9"/>
    <w:basedOn w:val="Standard"/>
    <w:next w:val="Standard"/>
    <w:autoRedefine/>
    <w:uiPriority w:val="99"/>
    <w:semiHidden/>
    <w:unhideWhenUsed/>
    <w:rsid w:val="00B62863"/>
    <w:pPr>
      <w:spacing w:after="0" w:line="240" w:lineRule="auto"/>
      <w:ind w:left="2160" w:hanging="240"/>
    </w:pPr>
  </w:style>
  <w:style w:type="paragraph" w:styleId="Index8">
    <w:name w:val="index 8"/>
    <w:basedOn w:val="Standard"/>
    <w:next w:val="Standard"/>
    <w:autoRedefine/>
    <w:uiPriority w:val="99"/>
    <w:semiHidden/>
    <w:unhideWhenUsed/>
    <w:rsid w:val="00B62863"/>
    <w:pPr>
      <w:spacing w:after="0" w:line="240" w:lineRule="auto"/>
      <w:ind w:left="1920" w:hanging="240"/>
    </w:pPr>
  </w:style>
  <w:style w:type="paragraph" w:styleId="Index7">
    <w:name w:val="index 7"/>
    <w:basedOn w:val="Standard"/>
    <w:next w:val="Standard"/>
    <w:autoRedefine/>
    <w:uiPriority w:val="99"/>
    <w:semiHidden/>
    <w:unhideWhenUsed/>
    <w:rsid w:val="00B62863"/>
    <w:pPr>
      <w:spacing w:after="0" w:line="240" w:lineRule="auto"/>
      <w:ind w:left="1680" w:hanging="240"/>
    </w:pPr>
  </w:style>
  <w:style w:type="paragraph" w:styleId="Index6">
    <w:name w:val="index 6"/>
    <w:basedOn w:val="Standard"/>
    <w:next w:val="Standard"/>
    <w:autoRedefine/>
    <w:uiPriority w:val="99"/>
    <w:semiHidden/>
    <w:unhideWhenUsed/>
    <w:rsid w:val="00B62863"/>
    <w:pPr>
      <w:spacing w:after="0" w:line="240" w:lineRule="auto"/>
      <w:ind w:left="1440" w:hanging="240"/>
    </w:pPr>
  </w:style>
  <w:style w:type="paragraph" w:styleId="Index5">
    <w:name w:val="index 5"/>
    <w:basedOn w:val="Standard"/>
    <w:next w:val="Standard"/>
    <w:autoRedefine/>
    <w:uiPriority w:val="99"/>
    <w:semiHidden/>
    <w:unhideWhenUsed/>
    <w:rsid w:val="00B62863"/>
    <w:pPr>
      <w:spacing w:after="0" w:line="240" w:lineRule="auto"/>
      <w:ind w:left="1200" w:hanging="240"/>
    </w:pPr>
  </w:style>
  <w:style w:type="paragraph" w:styleId="Index4">
    <w:name w:val="index 4"/>
    <w:basedOn w:val="Standard"/>
    <w:next w:val="Standard"/>
    <w:autoRedefine/>
    <w:uiPriority w:val="99"/>
    <w:semiHidden/>
    <w:unhideWhenUsed/>
    <w:rsid w:val="00B62863"/>
    <w:pPr>
      <w:spacing w:after="0" w:line="240" w:lineRule="auto"/>
      <w:ind w:left="960" w:hanging="240"/>
    </w:pPr>
  </w:style>
  <w:style w:type="paragraph" w:styleId="Index3">
    <w:name w:val="index 3"/>
    <w:basedOn w:val="Standard"/>
    <w:next w:val="Standard"/>
    <w:autoRedefine/>
    <w:uiPriority w:val="99"/>
    <w:semiHidden/>
    <w:unhideWhenUsed/>
    <w:rsid w:val="00B62863"/>
    <w:pPr>
      <w:spacing w:after="0" w:line="240" w:lineRule="auto"/>
      <w:ind w:left="720" w:hanging="240"/>
    </w:pPr>
  </w:style>
  <w:style w:type="paragraph" w:styleId="Index2">
    <w:name w:val="index 2"/>
    <w:basedOn w:val="Standard"/>
    <w:next w:val="Standard"/>
    <w:autoRedefine/>
    <w:uiPriority w:val="99"/>
    <w:semiHidden/>
    <w:unhideWhenUsed/>
    <w:rsid w:val="00B62863"/>
    <w:pPr>
      <w:spacing w:after="0" w:line="240" w:lineRule="auto"/>
      <w:ind w:left="480" w:hanging="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28430581">
      <w:bodyDiv w:val="1"/>
      <w:marLeft w:val="0"/>
      <w:marRight w:val="0"/>
      <w:marTop w:val="0"/>
      <w:marBottom w:val="0"/>
      <w:divBdr>
        <w:top w:val="none" w:sz="0" w:space="0" w:color="auto"/>
        <w:left w:val="none" w:sz="0" w:space="0" w:color="auto"/>
        <w:bottom w:val="none" w:sz="0" w:space="0" w:color="auto"/>
        <w:right w:val="none" w:sz="0" w:space="0" w:color="auto"/>
      </w:divBdr>
    </w:div>
    <w:div w:id="563835098">
      <w:bodyDiv w:val="1"/>
      <w:marLeft w:val="0"/>
      <w:marRight w:val="0"/>
      <w:marTop w:val="0"/>
      <w:marBottom w:val="0"/>
      <w:divBdr>
        <w:top w:val="none" w:sz="0" w:space="0" w:color="auto"/>
        <w:left w:val="none" w:sz="0" w:space="0" w:color="auto"/>
        <w:bottom w:val="none" w:sz="0" w:space="0" w:color="auto"/>
        <w:right w:val="none" w:sz="0" w:space="0" w:color="auto"/>
      </w:divBdr>
    </w:div>
    <w:div w:id="745541339">
      <w:bodyDiv w:val="1"/>
      <w:marLeft w:val="0"/>
      <w:marRight w:val="0"/>
      <w:marTop w:val="0"/>
      <w:marBottom w:val="0"/>
      <w:divBdr>
        <w:top w:val="none" w:sz="0" w:space="0" w:color="auto"/>
        <w:left w:val="none" w:sz="0" w:space="0" w:color="auto"/>
        <w:bottom w:val="none" w:sz="0" w:space="0" w:color="auto"/>
        <w:right w:val="none" w:sz="0" w:space="0" w:color="auto"/>
      </w:divBdr>
    </w:div>
    <w:div w:id="963654743">
      <w:bodyDiv w:val="1"/>
      <w:marLeft w:val="0"/>
      <w:marRight w:val="0"/>
      <w:marTop w:val="0"/>
      <w:marBottom w:val="0"/>
      <w:divBdr>
        <w:top w:val="none" w:sz="0" w:space="0" w:color="auto"/>
        <w:left w:val="none" w:sz="0" w:space="0" w:color="auto"/>
        <w:bottom w:val="none" w:sz="0" w:space="0" w:color="auto"/>
        <w:right w:val="none" w:sz="0" w:space="0" w:color="auto"/>
      </w:divBdr>
    </w:div>
    <w:div w:id="1117456003">
      <w:bodyDiv w:val="1"/>
      <w:marLeft w:val="0"/>
      <w:marRight w:val="0"/>
      <w:marTop w:val="0"/>
      <w:marBottom w:val="0"/>
      <w:divBdr>
        <w:top w:val="none" w:sz="0" w:space="0" w:color="auto"/>
        <w:left w:val="none" w:sz="0" w:space="0" w:color="auto"/>
        <w:bottom w:val="none" w:sz="0" w:space="0" w:color="auto"/>
        <w:right w:val="none" w:sz="0" w:space="0" w:color="auto"/>
      </w:divBdr>
    </w:div>
    <w:div w:id="1713770152">
      <w:bodyDiv w:val="1"/>
      <w:marLeft w:val="0"/>
      <w:marRight w:val="0"/>
      <w:marTop w:val="0"/>
      <w:marBottom w:val="0"/>
      <w:divBdr>
        <w:top w:val="none" w:sz="0" w:space="0" w:color="auto"/>
        <w:left w:val="none" w:sz="0" w:space="0" w:color="auto"/>
        <w:bottom w:val="none" w:sz="0" w:space="0" w:color="auto"/>
        <w:right w:val="none" w:sz="0" w:space="0" w:color="auto"/>
      </w:divBdr>
    </w:div>
    <w:div w:id="19976124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jpeg"/><Relationship Id="rId21" Type="http://schemas.openxmlformats.org/officeDocument/2006/relationships/image" Target="media/image8.jpeg"/><Relationship Id="rId42" Type="http://schemas.openxmlformats.org/officeDocument/2006/relationships/image" Target="media/image29.jpe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jpeg"/><Relationship Id="rId84" Type="http://schemas.openxmlformats.org/officeDocument/2006/relationships/image" Target="media/image69.jpeg"/><Relationship Id="rId89" Type="http://schemas.openxmlformats.org/officeDocument/2006/relationships/image" Target="media/image74.png"/><Relationship Id="rId16" Type="http://schemas.openxmlformats.org/officeDocument/2006/relationships/footer" Target="footer4.xml"/><Relationship Id="rId11" Type="http://schemas.openxmlformats.org/officeDocument/2006/relationships/header" Target="header2.xml"/><Relationship Id="rId32" Type="http://schemas.openxmlformats.org/officeDocument/2006/relationships/image" Target="media/image19.png"/><Relationship Id="rId37" Type="http://schemas.openxmlformats.org/officeDocument/2006/relationships/image" Target="media/image24.jpeg"/><Relationship Id="rId53" Type="http://schemas.openxmlformats.org/officeDocument/2006/relationships/image" Target="media/image40.jpeg"/><Relationship Id="rId58" Type="http://schemas.openxmlformats.org/officeDocument/2006/relationships/image" Target="media/image45.jpeg"/><Relationship Id="rId74" Type="http://schemas.openxmlformats.org/officeDocument/2006/relationships/footer" Target="footer5.xml"/><Relationship Id="rId79" Type="http://schemas.openxmlformats.org/officeDocument/2006/relationships/image" Target="media/image64.png"/><Relationship Id="rId5" Type="http://schemas.openxmlformats.org/officeDocument/2006/relationships/webSettings" Target="webSettings.xml"/><Relationship Id="rId90" Type="http://schemas.openxmlformats.org/officeDocument/2006/relationships/image" Target="media/image75.png"/><Relationship Id="rId95" Type="http://schemas.openxmlformats.org/officeDocument/2006/relationships/image" Target="media/image80.png"/><Relationship Id="rId22" Type="http://schemas.openxmlformats.org/officeDocument/2006/relationships/image" Target="media/image9.jpeg"/><Relationship Id="rId27" Type="http://schemas.openxmlformats.org/officeDocument/2006/relationships/image" Target="media/image14.png"/><Relationship Id="rId43" Type="http://schemas.openxmlformats.org/officeDocument/2006/relationships/image" Target="media/image30.png"/><Relationship Id="rId48" Type="http://schemas.openxmlformats.org/officeDocument/2006/relationships/image" Target="media/image35.png"/><Relationship Id="rId64" Type="http://schemas.openxmlformats.org/officeDocument/2006/relationships/image" Target="media/image51.png"/><Relationship Id="rId69" Type="http://schemas.openxmlformats.org/officeDocument/2006/relationships/image" Target="media/image56.jpeg"/><Relationship Id="rId80" Type="http://schemas.openxmlformats.org/officeDocument/2006/relationships/image" Target="media/image65.png"/><Relationship Id="rId85" Type="http://schemas.openxmlformats.org/officeDocument/2006/relationships/image" Target="media/image70.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image" Target="media/image12.jpeg"/><Relationship Id="rId33" Type="http://schemas.openxmlformats.org/officeDocument/2006/relationships/image" Target="media/image20.png"/><Relationship Id="rId38" Type="http://schemas.openxmlformats.org/officeDocument/2006/relationships/image" Target="media/image25.jpeg"/><Relationship Id="rId46" Type="http://schemas.openxmlformats.org/officeDocument/2006/relationships/image" Target="media/image33.png"/><Relationship Id="rId59" Type="http://schemas.openxmlformats.org/officeDocument/2006/relationships/image" Target="media/image46.jpeg"/><Relationship Id="rId67" Type="http://schemas.openxmlformats.org/officeDocument/2006/relationships/image" Target="media/image54.jpeg"/><Relationship Id="rId20" Type="http://schemas.openxmlformats.org/officeDocument/2006/relationships/image" Target="media/image7.jpg"/><Relationship Id="rId41" Type="http://schemas.openxmlformats.org/officeDocument/2006/relationships/image" Target="media/image28.jpeg"/><Relationship Id="rId54" Type="http://schemas.openxmlformats.org/officeDocument/2006/relationships/image" Target="media/image41.jpeg"/><Relationship Id="rId62" Type="http://schemas.openxmlformats.org/officeDocument/2006/relationships/image" Target="media/image49.png"/><Relationship Id="rId70" Type="http://schemas.openxmlformats.org/officeDocument/2006/relationships/image" Target="media/image57.jpg"/><Relationship Id="rId75" Type="http://schemas.openxmlformats.org/officeDocument/2006/relationships/footer" Target="footer6.xml"/><Relationship Id="rId83" Type="http://schemas.openxmlformats.org/officeDocument/2006/relationships/image" Target="media/image68.png"/><Relationship Id="rId88" Type="http://schemas.openxmlformats.org/officeDocument/2006/relationships/image" Target="media/image73.png"/><Relationship Id="rId91" Type="http://schemas.openxmlformats.org/officeDocument/2006/relationships/image" Target="media/image76.png"/><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10.jpeg"/><Relationship Id="rId28" Type="http://schemas.openxmlformats.org/officeDocument/2006/relationships/image" Target="media/image15.jpg"/><Relationship Id="rId36" Type="http://schemas.openxmlformats.org/officeDocument/2006/relationships/image" Target="media/image23.jpeg"/><Relationship Id="rId49" Type="http://schemas.openxmlformats.org/officeDocument/2006/relationships/image" Target="media/image36.jpeg"/><Relationship Id="rId57" Type="http://schemas.openxmlformats.org/officeDocument/2006/relationships/image" Target="media/image44.jpeg"/><Relationship Id="rId10" Type="http://schemas.openxmlformats.org/officeDocument/2006/relationships/header" Target="header1.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jpeg"/><Relationship Id="rId60" Type="http://schemas.openxmlformats.org/officeDocument/2006/relationships/image" Target="media/image47.jpeg"/><Relationship Id="rId65" Type="http://schemas.openxmlformats.org/officeDocument/2006/relationships/image" Target="media/image52.png"/><Relationship Id="rId73" Type="http://schemas.openxmlformats.org/officeDocument/2006/relationships/image" Target="media/image60.jpeg"/><Relationship Id="rId78" Type="http://schemas.openxmlformats.org/officeDocument/2006/relationships/image" Target="media/image63.png"/><Relationship Id="rId81" Type="http://schemas.openxmlformats.org/officeDocument/2006/relationships/image" Target="media/image66.png"/><Relationship Id="rId86" Type="http://schemas.openxmlformats.org/officeDocument/2006/relationships/image" Target="media/image71.png"/><Relationship Id="rId94" Type="http://schemas.openxmlformats.org/officeDocument/2006/relationships/image" Target="media/image79.png"/><Relationship Id="rId4" Type="http://schemas.openxmlformats.org/officeDocument/2006/relationships/settings" Target="settings.xml"/><Relationship Id="rId9" Type="http://schemas.openxmlformats.org/officeDocument/2006/relationships/image" Target="media/image3.png"/><Relationship Id="rId13" Type="http://schemas.openxmlformats.org/officeDocument/2006/relationships/footer" Target="footer2.xml"/><Relationship Id="rId18" Type="http://schemas.openxmlformats.org/officeDocument/2006/relationships/image" Target="media/image5.jpeg"/><Relationship Id="rId39" Type="http://schemas.openxmlformats.org/officeDocument/2006/relationships/image" Target="media/image26.jpeg"/><Relationship Id="rId34" Type="http://schemas.openxmlformats.org/officeDocument/2006/relationships/image" Target="media/image21.png"/><Relationship Id="rId50" Type="http://schemas.openxmlformats.org/officeDocument/2006/relationships/image" Target="media/image37.jpeg"/><Relationship Id="rId55" Type="http://schemas.openxmlformats.org/officeDocument/2006/relationships/image" Target="media/image42.jpeg"/><Relationship Id="rId76" Type="http://schemas.openxmlformats.org/officeDocument/2006/relationships/image" Target="media/image61.png"/><Relationship Id="rId97" Type="http://schemas.openxmlformats.org/officeDocument/2006/relationships/glossaryDocument" Target="glossary/document.xml"/><Relationship Id="rId7" Type="http://schemas.openxmlformats.org/officeDocument/2006/relationships/endnotes" Target="endnotes.xml"/><Relationship Id="rId71" Type="http://schemas.openxmlformats.org/officeDocument/2006/relationships/image" Target="media/image58.jpeg"/><Relationship Id="rId92" Type="http://schemas.openxmlformats.org/officeDocument/2006/relationships/image" Target="media/image77.png"/><Relationship Id="rId2" Type="http://schemas.openxmlformats.org/officeDocument/2006/relationships/numbering" Target="numbering.xml"/><Relationship Id="rId29" Type="http://schemas.openxmlformats.org/officeDocument/2006/relationships/image" Target="media/image16.jpeg"/><Relationship Id="rId24" Type="http://schemas.openxmlformats.org/officeDocument/2006/relationships/image" Target="media/image11.jpeg"/><Relationship Id="rId40" Type="http://schemas.openxmlformats.org/officeDocument/2006/relationships/image" Target="media/image27.jpeg"/><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2.png"/><Relationship Id="rId61" Type="http://schemas.openxmlformats.org/officeDocument/2006/relationships/image" Target="media/image48.jpeg"/><Relationship Id="rId82" Type="http://schemas.openxmlformats.org/officeDocument/2006/relationships/image" Target="media/image67.png"/><Relationship Id="rId19" Type="http://schemas.openxmlformats.org/officeDocument/2006/relationships/image" Target="media/image6.jpeg"/><Relationship Id="rId14" Type="http://schemas.openxmlformats.org/officeDocument/2006/relationships/header" Target="header3.xml"/><Relationship Id="rId30" Type="http://schemas.openxmlformats.org/officeDocument/2006/relationships/image" Target="media/image17.jpeg"/><Relationship Id="rId35" Type="http://schemas.openxmlformats.org/officeDocument/2006/relationships/image" Target="media/image22.png"/><Relationship Id="rId56" Type="http://schemas.openxmlformats.org/officeDocument/2006/relationships/image" Target="media/image43.jpeg"/><Relationship Id="rId77" Type="http://schemas.openxmlformats.org/officeDocument/2006/relationships/image" Target="media/image62.jpeg"/><Relationship Id="rId8" Type="http://schemas.openxmlformats.org/officeDocument/2006/relationships/image" Target="media/image2.jpeg"/><Relationship Id="rId51" Type="http://schemas.openxmlformats.org/officeDocument/2006/relationships/image" Target="media/image38.jpeg"/><Relationship Id="rId72" Type="http://schemas.openxmlformats.org/officeDocument/2006/relationships/image" Target="media/image59.jpeg"/><Relationship Id="rId93" Type="http://schemas.openxmlformats.org/officeDocument/2006/relationships/image" Target="media/image78.png"/><Relationship Id="rId98"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26" Type="http://schemas.openxmlformats.org/officeDocument/2006/relationships/font" Target="fonts/font26.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5" Type="http://schemas.openxmlformats.org/officeDocument/2006/relationships/font" Target="fonts/font25.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24" Type="http://schemas.openxmlformats.org/officeDocument/2006/relationships/font" Target="fonts/font24.odttf"/><Relationship Id="rId5" Type="http://schemas.openxmlformats.org/officeDocument/2006/relationships/font" Target="fonts/font5.odttf"/><Relationship Id="rId15" Type="http://schemas.openxmlformats.org/officeDocument/2006/relationships/font" Target="fonts/font15.odttf"/><Relationship Id="rId23" Type="http://schemas.openxmlformats.org/officeDocument/2006/relationships/font" Target="fonts/font23.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 Id="rId22" Type="http://schemas.openxmlformats.org/officeDocument/2006/relationships/font" Target="fonts/font22.odttf"/></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Allgemein"/>
          <w:gallery w:val="placeholder"/>
        </w:category>
        <w:types>
          <w:type w:val="bbPlcHdr"/>
        </w:types>
        <w:behaviors>
          <w:behavior w:val="content"/>
        </w:behaviors>
        <w:guid w:val="{A04EFD19-0428-4BCE-917A-6A12FBB51087}"/>
      </w:docPartPr>
      <w:docPartBody>
        <w:p w:rsidR="006C04B9" w:rsidRDefault="00141775">
          <w:r w:rsidRPr="00E95775">
            <w:rPr>
              <w:rStyle w:val="Platzhaltertext"/>
            </w:rPr>
            <w:t>Klicken oder tippen Sie hier, um Text einzugeben.</w:t>
          </w:r>
        </w:p>
      </w:docPartBody>
    </w:docPart>
    <w:docPart>
      <w:docPartPr>
        <w:name w:val="08EB92B8C65B4F84895F49ACFFA80AFD"/>
        <w:category>
          <w:name w:val="Allgemein"/>
          <w:gallery w:val="placeholder"/>
        </w:category>
        <w:types>
          <w:type w:val="bbPlcHdr"/>
        </w:types>
        <w:behaviors>
          <w:behavior w:val="content"/>
        </w:behaviors>
        <w:guid w:val="{2E72499F-04CB-4858-9435-CAC2EA8C1252}"/>
      </w:docPartPr>
      <w:docPartBody>
        <w:p w:rsidR="00BB560B" w:rsidRDefault="006D3AC4" w:rsidP="006D3AC4">
          <w:pPr>
            <w:pStyle w:val="08EB92B8C65B4F84895F49ACFFA80AFD"/>
          </w:pPr>
          <w:r w:rsidRPr="00E95775">
            <w:rPr>
              <w:rStyle w:val="Platzhaltertext"/>
            </w:rPr>
            <w:t>Klicken oder tippen Sie hier, um Text einzugeben.</w:t>
          </w:r>
        </w:p>
      </w:docPartBody>
    </w:docPart>
    <w:docPart>
      <w:docPartPr>
        <w:name w:val="A78BB24E99F94A73B8554A746FBD3878"/>
        <w:category>
          <w:name w:val="Allgemein"/>
          <w:gallery w:val="placeholder"/>
        </w:category>
        <w:types>
          <w:type w:val="bbPlcHdr"/>
        </w:types>
        <w:behaviors>
          <w:behavior w:val="content"/>
        </w:behaviors>
        <w:guid w:val="{C4724CEC-7A39-47F2-82F7-4E0714B19C9E}"/>
      </w:docPartPr>
      <w:docPartBody>
        <w:p w:rsidR="00D21AEF" w:rsidRDefault="00D21AEF" w:rsidP="00D21AEF">
          <w:pPr>
            <w:pStyle w:val="A78BB24E99F94A73B8554A746FBD3878"/>
          </w:pPr>
          <w:r w:rsidRPr="00E95775">
            <w:rPr>
              <w:rStyle w:val="Platzhaltertext"/>
            </w:rPr>
            <w:t>Klicken oder tippen Sie hier, um Text einzugeben.</w:t>
          </w:r>
        </w:p>
      </w:docPartBody>
    </w:docPart>
    <w:docPart>
      <w:docPartPr>
        <w:name w:val="22C96B4872B5498782CA74ED1CD14F5D"/>
        <w:category>
          <w:name w:val="Allgemein"/>
          <w:gallery w:val="placeholder"/>
        </w:category>
        <w:types>
          <w:type w:val="bbPlcHdr"/>
        </w:types>
        <w:behaviors>
          <w:behavior w:val="content"/>
        </w:behaviors>
        <w:guid w:val="{DC77AB74-1E30-47AE-8DCD-6CB7687924D2}"/>
      </w:docPartPr>
      <w:docPartBody>
        <w:p w:rsidR="00B93FC6" w:rsidRDefault="00B93FC6" w:rsidP="00B93FC6">
          <w:pPr>
            <w:pStyle w:val="22C96B4872B5498782CA74ED1CD14F5D"/>
          </w:pPr>
          <w:r w:rsidRPr="00E95775">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Roboto Slab Light">
    <w:panose1 w:val="00000000000000000000"/>
    <w:charset w:val="00"/>
    <w:family w:val="auto"/>
    <w:pitch w:val="variable"/>
    <w:sig w:usb0="200002FF" w:usb1="0000005B" w:usb2="00000020" w:usb3="00000000" w:csb0="0000019F" w:csb1="00000000"/>
  </w:font>
  <w:font w:name="Calibri">
    <w:panose1 w:val="020F0502020204030204"/>
    <w:charset w:val="00"/>
    <w:family w:val="swiss"/>
    <w:pitch w:val="variable"/>
    <w:sig w:usb0="E4002EFF" w:usb1="C000247B" w:usb2="00000009" w:usb3="00000000" w:csb0="000001FF" w:csb1="00000000"/>
  </w:font>
  <w:font w:name="CMU Serif">
    <w:panose1 w:val="02000603000000000000"/>
    <w:charset w:val="00"/>
    <w:family w:val="auto"/>
    <w:pitch w:val="variable"/>
    <w:sig w:usb0="E10002FF" w:usb1="5201E9EB" w:usb2="02020004" w:usb3="00000000" w:csb0="0000019F" w:csb1="00000000"/>
  </w:font>
  <w:font w:name="Roboto">
    <w:panose1 w:val="02000000000000000000"/>
    <w:charset w:val="00"/>
    <w:family w:val="auto"/>
    <w:pitch w:val="variable"/>
    <w:sig w:usb0="E0000AFF" w:usb1="5000217F" w:usb2="00000021" w:usb3="00000000" w:csb0="0000019F" w:csb1="00000000"/>
  </w:font>
  <w:font w:name="Calibri Light">
    <w:panose1 w:val="020F0302020204030204"/>
    <w:charset w:val="00"/>
    <w:family w:val="swiss"/>
    <w:pitch w:val="variable"/>
    <w:sig w:usb0="E4002EFF" w:usb1="C000247B" w:usb2="00000009" w:usb3="00000000" w:csb0="000001FF" w:csb1="00000000"/>
  </w:font>
  <w:font w:name="CMU Sans Serif">
    <w:panose1 w:val="02000603000000000000"/>
    <w:charset w:val="00"/>
    <w:family w:val="auto"/>
    <w:pitch w:val="variable"/>
    <w:sig w:usb0="E10002FF" w:usb1="5201E9EB" w:usb2="00020004" w:usb3="00000000" w:csb0="0000011F" w:csb1="00000000"/>
  </w:font>
  <w:font w:name="cmr10">
    <w:altName w:val="Calibri"/>
    <w:panose1 w:val="020B0500000000000000"/>
    <w:charset w:val="00"/>
    <w:family w:val="swiss"/>
    <w:pitch w:val="variable"/>
    <w:sig w:usb0="00000003" w:usb1="00000000" w:usb2="00000000" w:usb3="00000000" w:csb0="00000001" w:csb1="00000000"/>
  </w:font>
  <w:font w:name="Roboto Slab">
    <w:panose1 w:val="00000000000000000000"/>
    <w:charset w:val="00"/>
    <w:family w:val="auto"/>
    <w:pitch w:val="variable"/>
    <w:sig w:usb0="E00002FF" w:usb1="5000205B" w:usb2="00000020" w:usb3="00000000" w:csb0="0000019F" w:csb1="00000000"/>
  </w:font>
  <w:font w:name="LMSans10-Bold">
    <w:altName w:val="Cambria"/>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Roboto Slab Medium">
    <w:panose1 w:val="00000000000000000000"/>
    <w:charset w:val="00"/>
    <w:family w:val="auto"/>
    <w:pitch w:val="variable"/>
    <w:sig w:usb0="200002FF" w:usb1="0000005B" w:usb2="0000002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1775"/>
    <w:rsid w:val="000C1D70"/>
    <w:rsid w:val="00141775"/>
    <w:rsid w:val="00327A01"/>
    <w:rsid w:val="003C6429"/>
    <w:rsid w:val="0042291A"/>
    <w:rsid w:val="004A77F9"/>
    <w:rsid w:val="0050302B"/>
    <w:rsid w:val="006C04B9"/>
    <w:rsid w:val="006D3AC4"/>
    <w:rsid w:val="006D57F0"/>
    <w:rsid w:val="00A459F7"/>
    <w:rsid w:val="00A545E3"/>
    <w:rsid w:val="00AA728B"/>
    <w:rsid w:val="00B93FC6"/>
    <w:rsid w:val="00BA6218"/>
    <w:rsid w:val="00BB560B"/>
    <w:rsid w:val="00CB3802"/>
    <w:rsid w:val="00D21AEF"/>
    <w:rsid w:val="00D643BB"/>
    <w:rsid w:val="00DD7C77"/>
    <w:rsid w:val="00E80BA4"/>
    <w:rsid w:val="00EE5B1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93FC6"/>
    <w:rPr>
      <w:color w:val="808080"/>
    </w:rPr>
  </w:style>
  <w:style w:type="paragraph" w:customStyle="1" w:styleId="08EB92B8C65B4F84895F49ACFFA80AFD">
    <w:name w:val="08EB92B8C65B4F84895F49ACFFA80AFD"/>
    <w:rsid w:val="006D3AC4"/>
  </w:style>
  <w:style w:type="paragraph" w:customStyle="1" w:styleId="22C96B4872B5498782CA74ED1CD14F5D">
    <w:name w:val="22C96B4872B5498782CA74ED1CD14F5D"/>
    <w:rsid w:val="00B93FC6"/>
  </w:style>
  <w:style w:type="paragraph" w:customStyle="1" w:styleId="A78BB24E99F94A73B8554A746FBD3878">
    <w:name w:val="A78BB24E99F94A73B8554A746FBD3878"/>
    <w:rsid w:val="00D21AE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1D6D943-B8AC-4AAD-B5D6-798201F96C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7</Pages>
  <Words>55542</Words>
  <Characters>349916</Characters>
  <Application>Microsoft Office Word</Application>
  <DocSecurity>0</DocSecurity>
  <Lines>2915</Lines>
  <Paragraphs>80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046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man Zank</dc:creator>
  <cp:keywords/>
  <dc:description/>
  <cp:lastModifiedBy>Roman Zank</cp:lastModifiedBy>
  <cp:revision>204</cp:revision>
  <cp:lastPrinted>2021-04-05T15:03:00Z</cp:lastPrinted>
  <dcterms:created xsi:type="dcterms:W3CDTF">2021-03-15T08:42:00Z</dcterms:created>
  <dcterms:modified xsi:type="dcterms:W3CDTF">2021-04-05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E-Maker</vt:lpwstr>
  </property>
  <property fmtid="{D5CDD505-2E9C-101B-9397-08002B2CF9AE}" pid="3" name="CitaviDocumentProperty_11">
    <vt:lpwstr>Überschrift 1</vt:lpwstr>
  </property>
  <property fmtid="{D5CDD505-2E9C-101B-9397-08002B2CF9AE}" pid="4" name="CitaviDocumentProperty_12">
    <vt:lpwstr>Standard</vt:lpwstr>
  </property>
  <property fmtid="{D5CDD505-2E9C-101B-9397-08002B2CF9AE}" pid="5" name="CitaviDocumentProperty_16">
    <vt:lpwstr>Untertitel</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7">
    <vt:lpwstr>Standard</vt:lpwstr>
  </property>
  <property fmtid="{D5CDD505-2E9C-101B-9397-08002B2CF9AE}" pid="9" name="CitaviDocumentProperty_9">
    <vt:lpwstr>False</vt:lpwstr>
  </property>
  <property fmtid="{D5CDD505-2E9C-101B-9397-08002B2CF9AE}" pid="10" name="CitaviDocumentProperty_0">
    <vt:lpwstr>bfc31416-bfea-4712-8720-3758e86b21eb</vt:lpwstr>
  </property>
  <property fmtid="{D5CDD505-2E9C-101B-9397-08002B2CF9AE}" pid="11" name="CitaviDocumentProperty_1">
    <vt:lpwstr>6.8.0.0</vt:lpwstr>
  </property>
  <property fmtid="{D5CDD505-2E9C-101B-9397-08002B2CF9AE}" pid="12" name="CitaviDocumentProperty_6">
    <vt:lpwstr>False</vt:lpwstr>
  </property>
  <property fmtid="{D5CDD505-2E9C-101B-9397-08002B2CF9AE}" pid="13" name="CitaviDocumentProperty_8">
    <vt:lpwstr>CloudProjectKey=upjycxgwzstfotsded1yijkwuscfdlneeghpa; ProjectName=E-Maker</vt:lpwstr>
  </property>
</Properties>
</file>